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36AF18" w14:textId="77777777" w:rsidR="00567A0C" w:rsidRPr="00936F5C" w:rsidRDefault="00936F5C">
      <w:r w:rsidRPr="00936F5C">
        <w:t>Title</w:t>
      </w:r>
    </w:p>
    <w:p w14:paraId="5536AF19" w14:textId="77777777" w:rsidR="00567A0C" w:rsidRPr="00936F5C" w:rsidRDefault="00936F5C">
      <w:bookmarkStart w:id="0" w:name="OLE_LINK1"/>
      <w:r w:rsidRPr="00936F5C">
        <w:t xml:space="preserve">Bioactive metabolites: a clue to the link between </w:t>
      </w:r>
      <w:r w:rsidRPr="00936F5C">
        <w:rPr>
          <w:rFonts w:hint="eastAsia"/>
        </w:rPr>
        <w:t>MASLD</w:t>
      </w:r>
      <w:r w:rsidRPr="00936F5C">
        <w:t xml:space="preserve"> and </w:t>
      </w:r>
      <w:r w:rsidRPr="00936F5C">
        <w:rPr>
          <w:rFonts w:hint="eastAsia"/>
        </w:rPr>
        <w:t>CKD</w:t>
      </w:r>
      <w:r w:rsidRPr="00936F5C">
        <w:t>?</w:t>
      </w:r>
    </w:p>
    <w:bookmarkEnd w:id="0"/>
    <w:p w14:paraId="5536AF1A" w14:textId="77777777" w:rsidR="00567A0C" w:rsidRPr="00936F5C" w:rsidRDefault="00936F5C">
      <w:r w:rsidRPr="00936F5C">
        <w:t xml:space="preserve">Authors: </w:t>
      </w:r>
    </w:p>
    <w:p w14:paraId="5536AF1B" w14:textId="77777777" w:rsidR="00567A0C" w:rsidRPr="00936F5C" w:rsidRDefault="00936F5C">
      <w:pPr>
        <w:rPr>
          <w:vertAlign w:val="superscript"/>
        </w:rPr>
      </w:pPr>
      <w:r w:rsidRPr="00936F5C">
        <w:t>Wen-Ying Chen,</w:t>
      </w:r>
      <w:r w:rsidRPr="00936F5C">
        <w:rPr>
          <w:vertAlign w:val="superscript"/>
        </w:rPr>
        <w:t>1</w:t>
      </w:r>
      <w:r w:rsidRPr="00936F5C">
        <w:t xml:space="preserve"> </w:t>
      </w:r>
      <w:bookmarkStart w:id="1" w:name="OLE_LINK4"/>
      <w:proofErr w:type="gramStart"/>
      <w:r w:rsidRPr="00936F5C">
        <w:t>Jia-Hui Zhang</w:t>
      </w:r>
      <w:bookmarkEnd w:id="1"/>
      <w:proofErr w:type="gramEnd"/>
      <w:r w:rsidRPr="00936F5C">
        <w:t>,</w:t>
      </w:r>
      <w:r w:rsidRPr="00936F5C">
        <w:rPr>
          <w:vertAlign w:val="superscript"/>
        </w:rPr>
        <w:t>2</w:t>
      </w:r>
      <w:r w:rsidRPr="00936F5C">
        <w:t xml:space="preserve"> </w:t>
      </w:r>
      <w:bookmarkStart w:id="2" w:name="OLE_LINK6"/>
      <w:r w:rsidRPr="00936F5C">
        <w:t>Li-Li Chen</w:t>
      </w:r>
      <w:bookmarkEnd w:id="2"/>
      <w:r w:rsidRPr="00936F5C">
        <w:t>,</w:t>
      </w:r>
      <w:r w:rsidRPr="00936F5C">
        <w:rPr>
          <w:vertAlign w:val="superscript"/>
        </w:rPr>
        <w:t>1</w:t>
      </w:r>
      <w:r w:rsidRPr="00936F5C">
        <w:t xml:space="preserve"> </w:t>
      </w:r>
      <w:bookmarkStart w:id="3" w:name="OLE_LINK7"/>
      <w:r w:rsidRPr="00936F5C">
        <w:t>Christopher D. Byrne</w:t>
      </w:r>
      <w:bookmarkEnd w:id="3"/>
      <w:r w:rsidRPr="00936F5C">
        <w:t>,</w:t>
      </w:r>
      <w:r w:rsidRPr="00936F5C">
        <w:rPr>
          <w:vertAlign w:val="superscript"/>
        </w:rPr>
        <w:t>3</w:t>
      </w:r>
      <w:r w:rsidRPr="00936F5C">
        <w:t xml:space="preserve"> </w:t>
      </w:r>
      <w:bookmarkStart w:id="4" w:name="OLE_LINK9"/>
      <w:r w:rsidRPr="00936F5C">
        <w:t>Giovanni Targher</w:t>
      </w:r>
      <w:bookmarkEnd w:id="4"/>
      <w:r w:rsidRPr="00936F5C">
        <w:t>,</w:t>
      </w:r>
      <w:r w:rsidRPr="00936F5C">
        <w:rPr>
          <w:vertAlign w:val="superscript"/>
        </w:rPr>
        <w:t>4,5</w:t>
      </w:r>
      <w:r w:rsidRPr="00936F5C">
        <w:t xml:space="preserve"> </w:t>
      </w:r>
      <w:bookmarkStart w:id="5" w:name="OLE_LINK10"/>
      <w:r w:rsidRPr="00936F5C">
        <w:t>Liang Luo</w:t>
      </w:r>
      <w:bookmarkEnd w:id="5"/>
      <w:r w:rsidRPr="00936F5C">
        <w:t>,</w:t>
      </w:r>
      <w:r w:rsidRPr="00936F5C">
        <w:rPr>
          <w:vertAlign w:val="superscript"/>
        </w:rPr>
        <w:t>6</w:t>
      </w:r>
      <w:r w:rsidRPr="00936F5C">
        <w:t xml:space="preserve"> </w:t>
      </w:r>
      <w:bookmarkStart w:id="6" w:name="OLE_LINK12"/>
      <w:r w:rsidRPr="00936F5C">
        <w:t>Yan Ni</w:t>
      </w:r>
      <w:bookmarkEnd w:id="6"/>
      <w:r w:rsidRPr="00936F5C">
        <w:t>,</w:t>
      </w:r>
      <w:r w:rsidRPr="00936F5C">
        <w:rPr>
          <w:vertAlign w:val="superscript"/>
        </w:rPr>
        <w:t xml:space="preserve">7 </w:t>
      </w:r>
      <w:r w:rsidRPr="00936F5C">
        <w:t>Ming-Hua Zheng,</w:t>
      </w:r>
      <w:r w:rsidRPr="00936F5C">
        <w:rPr>
          <w:vertAlign w:val="superscript"/>
        </w:rPr>
        <w:t>1,8,9*</w:t>
      </w:r>
      <w:r w:rsidRPr="00936F5C">
        <w:rPr>
          <w:rFonts w:hint="eastAsia"/>
          <w:vertAlign w:val="superscript"/>
        </w:rPr>
        <w:t xml:space="preserve"> </w:t>
      </w:r>
      <w:r w:rsidRPr="00936F5C">
        <w:t xml:space="preserve">and </w:t>
      </w:r>
      <w:bookmarkStart w:id="7" w:name="OLE_LINK11"/>
      <w:r w:rsidRPr="00936F5C">
        <w:t>Dan-Qin Sun</w:t>
      </w:r>
      <w:bookmarkEnd w:id="7"/>
      <w:r w:rsidRPr="00936F5C">
        <w:rPr>
          <w:vertAlign w:val="superscript"/>
        </w:rPr>
        <w:t>10</w:t>
      </w:r>
      <w:r w:rsidRPr="00936F5C">
        <w:rPr>
          <w:rFonts w:hint="eastAsia"/>
          <w:vertAlign w:val="superscript"/>
        </w:rPr>
        <w:t>,1</w:t>
      </w:r>
      <w:r w:rsidRPr="00936F5C">
        <w:rPr>
          <w:vertAlign w:val="superscript"/>
        </w:rPr>
        <w:t xml:space="preserve">1,12* </w:t>
      </w:r>
    </w:p>
    <w:p w14:paraId="5536AF1C" w14:textId="77777777" w:rsidR="00567A0C" w:rsidRPr="00936F5C" w:rsidRDefault="00936F5C">
      <w:r w:rsidRPr="00936F5C">
        <w:t xml:space="preserve"> </w:t>
      </w:r>
    </w:p>
    <w:p w14:paraId="5536AF1D" w14:textId="77777777" w:rsidR="00567A0C" w:rsidRPr="00936F5C" w:rsidRDefault="00936F5C">
      <w:r w:rsidRPr="00936F5C">
        <w:t>Affiliations:</w:t>
      </w:r>
    </w:p>
    <w:p w14:paraId="5536AF1E" w14:textId="77777777" w:rsidR="00567A0C" w:rsidRPr="00936F5C" w:rsidRDefault="00936F5C">
      <w:pPr>
        <w:rPr>
          <w:rFonts w:eastAsia="DengXian"/>
        </w:rPr>
      </w:pPr>
      <w:r w:rsidRPr="00936F5C">
        <w:rPr>
          <w:vertAlign w:val="superscript"/>
        </w:rPr>
        <w:t xml:space="preserve">1 </w:t>
      </w:r>
      <w:r w:rsidRPr="00936F5C">
        <w:rPr>
          <w:rFonts w:hint="eastAsia"/>
        </w:rPr>
        <w:t>MAFLD</w:t>
      </w:r>
      <w:r w:rsidRPr="00936F5C">
        <w:t xml:space="preserve"> Research Center, Department of Hepatology, the First Affiliated Hospital of Wenzhou Medical University, Wenzhou, China</w:t>
      </w:r>
    </w:p>
    <w:p w14:paraId="5536AF1F" w14:textId="77777777" w:rsidR="00567A0C" w:rsidRPr="00936F5C" w:rsidRDefault="00936F5C">
      <w:r w:rsidRPr="00936F5C">
        <w:rPr>
          <w:vertAlign w:val="superscript"/>
        </w:rPr>
        <w:t xml:space="preserve">2 </w:t>
      </w:r>
      <w:r w:rsidRPr="00936F5C">
        <w:t xml:space="preserve">Department of </w:t>
      </w:r>
      <w:proofErr w:type="spellStart"/>
      <w:r w:rsidRPr="00936F5C">
        <w:t>Paediatric</w:t>
      </w:r>
      <w:bookmarkStart w:id="8" w:name="OLE_LINK5"/>
      <w:r w:rsidRPr="00936F5C">
        <w:t>s</w:t>
      </w:r>
      <w:proofErr w:type="spellEnd"/>
      <w:r w:rsidRPr="00936F5C">
        <w:t>, The Affiliated Wuxi Children's Hospital of Jiangnan University, Wuxi, Jiangsu, China</w:t>
      </w:r>
    </w:p>
    <w:bookmarkEnd w:id="8"/>
    <w:p w14:paraId="5536AF20" w14:textId="77777777" w:rsidR="00567A0C" w:rsidRPr="00936F5C" w:rsidRDefault="00936F5C">
      <w:pPr>
        <w:rPr>
          <w:rFonts w:eastAsia="DengXian"/>
        </w:rPr>
      </w:pPr>
      <w:r w:rsidRPr="00936F5C">
        <w:rPr>
          <w:vertAlign w:val="superscript"/>
        </w:rPr>
        <w:t xml:space="preserve">3 </w:t>
      </w:r>
      <w:r w:rsidRPr="00936F5C">
        <w:t>Southampton National Institute for Health and Care Research Biomedical Research Centre, University Hospital Southampton and University of Southampton, Southampton General Hospital, Southampton, UK</w:t>
      </w:r>
    </w:p>
    <w:p w14:paraId="5536AF21" w14:textId="77777777" w:rsidR="00567A0C" w:rsidRPr="00936F5C" w:rsidRDefault="00936F5C">
      <w:r w:rsidRPr="00936F5C">
        <w:rPr>
          <w:vertAlign w:val="superscript"/>
        </w:rPr>
        <w:t xml:space="preserve">4 </w:t>
      </w:r>
      <w:r w:rsidRPr="00936F5C">
        <w:t>Department of Medicine, University of Verona, Verona, Italy</w:t>
      </w:r>
    </w:p>
    <w:p w14:paraId="5536AF22" w14:textId="77777777" w:rsidR="00567A0C" w:rsidRPr="00936F5C" w:rsidRDefault="00936F5C">
      <w:r w:rsidRPr="00936F5C">
        <w:rPr>
          <w:vertAlign w:val="superscript"/>
        </w:rPr>
        <w:t xml:space="preserve">5 </w:t>
      </w:r>
      <w:r w:rsidRPr="00936F5C">
        <w:t>Metabolic Diseases Research Unit,</w:t>
      </w:r>
      <w:r w:rsidRPr="00936F5C">
        <w:rPr>
          <w:vertAlign w:val="superscript"/>
        </w:rPr>
        <w:t xml:space="preserve"> </w:t>
      </w:r>
      <w:r w:rsidRPr="00936F5C">
        <w:t xml:space="preserve">IRCCS Sacro Cuore - Don Calabria Hospital, </w:t>
      </w:r>
      <w:proofErr w:type="spellStart"/>
      <w:r w:rsidRPr="00936F5C">
        <w:t>Negrar</w:t>
      </w:r>
      <w:proofErr w:type="spellEnd"/>
      <w:r w:rsidRPr="00936F5C">
        <w:t xml:space="preserve"> di Valpolicella, Italy</w:t>
      </w:r>
    </w:p>
    <w:p w14:paraId="5536AF23" w14:textId="77777777" w:rsidR="00567A0C" w:rsidRPr="00936F5C" w:rsidRDefault="00936F5C">
      <w:r w:rsidRPr="00936F5C">
        <w:rPr>
          <w:vertAlign w:val="superscript"/>
        </w:rPr>
        <w:t xml:space="preserve">6 </w:t>
      </w:r>
      <w:r w:rsidRPr="00936F5C">
        <w:t>Intensive Care Medicine, Jiangnan University Medical Center, Wuxi, China</w:t>
      </w:r>
    </w:p>
    <w:p w14:paraId="5536AF24" w14:textId="77777777" w:rsidR="00567A0C" w:rsidRPr="00936F5C" w:rsidRDefault="00936F5C">
      <w:pPr>
        <w:rPr>
          <w:rFonts w:eastAsia="DengXian"/>
        </w:rPr>
      </w:pPr>
      <w:r w:rsidRPr="00936F5C">
        <w:rPr>
          <w:vertAlign w:val="superscript"/>
        </w:rPr>
        <w:t xml:space="preserve">7 </w:t>
      </w:r>
      <w:r w:rsidRPr="00936F5C">
        <w:t>Children’s Hospital, Zhejiang University School of Medicine, National Clinical Research Center for Child Health, Hangzhou, China</w:t>
      </w:r>
    </w:p>
    <w:p w14:paraId="5536AF25" w14:textId="77777777" w:rsidR="00567A0C" w:rsidRPr="00936F5C" w:rsidRDefault="00936F5C">
      <w:pPr>
        <w:rPr>
          <w:rFonts w:eastAsia="DengXian"/>
        </w:rPr>
      </w:pPr>
      <w:r w:rsidRPr="00936F5C">
        <w:rPr>
          <w:vertAlign w:val="superscript"/>
        </w:rPr>
        <w:t xml:space="preserve">8 </w:t>
      </w:r>
      <w:r w:rsidRPr="00936F5C">
        <w:t>Institute of Hepatology, Wenzhou Medical University, Wenzhou, China</w:t>
      </w:r>
    </w:p>
    <w:p w14:paraId="5536AF26" w14:textId="77777777" w:rsidR="00567A0C" w:rsidRPr="00936F5C" w:rsidRDefault="00936F5C">
      <w:r w:rsidRPr="00936F5C">
        <w:rPr>
          <w:vertAlign w:val="superscript"/>
        </w:rPr>
        <w:lastRenderedPageBreak/>
        <w:t xml:space="preserve">9 </w:t>
      </w:r>
      <w:r w:rsidRPr="00936F5C">
        <w:t>Key Laboratory of Diagnosis and Treatment for the Development of Chronic Liver Disease in Zhejiang Province, Wenzhou, China</w:t>
      </w:r>
    </w:p>
    <w:p w14:paraId="5536AF27" w14:textId="77777777" w:rsidR="00567A0C" w:rsidRPr="00936F5C" w:rsidRDefault="00936F5C">
      <w:r w:rsidRPr="00936F5C">
        <w:rPr>
          <w:vertAlign w:val="superscript"/>
        </w:rPr>
        <w:t xml:space="preserve">10 </w:t>
      </w:r>
      <w:r w:rsidRPr="00936F5C">
        <w:t>Urologic Nephrology Center, Jiangnan University Medical Center, Wuxi, China</w:t>
      </w:r>
    </w:p>
    <w:p w14:paraId="5536AF28" w14:textId="77777777" w:rsidR="00567A0C" w:rsidRPr="00936F5C" w:rsidRDefault="00936F5C">
      <w:r w:rsidRPr="00936F5C">
        <w:rPr>
          <w:vertAlign w:val="superscript"/>
        </w:rPr>
        <w:t xml:space="preserve">11 </w:t>
      </w:r>
      <w:r w:rsidRPr="00936F5C">
        <w:t>Affiliated Wuxi Clinical College of Nantong University, Wuxi, China</w:t>
      </w:r>
    </w:p>
    <w:p w14:paraId="5536AF29" w14:textId="77777777" w:rsidR="00567A0C" w:rsidRPr="00936F5C" w:rsidRDefault="00936F5C">
      <w:r w:rsidRPr="00936F5C">
        <w:rPr>
          <w:vertAlign w:val="superscript"/>
        </w:rPr>
        <w:t xml:space="preserve">12 </w:t>
      </w:r>
      <w:r w:rsidRPr="00936F5C">
        <w:rPr>
          <w:rFonts w:hint="eastAsia"/>
        </w:rPr>
        <w:t xml:space="preserve">Department of </w:t>
      </w:r>
      <w:r w:rsidRPr="00936F5C">
        <w:t>Nephrology</w:t>
      </w:r>
      <w:r w:rsidRPr="00936F5C">
        <w:rPr>
          <w:rFonts w:hint="eastAsia"/>
        </w:rPr>
        <w:t xml:space="preserve">, </w:t>
      </w:r>
      <w:r w:rsidRPr="00936F5C">
        <w:t>Wuxi No.2 People's Hospital, Wuxi, China</w:t>
      </w:r>
    </w:p>
    <w:p w14:paraId="5536AF2A" w14:textId="77777777" w:rsidR="00567A0C" w:rsidRPr="00936F5C" w:rsidRDefault="00567A0C"/>
    <w:p w14:paraId="5536AF2B" w14:textId="77777777" w:rsidR="00567A0C" w:rsidRPr="00936F5C" w:rsidRDefault="00936F5C">
      <w:pPr>
        <w:rPr>
          <w:rFonts w:eastAsia="DengXian"/>
        </w:rPr>
      </w:pPr>
      <w:r w:rsidRPr="00936F5C">
        <w:t>*Co-corresponding authors:</w:t>
      </w:r>
    </w:p>
    <w:p w14:paraId="5536AF2C" w14:textId="77777777" w:rsidR="00567A0C" w:rsidRPr="00936F5C" w:rsidRDefault="00936F5C">
      <w:r w:rsidRPr="00936F5C">
        <w:t>Dan-Qin Sun, MD</w:t>
      </w:r>
    </w:p>
    <w:p w14:paraId="5536AF2D" w14:textId="77777777" w:rsidR="00567A0C" w:rsidRPr="00936F5C" w:rsidRDefault="00936F5C">
      <w:r w:rsidRPr="00936F5C">
        <w:t>Urologic Nephrology Center, Jiangnan University Medical Center, Wuxi, China</w:t>
      </w:r>
    </w:p>
    <w:p w14:paraId="5536AF2E" w14:textId="77777777" w:rsidR="00567A0C" w:rsidRPr="00936F5C" w:rsidRDefault="00936F5C">
      <w:pPr>
        <w:rPr>
          <w:lang w:val="pt-BR"/>
        </w:rPr>
      </w:pPr>
      <w:r w:rsidRPr="00936F5C">
        <w:rPr>
          <w:lang w:val="pt-BR"/>
        </w:rPr>
        <w:t>E-mail: sundanqin@njmu.edu.cn</w:t>
      </w:r>
    </w:p>
    <w:p w14:paraId="5536AF2F" w14:textId="77777777" w:rsidR="00567A0C" w:rsidRPr="00936F5C" w:rsidRDefault="00936F5C">
      <w:pPr>
        <w:rPr>
          <w:lang w:val="pt-BR"/>
        </w:rPr>
      </w:pPr>
      <w:r w:rsidRPr="00936F5C">
        <w:rPr>
          <w:lang w:val="pt-BR"/>
        </w:rPr>
        <w:t>Ming-Hua Zheng, MD, PhD</w:t>
      </w:r>
    </w:p>
    <w:p w14:paraId="5536AF30" w14:textId="77777777" w:rsidR="00567A0C" w:rsidRPr="00936F5C" w:rsidRDefault="00936F5C">
      <w:r w:rsidRPr="00936F5C">
        <w:rPr>
          <w:rFonts w:hint="eastAsia"/>
        </w:rPr>
        <w:t>MAFLD</w:t>
      </w:r>
      <w:r w:rsidRPr="00936F5C">
        <w:t xml:space="preserve"> Research Center, Department of Hepatology, the First Affiliated Hospital of Wenzhou Medical University, Wenzhou, China.</w:t>
      </w:r>
    </w:p>
    <w:p w14:paraId="5536AF31" w14:textId="77777777" w:rsidR="00567A0C" w:rsidRPr="00936F5C" w:rsidRDefault="00936F5C">
      <w:pPr>
        <w:rPr>
          <w:lang w:val="it-IT"/>
        </w:rPr>
      </w:pPr>
      <w:r w:rsidRPr="00936F5C">
        <w:rPr>
          <w:lang w:val="it-IT"/>
        </w:rPr>
        <w:t>E-mail: zhengmh@wmu.edu.cn; tel: (86) 577-55579611; fax: (86) 577-55578522</w:t>
      </w:r>
    </w:p>
    <w:p w14:paraId="5536AF32" w14:textId="77777777" w:rsidR="00567A0C" w:rsidRPr="00936F5C" w:rsidRDefault="00567A0C">
      <w:pPr>
        <w:rPr>
          <w:lang w:val="it-IT"/>
        </w:rPr>
      </w:pPr>
    </w:p>
    <w:p w14:paraId="5536AF33" w14:textId="77777777" w:rsidR="00567A0C" w:rsidRPr="00936F5C" w:rsidRDefault="00936F5C">
      <w:pPr>
        <w:rPr>
          <w:rFonts w:eastAsia="DengXian"/>
          <w:lang w:val="it-IT"/>
        </w:rPr>
      </w:pPr>
      <w:r w:rsidRPr="00936F5C">
        <w:rPr>
          <w:lang w:val="it-IT"/>
        </w:rPr>
        <w:t>Abbreviation list:</w:t>
      </w:r>
    </w:p>
    <w:p w14:paraId="5536AF34" w14:textId="77777777" w:rsidR="00567A0C" w:rsidRPr="00936F5C" w:rsidRDefault="00936F5C">
      <w:pPr>
        <w:rPr>
          <w:lang w:val="it-IT"/>
        </w:rPr>
      </w:pPr>
      <w:r w:rsidRPr="00936F5C">
        <w:rPr>
          <w:rFonts w:hint="eastAsia"/>
          <w:lang w:val="it-IT"/>
        </w:rPr>
        <w:t>MASLD</w:t>
      </w:r>
      <w:r w:rsidRPr="00936F5C">
        <w:rPr>
          <w:color w:val="212121"/>
          <w:shd w:val="clear" w:color="auto" w:fill="FFFFFF"/>
          <w:lang w:val="it-IT"/>
        </w:rPr>
        <w:t>:</w:t>
      </w:r>
      <w:r w:rsidRPr="00936F5C">
        <w:rPr>
          <w:lang w:val="it-IT"/>
        </w:rPr>
        <w:t xml:space="preserve"> </w:t>
      </w:r>
      <w:hyperlink r:id="rId8" w:tgtFrame="https://pubmed.ncbi.nlm.nih.gov/_blank" w:history="1">
        <w:r w:rsidRPr="00936F5C">
          <w:rPr>
            <w:rStyle w:val="Hyperlink"/>
            <w:rFonts w:eastAsia="Segoe UI"/>
            <w:color w:val="auto"/>
            <w:u w:val="none"/>
            <w:shd w:val="clear" w:color="auto" w:fill="FFFFFF"/>
          </w:rPr>
          <w:t xml:space="preserve">metabolic dysfunction-associated </w:t>
        </w:r>
        <w:proofErr w:type="spellStart"/>
        <w:r w:rsidRPr="00936F5C">
          <w:rPr>
            <w:rStyle w:val="Hyperlink"/>
            <w:rFonts w:eastAsia="Segoe UI"/>
            <w:color w:val="auto"/>
            <w:u w:val="none"/>
            <w:shd w:val="clear" w:color="auto" w:fill="FFFFFF"/>
          </w:rPr>
          <w:t>steatotic</w:t>
        </w:r>
        <w:proofErr w:type="spellEnd"/>
        <w:r w:rsidRPr="00936F5C">
          <w:rPr>
            <w:rStyle w:val="Hyperlink"/>
            <w:rFonts w:eastAsia="Segoe UI"/>
            <w:color w:val="auto"/>
            <w:u w:val="none"/>
            <w:shd w:val="clear" w:color="auto" w:fill="FFFFFF"/>
          </w:rPr>
          <w:t xml:space="preserve"> liver disease</w:t>
        </w:r>
      </w:hyperlink>
      <w:r w:rsidRPr="00936F5C">
        <w:rPr>
          <w:lang w:val="it-IT"/>
        </w:rPr>
        <w:t>; CKD</w:t>
      </w:r>
      <w:r w:rsidRPr="00936F5C">
        <w:rPr>
          <w:color w:val="212121"/>
          <w:shd w:val="clear" w:color="auto" w:fill="FFFFFF"/>
          <w:lang w:val="it-IT"/>
        </w:rPr>
        <w:t>:</w:t>
      </w:r>
      <w:r w:rsidRPr="00936F5C">
        <w:rPr>
          <w:lang w:val="it-IT"/>
        </w:rPr>
        <w:t xml:space="preserve"> chronic kidney disease; MASH: metabolic dysfunction-associated steatohepatitis; </w:t>
      </w:r>
      <w:r w:rsidRPr="00936F5C">
        <w:rPr>
          <w:color w:val="212121"/>
          <w:shd w:val="clear" w:color="auto" w:fill="FFFFFF"/>
          <w:lang w:val="it-IT"/>
        </w:rPr>
        <w:t xml:space="preserve">MLKD: </w:t>
      </w:r>
      <w:r w:rsidRPr="00936F5C">
        <w:rPr>
          <w:rFonts w:hint="eastAsia"/>
          <w:color w:val="231F20"/>
          <w:lang w:val="it-IT"/>
        </w:rPr>
        <w:t>MASLD</w:t>
      </w:r>
      <w:r w:rsidRPr="00936F5C">
        <w:rPr>
          <w:color w:val="231F20"/>
          <w:lang w:val="it-IT"/>
        </w:rPr>
        <w:t xml:space="preserve"> and CKD; ESRD: </w:t>
      </w:r>
      <w:r w:rsidRPr="00936F5C">
        <w:rPr>
          <w:lang w:val="it-IT"/>
        </w:rPr>
        <w:t>e</w:t>
      </w:r>
      <w:r w:rsidRPr="00936F5C">
        <w:rPr>
          <w:color w:val="231F20"/>
          <w:lang w:val="it-IT"/>
        </w:rPr>
        <w:t xml:space="preserve">nd-stage renal disease; </w:t>
      </w:r>
      <w:r w:rsidRPr="00936F5C">
        <w:rPr>
          <w:lang w:val="it-IT"/>
        </w:rPr>
        <w:t xml:space="preserve">HC, healthy control; </w:t>
      </w:r>
      <w:r w:rsidRPr="00936F5C">
        <w:rPr>
          <w:color w:val="231F20"/>
          <w:lang w:val="it-IT"/>
        </w:rPr>
        <w:t>FGF</w:t>
      </w:r>
      <w:r w:rsidRPr="00936F5C">
        <w:rPr>
          <w:color w:val="212121"/>
          <w:shd w:val="clear" w:color="auto" w:fill="FFFFFF"/>
          <w:lang w:val="it-IT"/>
        </w:rPr>
        <w:t>:</w:t>
      </w:r>
      <w:r w:rsidRPr="00936F5C">
        <w:rPr>
          <w:lang w:val="it-IT"/>
        </w:rPr>
        <w:t xml:space="preserve"> </w:t>
      </w:r>
      <w:r w:rsidRPr="00936F5C">
        <w:rPr>
          <w:color w:val="231F20"/>
          <w:lang w:val="it-IT"/>
        </w:rPr>
        <w:t xml:space="preserve">fibroblast growth factor; </w:t>
      </w:r>
      <w:r w:rsidRPr="00936F5C">
        <w:rPr>
          <w:lang w:val="it-IT"/>
        </w:rPr>
        <w:t xml:space="preserve">SHP: small heterodimer partner; </w:t>
      </w:r>
      <w:r w:rsidRPr="00936F5C">
        <w:rPr>
          <w:color w:val="231F20"/>
          <w:lang w:val="it-IT"/>
        </w:rPr>
        <w:t>SREBP-1c</w:t>
      </w:r>
      <w:r w:rsidRPr="00936F5C">
        <w:rPr>
          <w:color w:val="212121"/>
          <w:shd w:val="clear" w:color="auto" w:fill="FFFFFF"/>
          <w:lang w:val="it-IT"/>
        </w:rPr>
        <w:t>:</w:t>
      </w:r>
      <w:r w:rsidRPr="00936F5C">
        <w:rPr>
          <w:color w:val="231F20"/>
          <w:lang w:val="it-IT"/>
        </w:rPr>
        <w:t xml:space="preserve"> sterol regulatory element-binding protein-1c; </w:t>
      </w:r>
      <w:r w:rsidRPr="00936F5C">
        <w:rPr>
          <w:lang w:val="it-IT"/>
        </w:rPr>
        <w:t>FXR</w:t>
      </w:r>
      <w:r w:rsidRPr="00936F5C">
        <w:rPr>
          <w:color w:val="212121"/>
          <w:shd w:val="clear" w:color="auto" w:fill="FFFFFF"/>
          <w:lang w:val="it-IT"/>
        </w:rPr>
        <w:t>:</w:t>
      </w:r>
      <w:r w:rsidRPr="00936F5C">
        <w:rPr>
          <w:lang w:val="it-IT"/>
        </w:rPr>
        <w:t xml:space="preserve"> farnesoid X receptor; TGR5: Takeda G protein coupled receptor 5; TMAO: </w:t>
      </w:r>
      <w:r w:rsidRPr="00936F5C">
        <w:rPr>
          <w:color w:val="212121"/>
          <w:shd w:val="clear" w:color="auto" w:fill="FFFFFF"/>
          <w:lang w:val="it-IT"/>
        </w:rPr>
        <w:t xml:space="preserve">trimethylamine-N-oxide; SCFA: short chain fatty </w:t>
      </w:r>
      <w:r w:rsidRPr="00936F5C">
        <w:rPr>
          <w:color w:val="212121"/>
          <w:shd w:val="clear" w:color="auto" w:fill="FFFFFF"/>
          <w:lang w:val="it-IT"/>
        </w:rPr>
        <w:lastRenderedPageBreak/>
        <w:t xml:space="preserve">acids; </w:t>
      </w:r>
      <w:r w:rsidRPr="00936F5C">
        <w:rPr>
          <w:color w:val="231F20"/>
          <w:lang w:val="it-IT"/>
        </w:rPr>
        <w:t xml:space="preserve">PBA: </w:t>
      </w:r>
      <w:r w:rsidRPr="00936F5C">
        <w:rPr>
          <w:rFonts w:eastAsia="MinionPro-Regular"/>
          <w:lang w:val="it-IT"/>
        </w:rPr>
        <w:t xml:space="preserve">primary bile acids; </w:t>
      </w:r>
      <w:r w:rsidRPr="00936F5C">
        <w:rPr>
          <w:color w:val="212121"/>
          <w:shd w:val="clear" w:color="auto" w:fill="FFFFFF"/>
          <w:lang w:val="it-IT"/>
        </w:rPr>
        <w:t>SBA: secondary bile acids;</w:t>
      </w:r>
      <w:r w:rsidRPr="00936F5C">
        <w:rPr>
          <w:rFonts w:eastAsia="MinionPro-Regular"/>
          <w:lang w:val="it-IT"/>
        </w:rPr>
        <w:t xml:space="preserve"> CA: cholic acid; CDCA: chenodeoxycholic acid; </w:t>
      </w:r>
      <w:r w:rsidRPr="00936F5C">
        <w:rPr>
          <w:lang w:val="it-IT"/>
        </w:rPr>
        <w:t>DCA:</w:t>
      </w:r>
      <w:r w:rsidRPr="00936F5C">
        <w:rPr>
          <w:lang w:val="it-IT"/>
        </w:rPr>
        <w:t xml:space="preserve"> </w:t>
      </w:r>
      <w:r w:rsidRPr="00936F5C">
        <w:rPr>
          <w:rFonts w:eastAsia="MinionPro-Regular"/>
          <w:lang w:val="it-IT"/>
        </w:rPr>
        <w:t xml:space="preserve">deoxycholic acid; TDCA: </w:t>
      </w:r>
      <w:r w:rsidRPr="00936F5C">
        <w:rPr>
          <w:color w:val="333333"/>
          <w:shd w:val="clear" w:color="auto" w:fill="FFFFFF"/>
          <w:lang w:val="it-IT"/>
        </w:rPr>
        <w:t xml:space="preserve">taurodeoxycholic acid; </w:t>
      </w:r>
      <w:r w:rsidRPr="00936F5C">
        <w:rPr>
          <w:lang w:val="it-IT"/>
        </w:rPr>
        <w:t xml:space="preserve">TCA: taurocholic acid; GCA: glycocholic acid; TCDCA: taurochenodeoxycholic acid; GCDCA: glycochenodeoxycholic acid; </w:t>
      </w:r>
      <w:r w:rsidRPr="00936F5C">
        <w:rPr>
          <w:rFonts w:eastAsia="MinionPro-Regular"/>
          <w:lang w:val="it-IT"/>
        </w:rPr>
        <w:t xml:space="preserve">GDCA: </w:t>
      </w:r>
      <w:r w:rsidRPr="00936F5C">
        <w:rPr>
          <w:rStyle w:val="Emphasis"/>
          <w:i w:val="0"/>
          <w:iCs w:val="0"/>
          <w:color w:val="333333"/>
          <w:shd w:val="clear" w:color="auto" w:fill="FFFFFF"/>
          <w:lang w:val="it-IT"/>
        </w:rPr>
        <w:t xml:space="preserve">glycodeoxycholic acid; UDCA: </w:t>
      </w:r>
      <w:r w:rsidRPr="00936F5C">
        <w:rPr>
          <w:lang w:val="it-IT"/>
        </w:rPr>
        <w:t xml:space="preserve">ursodeoxycholic acid; TUDCA: tauroursodeoxycholic acid; </w:t>
      </w:r>
      <w:r w:rsidRPr="00936F5C">
        <w:rPr>
          <w:rFonts w:hint="eastAsia"/>
        </w:rPr>
        <w:t>GUDCA</w:t>
      </w:r>
      <w:r w:rsidRPr="00936F5C">
        <w:rPr>
          <w:rFonts w:hint="eastAsia"/>
          <w:lang w:val="it-IT"/>
        </w:rPr>
        <w:t xml:space="preserve">: </w:t>
      </w:r>
      <w:r w:rsidRPr="00936F5C">
        <w:rPr>
          <w:lang w:val="it-IT"/>
        </w:rPr>
        <w:t>glycoursodeoxycholic acid</w:t>
      </w:r>
      <w:r w:rsidRPr="00936F5C">
        <w:rPr>
          <w:rFonts w:hint="eastAsia"/>
        </w:rPr>
        <w:t xml:space="preserve">; </w:t>
      </w:r>
      <w:r w:rsidRPr="00936F5C">
        <w:rPr>
          <w:lang w:val="it-IT"/>
        </w:rPr>
        <w:t>HDCA:</w:t>
      </w:r>
      <w:r w:rsidRPr="00936F5C">
        <w:rPr>
          <w:color w:val="333333"/>
          <w:shd w:val="clear" w:color="auto" w:fill="FFFFFF"/>
          <w:lang w:val="it-IT"/>
        </w:rPr>
        <w:t xml:space="preserve"> hyodeoxycholic acid</w:t>
      </w:r>
      <w:r w:rsidRPr="00936F5C">
        <w:rPr>
          <w:lang w:val="it-IT"/>
        </w:rPr>
        <w:t>; MCA: muricholic acid; T</w:t>
      </w:r>
      <w:r w:rsidRPr="00936F5C">
        <w:t>α</w:t>
      </w:r>
      <w:r w:rsidRPr="00936F5C">
        <w:rPr>
          <w:lang w:val="it-IT"/>
        </w:rPr>
        <w:t xml:space="preserve">MCA: </w:t>
      </w:r>
      <w:r w:rsidRPr="00936F5C">
        <w:rPr>
          <w:lang w:val="it-IT"/>
        </w:rPr>
        <w:t>tauro-</w:t>
      </w:r>
      <w:r w:rsidRPr="00936F5C">
        <w:t>α</w:t>
      </w:r>
      <w:r w:rsidRPr="00936F5C">
        <w:rPr>
          <w:lang w:val="it-IT"/>
        </w:rPr>
        <w:t xml:space="preserve">-muricholic acid; HSDH: hydroxysteroid dehydrogenase; HFD: high fat diet; DN: </w:t>
      </w:r>
      <w:r w:rsidRPr="00936F5C">
        <w:rPr>
          <w:rStyle w:val="15"/>
          <w:rFonts w:ascii="Times New Roman" w:hAnsi="Times New Roman" w:hint="default"/>
          <w:i w:val="0"/>
          <w:iCs w:val="0"/>
          <w:color w:val="333333"/>
          <w:shd w:val="clear" w:color="auto" w:fill="FFFFFF"/>
          <w:lang w:val="it-IT"/>
        </w:rPr>
        <w:t xml:space="preserve">diabetic nephropathy; </w:t>
      </w:r>
      <w:r w:rsidRPr="00936F5C">
        <w:rPr>
          <w:lang w:val="it-IT"/>
        </w:rPr>
        <w:t xml:space="preserve">PPAR: </w:t>
      </w:r>
      <w:r w:rsidRPr="00936F5C">
        <w:rPr>
          <w:rStyle w:val="Emphasis"/>
          <w:i w:val="0"/>
          <w:iCs w:val="0"/>
          <w:shd w:val="clear" w:color="auto" w:fill="FFFFFF"/>
          <w:lang w:val="it-IT"/>
        </w:rPr>
        <w:t>peroxisome proliferator activated receptor</w:t>
      </w:r>
      <w:r w:rsidRPr="00936F5C">
        <w:rPr>
          <w:lang w:val="it-IT"/>
        </w:rPr>
        <w:t xml:space="preserve">; SCD: stearoyl CoA desaturase; TG: triglyceride; Apo: apolipoprotein; LPL: </w:t>
      </w:r>
      <w:r w:rsidRPr="00936F5C">
        <w:rPr>
          <w:rFonts w:eastAsia="KaiTi"/>
          <w:lang w:val="it-IT"/>
        </w:rPr>
        <w:t xml:space="preserve">lipoprotein lipase; </w:t>
      </w:r>
      <w:r w:rsidRPr="00936F5C">
        <w:rPr>
          <w:lang w:val="it-IT"/>
        </w:rPr>
        <w:t xml:space="preserve">VLDL: </w:t>
      </w:r>
      <w:r w:rsidRPr="00936F5C">
        <w:rPr>
          <w:rStyle w:val="Emphasis"/>
          <w:i w:val="0"/>
          <w:iCs w:val="0"/>
          <w:shd w:val="clear" w:color="auto" w:fill="FFFFFF"/>
          <w:lang w:val="it-IT"/>
        </w:rPr>
        <w:t>very low density lipoprotein</w:t>
      </w:r>
      <w:r w:rsidRPr="00936F5C">
        <w:rPr>
          <w:lang w:val="it-IT"/>
        </w:rPr>
        <w:t xml:space="preserve">; </w:t>
      </w:r>
      <w:r w:rsidRPr="00936F5C">
        <w:rPr>
          <w:rFonts w:eastAsia="KaiTi"/>
          <w:lang w:val="it-IT"/>
        </w:rPr>
        <w:t>HDL-C: high density lipoprotein</w:t>
      </w:r>
      <w:r w:rsidRPr="00936F5C">
        <w:rPr>
          <w:lang w:val="it-IT"/>
        </w:rPr>
        <w:t xml:space="preserve">-cholesterol; </w:t>
      </w:r>
      <w:r w:rsidRPr="00936F5C">
        <w:rPr>
          <w:rFonts w:hint="eastAsia"/>
          <w:color w:val="231F20"/>
        </w:rPr>
        <w:t>GLP-1 RA: g</w:t>
      </w:r>
      <w:r w:rsidRPr="00936F5C">
        <w:rPr>
          <w:color w:val="231F20"/>
        </w:rPr>
        <w:t>lucagon-like peptide-1 receptor agonist</w:t>
      </w:r>
      <w:r w:rsidRPr="00936F5C">
        <w:rPr>
          <w:color w:val="231F20"/>
          <w:lang w:val="it-IT"/>
        </w:rPr>
        <w:t xml:space="preserve">; </w:t>
      </w:r>
      <w:r w:rsidRPr="00936F5C">
        <w:rPr>
          <w:color w:val="231F20"/>
        </w:rPr>
        <w:t>SGLT</w:t>
      </w:r>
      <w:r w:rsidRPr="00936F5C">
        <w:rPr>
          <w:rFonts w:hint="eastAsia"/>
          <w:color w:val="231F20"/>
        </w:rPr>
        <w:t>-</w:t>
      </w:r>
      <w:r w:rsidRPr="00936F5C">
        <w:rPr>
          <w:color w:val="231F20"/>
        </w:rPr>
        <w:t>2</w:t>
      </w:r>
      <w:r w:rsidRPr="00936F5C">
        <w:rPr>
          <w:rFonts w:hint="eastAsia"/>
          <w:color w:val="231F20"/>
        </w:rPr>
        <w:t>: s</w:t>
      </w:r>
      <w:r w:rsidRPr="00936F5C">
        <w:rPr>
          <w:color w:val="231F20"/>
        </w:rPr>
        <w:t>odium glucose co-transporter 2</w:t>
      </w:r>
      <w:r w:rsidRPr="00936F5C">
        <w:rPr>
          <w:rFonts w:hint="eastAsia"/>
          <w:color w:val="231F20"/>
        </w:rPr>
        <w:t xml:space="preserve">; </w:t>
      </w:r>
      <w:r w:rsidRPr="00936F5C">
        <w:t>IS</w:t>
      </w:r>
      <w:r w:rsidRPr="00936F5C">
        <w:rPr>
          <w:rFonts w:hint="eastAsia"/>
        </w:rPr>
        <w:t>:</w:t>
      </w:r>
      <w:r w:rsidRPr="00936F5C">
        <w:t xml:space="preserve"> indoxyl sulfate</w:t>
      </w:r>
      <w:r w:rsidRPr="00936F5C">
        <w:rPr>
          <w:rFonts w:hint="eastAsia"/>
        </w:rPr>
        <w:t>;</w:t>
      </w:r>
      <w:r w:rsidRPr="00936F5C">
        <w:t xml:space="preserve"> PCS</w:t>
      </w:r>
      <w:r w:rsidRPr="00936F5C">
        <w:rPr>
          <w:rFonts w:hint="eastAsia"/>
        </w:rPr>
        <w:t xml:space="preserve">: </w:t>
      </w:r>
      <w:r w:rsidRPr="00936F5C">
        <w:t>p-cresyl sulfate</w:t>
      </w:r>
      <w:r w:rsidRPr="00936F5C">
        <w:rPr>
          <w:rFonts w:hint="eastAsia"/>
        </w:rPr>
        <w:t xml:space="preserve">; </w:t>
      </w:r>
      <w:r w:rsidRPr="00936F5C">
        <w:t>ROS</w:t>
      </w:r>
      <w:r w:rsidRPr="00936F5C">
        <w:rPr>
          <w:rFonts w:hint="eastAsia"/>
        </w:rPr>
        <w:t xml:space="preserve">: </w:t>
      </w:r>
      <w:r w:rsidRPr="00936F5C">
        <w:t>reactive oxygen species</w:t>
      </w:r>
      <w:r w:rsidRPr="00936F5C">
        <w:rPr>
          <w:rFonts w:hint="eastAsia"/>
        </w:rPr>
        <w:t xml:space="preserve">; </w:t>
      </w:r>
      <w:r w:rsidRPr="00936F5C">
        <w:rPr>
          <w:color w:val="231F20"/>
          <w:lang w:val="it-IT"/>
        </w:rPr>
        <w:t>ER: endoplasm</w:t>
      </w:r>
      <w:r w:rsidRPr="00936F5C">
        <w:rPr>
          <w:color w:val="231F20"/>
          <w:lang w:val="it-IT"/>
        </w:rPr>
        <w:t>ic reticulum; TGF-</w:t>
      </w:r>
      <w:r w:rsidRPr="00936F5C">
        <w:rPr>
          <w:color w:val="231F20"/>
        </w:rPr>
        <w:t>β</w:t>
      </w:r>
      <w:r w:rsidRPr="00936F5C">
        <w:rPr>
          <w:color w:val="231F20"/>
          <w:lang w:val="it-IT"/>
        </w:rPr>
        <w:t>: transforming growth factor-</w:t>
      </w:r>
      <w:r w:rsidRPr="00936F5C">
        <w:rPr>
          <w:rFonts w:eastAsiaTheme="minorEastAsia"/>
          <w:lang w:val="zh-CN"/>
        </w:rPr>
        <w:t>β</w:t>
      </w:r>
      <w:r w:rsidRPr="00936F5C">
        <w:rPr>
          <w:rFonts w:eastAsiaTheme="minorEastAsia"/>
          <w:lang w:val="it-IT"/>
        </w:rPr>
        <w:t xml:space="preserve">; </w:t>
      </w:r>
      <w:r w:rsidRPr="00936F5C">
        <w:rPr>
          <w:lang w:val="it-IT"/>
        </w:rPr>
        <w:t>BAT: brown adipose tissue; NF-</w:t>
      </w:r>
      <w:r w:rsidRPr="00936F5C">
        <w:t>κ</w:t>
      </w:r>
      <w:r w:rsidRPr="00936F5C">
        <w:rPr>
          <w:lang w:val="it-IT"/>
        </w:rPr>
        <w:t>B: nuclear factor-</w:t>
      </w:r>
      <w:r w:rsidRPr="00936F5C">
        <w:t>κ</w:t>
      </w:r>
      <w:r w:rsidRPr="00936F5C">
        <w:rPr>
          <w:lang w:val="it-IT"/>
        </w:rPr>
        <w:t>B;</w:t>
      </w:r>
      <w:r w:rsidRPr="00936F5C">
        <w:rPr>
          <w:color w:val="000000" w:themeColor="text1"/>
          <w:lang w:val="it-IT"/>
        </w:rPr>
        <w:t xml:space="preserve"> PGC-1</w:t>
      </w:r>
      <w:r w:rsidRPr="00936F5C">
        <w:rPr>
          <w:color w:val="000000" w:themeColor="text1"/>
        </w:rPr>
        <w:t>α</w:t>
      </w:r>
      <w:r w:rsidRPr="00936F5C">
        <w:rPr>
          <w:color w:val="000000" w:themeColor="text1"/>
          <w:lang w:val="it-IT"/>
        </w:rPr>
        <w:t>: PPAR</w:t>
      </w:r>
      <w:r w:rsidRPr="00936F5C">
        <w:rPr>
          <w:color w:val="000000" w:themeColor="text1"/>
        </w:rPr>
        <w:t>γ</w:t>
      </w:r>
      <w:r w:rsidRPr="00936F5C">
        <w:rPr>
          <w:color w:val="000000" w:themeColor="text1"/>
          <w:lang w:val="it-IT"/>
        </w:rPr>
        <w:t xml:space="preserve"> coactivator-1</w:t>
      </w:r>
      <w:r w:rsidRPr="00936F5C">
        <w:rPr>
          <w:color w:val="000000" w:themeColor="text1"/>
        </w:rPr>
        <w:t>α</w:t>
      </w:r>
      <w:r w:rsidRPr="00936F5C">
        <w:rPr>
          <w:color w:val="000000" w:themeColor="text1"/>
          <w:lang w:val="it-IT"/>
        </w:rPr>
        <w:t>; ERR</w:t>
      </w:r>
      <w:r w:rsidRPr="00936F5C">
        <w:rPr>
          <w:color w:val="000000" w:themeColor="text1"/>
        </w:rPr>
        <w:t>α</w:t>
      </w:r>
      <w:r w:rsidRPr="00936F5C">
        <w:rPr>
          <w:color w:val="000000" w:themeColor="text1"/>
          <w:lang w:val="it-IT"/>
        </w:rPr>
        <w:t>: estrogen related receptor-</w:t>
      </w:r>
      <w:r w:rsidRPr="00936F5C">
        <w:rPr>
          <w:color w:val="000000" w:themeColor="text1"/>
        </w:rPr>
        <w:t>α</w:t>
      </w:r>
      <w:r w:rsidRPr="00936F5C">
        <w:rPr>
          <w:rFonts w:hint="eastAsia"/>
          <w:color w:val="000000" w:themeColor="text1"/>
        </w:rPr>
        <w:t xml:space="preserve">; </w:t>
      </w:r>
      <w:r w:rsidRPr="00936F5C">
        <w:rPr>
          <w:rFonts w:hint="eastAsia"/>
        </w:rPr>
        <w:t>SSB:</w:t>
      </w:r>
      <w:r w:rsidRPr="00936F5C">
        <w:t xml:space="preserve"> sugar-sweetened beverages</w:t>
      </w:r>
      <w:r w:rsidRPr="00936F5C">
        <w:rPr>
          <w:rFonts w:hint="eastAsia"/>
        </w:rPr>
        <w:t xml:space="preserve">; </w:t>
      </w:r>
      <w:r w:rsidRPr="00936F5C">
        <w:rPr>
          <w:rFonts w:eastAsia="KaiTi" w:hint="eastAsia"/>
          <w:color w:val="212121"/>
          <w:shd w:val="clear" w:color="auto" w:fill="FFFFFF"/>
        </w:rPr>
        <w:t xml:space="preserve"> VD: vitamin D; </w:t>
      </w:r>
      <w:r w:rsidRPr="00936F5C">
        <w:rPr>
          <w:rFonts w:hint="eastAsia"/>
        </w:rPr>
        <w:t>VDD: vitamin D</w:t>
      </w:r>
      <w:r w:rsidRPr="00936F5C">
        <w:t xml:space="preserve"> deficiency</w:t>
      </w:r>
    </w:p>
    <w:p w14:paraId="5536AF35" w14:textId="77777777" w:rsidR="00567A0C" w:rsidRPr="00936F5C" w:rsidRDefault="00567A0C">
      <w:pPr>
        <w:rPr>
          <w:lang w:val="it-IT"/>
        </w:rPr>
      </w:pPr>
    </w:p>
    <w:p w14:paraId="5536AF36" w14:textId="77777777" w:rsidR="00567A0C" w:rsidRPr="00936F5C" w:rsidRDefault="00567A0C">
      <w:pPr>
        <w:rPr>
          <w:lang w:val="it-IT"/>
        </w:rPr>
      </w:pPr>
    </w:p>
    <w:p w14:paraId="5536AF37" w14:textId="77777777" w:rsidR="00567A0C" w:rsidRPr="00936F5C" w:rsidRDefault="00567A0C">
      <w:pPr>
        <w:rPr>
          <w:lang w:val="it-IT"/>
        </w:rPr>
      </w:pPr>
    </w:p>
    <w:p w14:paraId="5536AF38" w14:textId="77777777" w:rsidR="00567A0C" w:rsidRPr="00936F5C" w:rsidRDefault="00567A0C">
      <w:pPr>
        <w:rPr>
          <w:lang w:val="it-IT"/>
        </w:rPr>
      </w:pPr>
    </w:p>
    <w:p w14:paraId="5536AF39" w14:textId="77777777" w:rsidR="00567A0C" w:rsidRPr="00936F5C" w:rsidRDefault="00567A0C">
      <w:pPr>
        <w:rPr>
          <w:lang w:val="it-IT"/>
        </w:rPr>
      </w:pPr>
    </w:p>
    <w:p w14:paraId="5536AF3A" w14:textId="77777777" w:rsidR="00567A0C" w:rsidRPr="00936F5C" w:rsidRDefault="00567A0C">
      <w:pPr>
        <w:rPr>
          <w:lang w:val="it-IT"/>
        </w:rPr>
      </w:pPr>
    </w:p>
    <w:p w14:paraId="5536AF3B" w14:textId="77777777" w:rsidR="00567A0C" w:rsidRPr="00936F5C" w:rsidRDefault="00936F5C">
      <w:bookmarkStart w:id="9" w:name="OLE_LINK2"/>
      <w:r w:rsidRPr="00936F5C">
        <w:lastRenderedPageBreak/>
        <w:t>Abstract</w:t>
      </w:r>
    </w:p>
    <w:p w14:paraId="5536AF3C" w14:textId="77777777" w:rsidR="00567A0C" w:rsidRPr="00936F5C" w:rsidRDefault="00936F5C">
      <w:pPr>
        <w:rPr>
          <w:color w:val="231F20"/>
        </w:rPr>
      </w:pPr>
      <w:r w:rsidRPr="00936F5C">
        <w:rPr>
          <w:color w:val="231F20"/>
        </w:rPr>
        <w:t>Metabolites</w:t>
      </w:r>
      <w:r w:rsidRPr="00936F5C">
        <w:t xml:space="preserve"> produced as intermediaries or end-products of microbial metabolism</w:t>
      </w:r>
      <w:r w:rsidRPr="00936F5C">
        <w:rPr>
          <w:color w:val="231F20"/>
        </w:rPr>
        <w:t xml:space="preserve"> provide crucial signals for</w:t>
      </w:r>
      <w:r w:rsidRPr="00936F5C">
        <w:rPr>
          <w:rFonts w:eastAsiaTheme="minorEastAsia"/>
        </w:rPr>
        <w:t xml:space="preserve"> health and in diseases such as metabolic dysfunction-associated</w:t>
      </w:r>
      <w:r w:rsidRPr="00936F5C">
        <w:rPr>
          <w:rFonts w:eastAsiaTheme="minorEastAsia" w:hint="eastAsia"/>
        </w:rPr>
        <w:t xml:space="preserve"> </w:t>
      </w:r>
      <w:proofErr w:type="spellStart"/>
      <w:r w:rsidRPr="00936F5C">
        <w:rPr>
          <w:rStyle w:val="Hyperlink"/>
          <w:rFonts w:eastAsia="Segoe UI"/>
          <w:color w:val="auto"/>
          <w:u w:val="none"/>
          <w:shd w:val="clear" w:color="auto" w:fill="FFFFFF"/>
        </w:rPr>
        <w:t>steatotic</w:t>
      </w:r>
      <w:proofErr w:type="spellEnd"/>
      <w:r w:rsidRPr="00936F5C">
        <w:rPr>
          <w:rStyle w:val="Hyperlink"/>
          <w:rFonts w:hint="eastAsia"/>
          <w:color w:val="auto"/>
          <w:u w:val="none"/>
          <w:shd w:val="clear" w:color="auto" w:fill="FFFFFF"/>
        </w:rPr>
        <w:t xml:space="preserve"> </w:t>
      </w:r>
      <w:r w:rsidRPr="00936F5C">
        <w:rPr>
          <w:rFonts w:eastAsiaTheme="minorEastAsia"/>
        </w:rPr>
        <w:t>fatty liver disease (</w:t>
      </w:r>
      <w:r w:rsidRPr="00936F5C">
        <w:rPr>
          <w:rFonts w:eastAsiaTheme="minorEastAsia" w:hint="eastAsia"/>
        </w:rPr>
        <w:t>MASLD</w:t>
      </w:r>
      <w:r w:rsidRPr="00936F5C">
        <w:rPr>
          <w:rFonts w:eastAsiaTheme="minorEastAsia"/>
        </w:rPr>
        <w:t xml:space="preserve">). </w:t>
      </w:r>
      <w:r w:rsidRPr="00936F5C">
        <w:t xml:space="preserve">These metabolites include </w:t>
      </w:r>
      <w:r w:rsidRPr="00936F5C">
        <w:t>products of the bacterial metabolism of dietary substrates, modification of host molecules [such as bile acids (BAs),</w:t>
      </w:r>
      <w:r w:rsidRPr="00936F5C">
        <w:rPr>
          <w:color w:val="231F20"/>
        </w:rPr>
        <w:t xml:space="preserve"> trimethylamine-N-oxide, and short-chain fatty acids]</w:t>
      </w:r>
      <w:r w:rsidRPr="00936F5C">
        <w:t xml:space="preserve"> or products derived directly from bacteria. </w:t>
      </w:r>
      <w:r w:rsidRPr="00936F5C">
        <w:rPr>
          <w:color w:val="000000"/>
        </w:rPr>
        <w:t xml:space="preserve">The recent analysis of data sets has provided new insights in the association between </w:t>
      </w:r>
      <w:r w:rsidRPr="00936F5C">
        <w:rPr>
          <w:rFonts w:hint="eastAsia"/>
          <w:color w:val="000000"/>
        </w:rPr>
        <w:t>MASLD</w:t>
      </w:r>
      <w:r w:rsidRPr="00936F5C">
        <w:rPr>
          <w:color w:val="000000"/>
        </w:rPr>
        <w:t xml:space="preserve"> and the risk of chronic kidney disease (CKD). Further</w:t>
      </w:r>
      <w:r w:rsidRPr="00936F5C">
        <w:rPr>
          <w:rFonts w:hint="eastAsia"/>
          <w:color w:val="000000"/>
        </w:rPr>
        <w:t>more</w:t>
      </w:r>
      <w:r w:rsidRPr="00936F5C">
        <w:rPr>
          <w:color w:val="000000"/>
        </w:rPr>
        <w:t>, alterations in microbiota composition and metabolite profiles, notably BAs, have been described in many studies investigating the association betw</w:t>
      </w:r>
      <w:r w:rsidRPr="00936F5C">
        <w:rPr>
          <w:color w:val="000000"/>
        </w:rPr>
        <w:t xml:space="preserve">een </w:t>
      </w:r>
      <w:r w:rsidRPr="00936F5C">
        <w:rPr>
          <w:rFonts w:hint="eastAsia"/>
          <w:color w:val="000000"/>
        </w:rPr>
        <w:t>MASLD</w:t>
      </w:r>
      <w:r w:rsidRPr="00936F5C">
        <w:rPr>
          <w:color w:val="000000"/>
        </w:rPr>
        <w:t xml:space="preserve"> and the risk of developing CKD. </w:t>
      </w:r>
      <w:bookmarkStart w:id="10" w:name="_Hlk150108550"/>
      <w:r w:rsidRPr="00936F5C">
        <w:rPr>
          <w:color w:val="000000"/>
        </w:rPr>
        <w:t xml:space="preserve">This </w:t>
      </w:r>
      <w:r w:rsidRPr="00936F5C">
        <w:rPr>
          <w:rFonts w:hint="eastAsia"/>
          <w:color w:val="000000"/>
        </w:rPr>
        <w:t>r</w:t>
      </w:r>
      <w:r w:rsidRPr="00936F5C">
        <w:rPr>
          <w:color w:val="000000"/>
        </w:rPr>
        <w:t xml:space="preserve">eview aims to discuss specific classes of metabolites, </w:t>
      </w:r>
      <w:r w:rsidRPr="00936F5C">
        <w:rPr>
          <w:rFonts w:hint="eastAsia"/>
          <w:color w:val="000000"/>
        </w:rPr>
        <w:t>fructose, vitamin D,</w:t>
      </w:r>
      <w:r w:rsidRPr="00936F5C">
        <w:rPr>
          <w:rFonts w:hint="eastAsia"/>
          <w:color w:val="000000"/>
        </w:rPr>
        <w:t xml:space="preserve"> </w:t>
      </w:r>
      <w:r w:rsidRPr="00936F5C">
        <w:rPr>
          <w:color w:val="000000"/>
        </w:rPr>
        <w:t xml:space="preserve">BAs, and microbiota alterations in </w:t>
      </w:r>
      <w:r w:rsidRPr="00936F5C">
        <w:rPr>
          <w:rFonts w:hint="eastAsia"/>
          <w:color w:val="000000"/>
        </w:rPr>
        <w:t>MASLD</w:t>
      </w:r>
      <w:r w:rsidRPr="00936F5C">
        <w:rPr>
          <w:color w:val="000000"/>
        </w:rPr>
        <w:t xml:space="preserve"> and CKD and describes the pathophysiological basis of these associations.</w:t>
      </w:r>
    </w:p>
    <w:bookmarkEnd w:id="9"/>
    <w:bookmarkEnd w:id="10"/>
    <w:p w14:paraId="5536AF3D" w14:textId="77777777" w:rsidR="00567A0C" w:rsidRPr="00936F5C" w:rsidRDefault="00567A0C"/>
    <w:p w14:paraId="5536AF3E" w14:textId="77777777" w:rsidR="00567A0C" w:rsidRPr="00936F5C" w:rsidRDefault="00936F5C">
      <w:pPr>
        <w:rPr>
          <w:rFonts w:eastAsia="DengXian"/>
        </w:rPr>
      </w:pPr>
      <w:r w:rsidRPr="00936F5C">
        <w:t>Keywords:</w:t>
      </w:r>
    </w:p>
    <w:bookmarkStart w:id="11" w:name="OLE_LINK3"/>
    <w:p w14:paraId="5536AF3F" w14:textId="77777777" w:rsidR="00567A0C" w:rsidRPr="00936F5C" w:rsidRDefault="00936F5C">
      <w:r w:rsidRPr="00936F5C">
        <w:fldChar w:fldCharType="begin"/>
      </w:r>
      <w:r w:rsidRPr="00936F5C">
        <w:instrText xml:space="preserve"> HYPERLINK "https://pubmed.ncbi.nlm.nih.gov/37730124/" \t "https://pubmed.ncbi.nlm.nih.gov/_blank" </w:instrText>
      </w:r>
      <w:r w:rsidRPr="00936F5C">
        <w:fldChar w:fldCharType="separate"/>
      </w:r>
      <w:r w:rsidRPr="00936F5C">
        <w:rPr>
          <w:rStyle w:val="Hyperlink"/>
          <w:rFonts w:eastAsia="Segoe UI"/>
          <w:color w:val="auto"/>
          <w:u w:val="none"/>
          <w:shd w:val="clear" w:color="auto" w:fill="FFFFFF"/>
        </w:rPr>
        <w:t xml:space="preserve">metabolic dysfunction-associated </w:t>
      </w:r>
      <w:proofErr w:type="spellStart"/>
      <w:r w:rsidRPr="00936F5C">
        <w:rPr>
          <w:rStyle w:val="Hyperlink"/>
          <w:rFonts w:eastAsia="Segoe UI"/>
          <w:color w:val="auto"/>
          <w:u w:val="none"/>
          <w:shd w:val="clear" w:color="auto" w:fill="FFFFFF"/>
        </w:rPr>
        <w:t>steatotic</w:t>
      </w:r>
      <w:proofErr w:type="spellEnd"/>
      <w:r w:rsidRPr="00936F5C">
        <w:rPr>
          <w:rStyle w:val="Hyperlink"/>
          <w:rFonts w:eastAsia="Segoe UI"/>
          <w:color w:val="auto"/>
          <w:u w:val="none"/>
          <w:shd w:val="clear" w:color="auto" w:fill="FFFFFF"/>
        </w:rPr>
        <w:t xml:space="preserve"> liver disease</w:t>
      </w:r>
      <w:r w:rsidRPr="00936F5C">
        <w:rPr>
          <w:rStyle w:val="Hyperlink"/>
          <w:rFonts w:eastAsia="Segoe UI"/>
          <w:color w:val="auto"/>
          <w:u w:val="none"/>
          <w:shd w:val="clear" w:color="auto" w:fill="FFFFFF"/>
        </w:rPr>
        <w:fldChar w:fldCharType="end"/>
      </w:r>
      <w:r w:rsidRPr="00936F5C">
        <w:t xml:space="preserve">; chronic kidney disease; metabolites; </w:t>
      </w:r>
      <w:r w:rsidRPr="00936F5C">
        <w:rPr>
          <w:rFonts w:hint="eastAsia"/>
        </w:rPr>
        <w:t>b</w:t>
      </w:r>
      <w:r w:rsidRPr="00936F5C">
        <w:t>ioactive metabolites</w:t>
      </w:r>
      <w:r w:rsidRPr="00936F5C">
        <w:rPr>
          <w:rFonts w:hint="eastAsia"/>
        </w:rPr>
        <w:t>;</w:t>
      </w:r>
      <w:r w:rsidRPr="00936F5C">
        <w:t xml:space="preserve"> bile acids; gut microbiota</w:t>
      </w:r>
    </w:p>
    <w:bookmarkEnd w:id="11"/>
    <w:p w14:paraId="5536AF40" w14:textId="77777777" w:rsidR="00567A0C" w:rsidRPr="00936F5C" w:rsidRDefault="00567A0C"/>
    <w:p w14:paraId="5536AF41" w14:textId="77777777" w:rsidR="00567A0C" w:rsidRPr="00936F5C" w:rsidRDefault="00567A0C"/>
    <w:p w14:paraId="5536AF42" w14:textId="77777777" w:rsidR="00567A0C" w:rsidRPr="00936F5C" w:rsidRDefault="00567A0C"/>
    <w:p w14:paraId="5536AF43" w14:textId="77777777" w:rsidR="00567A0C" w:rsidRPr="00936F5C" w:rsidRDefault="00567A0C"/>
    <w:p w14:paraId="5536AF44" w14:textId="77777777" w:rsidR="00567A0C" w:rsidRPr="00936F5C" w:rsidRDefault="00936F5C">
      <w:pPr>
        <w:pStyle w:val="ListParagraph"/>
        <w:numPr>
          <w:ilvl w:val="0"/>
          <w:numId w:val="2"/>
        </w:numPr>
      </w:pPr>
      <w:r w:rsidRPr="00936F5C">
        <w:lastRenderedPageBreak/>
        <w:t>Introduction</w:t>
      </w:r>
    </w:p>
    <w:p w14:paraId="5536AF45" w14:textId="77777777" w:rsidR="00567A0C" w:rsidRPr="00936F5C" w:rsidRDefault="00936F5C">
      <w:r w:rsidRPr="00936F5C">
        <w:t>The metabolome is represented by all low-molecular-weight molecules (metabolites) that are present in the cell and can modulate other ‘omics’, such as the genome, epigenome, transcriptome and proteome. Through the intertwined interactions between the metabolome and other omics, metabolites are direct modulators of biological processe</w:t>
      </w:r>
      <w:r w:rsidRPr="00936F5C">
        <w:rPr>
          <w:rFonts w:eastAsia="KaiTi"/>
        </w:rPr>
        <w:t>s and diseases.</w:t>
      </w:r>
      <w:r w:rsidRPr="00936F5C">
        <w:rPr>
          <w:rFonts w:eastAsia="KaiTi"/>
        </w:rPr>
        <w:fldChar w:fldCharType="begin"/>
      </w:r>
      <w:r w:rsidRPr="00936F5C">
        <w:rPr>
          <w:rFonts w:eastAsia="KaiTi"/>
        </w:rPr>
        <w:instrText xml:space="preserve"> ADDIN EN.CITE &lt;EndNote&gt;&lt;Cite&gt;&lt;Author&gt;Rinschen&lt;/Author&gt;&lt;Year&gt;2019&lt;/Year&gt;&lt;RecNum&gt;272&lt;/RecNum&gt;&lt;DisplayText&gt;&lt;style face="superscript"&gt;1&lt;/style&gt;&lt;/DisplayText&gt;&lt;record&gt;&lt;rec-number&gt;272&lt;/rec-number&gt;&lt;foreign-keys&gt;&lt;key app="EN" db-id="r5z9rvpf4dved3ew2eaxxw0300x95s2d0zav" timestamp="1690344764"&gt;272&lt;/key&gt;&lt;/foreign-keys&gt;&lt;ref-type name="Journal Article"&gt;17&lt;/ref-type&gt;&lt;contributors&gt;&lt;authors&gt;&lt;author&gt;Rinschen, M. M.&lt;/author&gt;&lt;author&gt;Ivanisevic, J.&lt;/author&gt;&lt;author&gt;Giera, M.&lt;/author&gt;&lt;author&gt;Siuzdak, G.&lt;/author&gt;&lt;/authors&gt;&lt;/cont</w:instrText>
      </w:r>
      <w:r w:rsidRPr="00936F5C">
        <w:rPr>
          <w:rFonts w:eastAsia="KaiTi"/>
        </w:rPr>
        <w:instrText>ributors&gt;&lt;auth-address&gt;The Scripps Research Institute, Center for Metabolomics and Mass Spectrometry, La Jolla, CA, USA.&amp;#xD;Metabolomics Platform, Faculty of Biology and Medicine, University of Lausanne, Lausanne, Switzerland.&amp;#xD;Leiden University Medical Center, Center for Proteomics &amp;amp; Metabolomics, Leiden, Netherlands. M.A.Giera@lumc.nl.&amp;#xD;The Scripps Research Institute, Center for Metabolomics and Mass Spectrometry, La Jolla, CA, USA. Siuzdak@scripps.edu.&lt;/auth-address&gt;&lt;titles&gt;&lt;title&gt;Identificati</w:instrText>
      </w:r>
      <w:r w:rsidRPr="00936F5C">
        <w:rPr>
          <w:rFonts w:eastAsia="KaiTi"/>
        </w:rPr>
        <w:instrText>on of bioactive metabolites using activity metabolomics&lt;/title&gt;&lt;secondary-title&gt;Nat Rev Mol Cell Biol&lt;/secondary-title&gt;&lt;/titles&gt;&lt;pages&gt;353-367&lt;/pages&gt;&lt;volume&gt;20&lt;/volume&gt;&lt;number&gt;6&lt;/number&gt;&lt;keywords&gt;&lt;keyword&gt;Animals&lt;/keyword&gt;&lt;keyword&gt;Biomarkers/metabolism&lt;/keyword&gt;&lt;keyword&gt;Humans&lt;/keyword&gt;&lt;keyword&gt;*Metabolome&lt;/keyword&gt;&lt;keyword&gt;*Metabolomics&lt;/keyword&gt;&lt;/keywords&gt;&lt;dates&gt;&lt;year&gt;2019&lt;/year&gt;&lt;pub-dates&gt;&lt;date&gt;Jun&lt;/date&gt;&lt;/pub-dates&gt;&lt;/dates&gt;&lt;isbn&gt;1471-0072 (Print)&amp;#xD;1471-0072&lt;/isbn&gt;&lt;accession-num&gt;30814649&lt;/accession-n</w:instrText>
      </w:r>
      <w:r w:rsidRPr="00936F5C">
        <w:rPr>
          <w:rFonts w:eastAsia="KaiTi"/>
        </w:rPr>
        <w:instrText>um&gt;&lt;urls&gt;&lt;/urls&gt;&lt;custom1&gt;Competing interests. The authors declare no competing interests.&lt;/custom1&gt;&lt;custom2&gt;PMC6613555&lt;/custom2&gt;&lt;custom6&gt;NIHMS1026494&lt;/custom6&gt;&lt;electronic-resource-num&gt;10.1038/s41580-019-0108-4&lt;/electronic-resource-num&gt;&lt;remote-database-provider&gt;NLM&lt;/remote-database-provider&gt;&lt;language&gt;eng&lt;/language&gt;&lt;/record&gt;&lt;/Cite&gt;&lt;/EndNote&gt;</w:instrText>
      </w:r>
      <w:r w:rsidRPr="00936F5C">
        <w:rPr>
          <w:rFonts w:eastAsia="KaiTi"/>
        </w:rPr>
        <w:fldChar w:fldCharType="separate"/>
      </w:r>
      <w:r w:rsidRPr="00936F5C">
        <w:rPr>
          <w:rFonts w:eastAsia="KaiTi"/>
          <w:vertAlign w:val="superscript"/>
        </w:rPr>
        <w:t>1</w:t>
      </w:r>
      <w:r w:rsidRPr="00936F5C">
        <w:rPr>
          <w:rFonts w:eastAsia="KaiTi"/>
        </w:rPr>
        <w:fldChar w:fldCharType="end"/>
      </w:r>
      <w:r w:rsidRPr="00936F5C">
        <w:rPr>
          <w:rFonts w:eastAsia="KaiTi"/>
        </w:rPr>
        <w:t xml:space="preserve"> Several </w:t>
      </w:r>
      <w:r w:rsidRPr="00936F5C">
        <w:rPr>
          <w:rFonts w:eastAsia="KaiTi"/>
          <w:color w:val="212121"/>
          <w:shd w:val="clear" w:color="auto" w:fill="FFFFFF"/>
        </w:rPr>
        <w:t xml:space="preserve">metabolites, including </w:t>
      </w:r>
      <w:r w:rsidRPr="00936F5C">
        <w:rPr>
          <w:rFonts w:eastAsia="KaiTi" w:hint="eastAsia"/>
          <w:color w:val="212121"/>
          <w:shd w:val="clear" w:color="auto" w:fill="FFFFFF"/>
        </w:rPr>
        <w:t>fructose, vitamin D (VD),</w:t>
      </w:r>
      <w:r w:rsidRPr="00936F5C">
        <w:rPr>
          <w:rFonts w:eastAsia="KaiTi" w:hint="eastAsia"/>
          <w:color w:val="212121"/>
          <w:shd w:val="clear" w:color="auto" w:fill="FFFFFF"/>
        </w:rPr>
        <w:t xml:space="preserve"> </w:t>
      </w:r>
      <w:r w:rsidRPr="00936F5C">
        <w:rPr>
          <w:rFonts w:eastAsia="KaiTi"/>
          <w:color w:val="212121"/>
          <w:shd w:val="clear" w:color="auto" w:fill="FFFFFF"/>
        </w:rPr>
        <w:t xml:space="preserve">bile acids (BAs), </w:t>
      </w:r>
      <w:r w:rsidRPr="00936F5C">
        <w:rPr>
          <w:color w:val="231F20"/>
        </w:rPr>
        <w:t>trimethylamine-N-oxide</w:t>
      </w:r>
      <w:r w:rsidRPr="00936F5C">
        <w:rPr>
          <w:rFonts w:eastAsia="KaiTi"/>
          <w:color w:val="212121"/>
          <w:shd w:val="clear" w:color="auto" w:fill="FFFFFF"/>
        </w:rPr>
        <w:t xml:space="preserve"> (TMAO), uremic toxins, </w:t>
      </w:r>
      <w:r w:rsidRPr="00936F5C">
        <w:rPr>
          <w:color w:val="231F20"/>
        </w:rPr>
        <w:t>short-chain fatty acids</w:t>
      </w:r>
      <w:r w:rsidRPr="00936F5C">
        <w:rPr>
          <w:rFonts w:eastAsia="KaiTi"/>
          <w:color w:val="212121"/>
          <w:shd w:val="clear" w:color="auto" w:fill="FFFFFF"/>
        </w:rPr>
        <w:t xml:space="preserve"> (SCFA) and lipopolysaccharide</w:t>
      </w:r>
      <w:r w:rsidRPr="00936F5C">
        <w:rPr>
          <w:rFonts w:eastAsia="KaiTi" w:hint="eastAsia"/>
          <w:color w:val="212121"/>
          <w:shd w:val="clear" w:color="auto" w:fill="FFFFFF"/>
        </w:rPr>
        <w:t xml:space="preserve"> (LPS)</w:t>
      </w:r>
      <w:r w:rsidRPr="00936F5C">
        <w:rPr>
          <w:rFonts w:eastAsia="KaiTi"/>
          <w:color w:val="212121"/>
          <w:shd w:val="clear" w:color="auto" w:fill="FFFFFF"/>
        </w:rPr>
        <w:t>,</w:t>
      </w:r>
      <w:r w:rsidRPr="00936F5C">
        <w:rPr>
          <w:rFonts w:eastAsia="KaiTi"/>
        </w:rPr>
        <w:t xml:space="preserve"> have emerged as important regulators </w:t>
      </w:r>
      <w:r w:rsidRPr="00936F5C">
        <w:rPr>
          <w:rFonts w:eastAsia="KaiTi"/>
          <w:color w:val="231F20"/>
        </w:rPr>
        <w:t>that can interact with the host.</w:t>
      </w:r>
      <w:r w:rsidRPr="00936F5C">
        <w:rPr>
          <w:rFonts w:eastAsia="KaiTi"/>
          <w:color w:val="231F20"/>
        </w:rPr>
        <w:fldChar w:fldCharType="begin">
          <w:fldData xml:space="preserve">PEVuZE5vdGU+PENpdGU+PEF1dGhvcj5DYW5mb3JhPC9BdXRob3I+PFllYXI+MjAxOTwvWWVhcj48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</w:fldData>
        </w:fldChar>
      </w:r>
      <w:r w:rsidRPr="00936F5C">
        <w:rPr>
          <w:rFonts w:eastAsia="KaiTi"/>
          <w:color w:val="231F20"/>
        </w:rPr>
        <w:instrText xml:space="preserve"> ADDIN EN.CITE </w:instrText>
      </w:r>
      <w:r w:rsidRPr="00936F5C">
        <w:rPr>
          <w:rFonts w:eastAsia="KaiTi"/>
          <w:color w:val="231F20"/>
        </w:rPr>
        <w:fldChar w:fldCharType="begin">
          <w:fldData xml:space="preserve">PEVuZE5vdGU+PENpdGU+PEF1dGhvcj5DYW5mb3JhPC9BdXRob3I+PFllYXI+MjAxOTwvWWVhcj48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</w:fldData>
        </w:fldChar>
      </w:r>
      <w:r w:rsidRPr="00936F5C">
        <w:rPr>
          <w:rFonts w:eastAsia="KaiTi"/>
          <w:color w:val="231F20"/>
        </w:rPr>
        <w:instrText xml:space="preserve"> ADDIN EN.CITE.DATA </w:instrText>
      </w:r>
      <w:r w:rsidRPr="00936F5C">
        <w:rPr>
          <w:rFonts w:eastAsia="KaiTi"/>
          <w:color w:val="231F20"/>
        </w:rPr>
      </w:r>
      <w:r w:rsidRPr="00936F5C">
        <w:rPr>
          <w:rFonts w:eastAsia="KaiTi"/>
          <w:color w:val="231F20"/>
        </w:rPr>
        <w:fldChar w:fldCharType="end"/>
      </w:r>
      <w:r w:rsidRPr="00936F5C">
        <w:rPr>
          <w:rFonts w:eastAsia="KaiTi"/>
          <w:color w:val="231F20"/>
        </w:rPr>
      </w:r>
      <w:r w:rsidRPr="00936F5C">
        <w:rPr>
          <w:rFonts w:eastAsia="KaiTi"/>
          <w:color w:val="231F20"/>
        </w:rPr>
        <w:fldChar w:fldCharType="separate"/>
      </w:r>
      <w:r w:rsidRPr="00936F5C">
        <w:rPr>
          <w:rFonts w:eastAsia="KaiTi"/>
          <w:color w:val="231F20"/>
          <w:vertAlign w:val="superscript"/>
        </w:rPr>
        <w:t>2-4</w:t>
      </w:r>
      <w:r w:rsidRPr="00936F5C">
        <w:rPr>
          <w:rFonts w:eastAsia="KaiTi"/>
          <w:color w:val="231F20"/>
        </w:rPr>
        <w:fldChar w:fldCharType="end"/>
      </w:r>
      <w:r w:rsidRPr="00936F5C">
        <w:rPr>
          <w:rFonts w:eastAsia="KaiTi"/>
          <w:color w:val="231F20"/>
        </w:rPr>
        <w:t xml:space="preserve"> </w:t>
      </w:r>
      <w:r w:rsidRPr="00936F5C">
        <w:rPr>
          <w:rFonts w:eastAsia="KaiTi"/>
        </w:rPr>
        <w:t xml:space="preserve">Abnormalities in the composition of metabolites, especially altered BA profiles, and alterations in function might contribute to the development of metabolic diseases, such as </w:t>
      </w:r>
      <w:hyperlink r:id="rId9" w:tgtFrame="https://pubmed.ncbi.nlm.nih.gov/_blank" w:history="1">
        <w:r w:rsidRPr="00936F5C">
          <w:rPr>
            <w:rStyle w:val="Hyperlink"/>
            <w:rFonts w:eastAsia="Segoe UI"/>
            <w:color w:val="auto"/>
            <w:u w:val="none"/>
            <w:shd w:val="clear" w:color="auto" w:fill="FFFFFF"/>
          </w:rPr>
          <w:t xml:space="preserve">metabolic dysfunction-associated </w:t>
        </w:r>
        <w:proofErr w:type="spellStart"/>
        <w:r w:rsidRPr="00936F5C">
          <w:rPr>
            <w:rStyle w:val="Hyperlink"/>
            <w:rFonts w:eastAsia="Segoe UI"/>
            <w:color w:val="auto"/>
            <w:u w:val="none"/>
            <w:shd w:val="clear" w:color="auto" w:fill="FFFFFF"/>
          </w:rPr>
          <w:t>steatotic</w:t>
        </w:r>
        <w:proofErr w:type="spellEnd"/>
        <w:r w:rsidRPr="00936F5C">
          <w:rPr>
            <w:rStyle w:val="Hyperlink"/>
            <w:rFonts w:eastAsia="Segoe UI"/>
            <w:color w:val="auto"/>
            <w:u w:val="none"/>
            <w:shd w:val="clear" w:color="auto" w:fill="FFFFFF"/>
          </w:rPr>
          <w:t xml:space="preserve"> liver disease</w:t>
        </w:r>
      </w:hyperlink>
      <w:r w:rsidRPr="00936F5C">
        <w:rPr>
          <w:rFonts w:eastAsia="KaiTi"/>
        </w:rPr>
        <w:t xml:space="preserve"> (</w:t>
      </w:r>
      <w:r w:rsidRPr="00936F5C">
        <w:rPr>
          <w:rFonts w:eastAsia="KaiTi" w:hint="eastAsia"/>
        </w:rPr>
        <w:t>MASLD</w:t>
      </w:r>
      <w:r w:rsidRPr="00936F5C">
        <w:rPr>
          <w:rFonts w:eastAsia="KaiTi"/>
        </w:rPr>
        <w:t>),</w:t>
      </w:r>
      <w:r w:rsidRPr="00936F5C">
        <w:rPr>
          <w:rFonts w:eastAsia="KaiTi"/>
        </w:rPr>
        <w:fldChar w:fldCharType="begin">
          <w:fldData xml:space="preserve">PEVuZE5vdGU+PENpdGU+PEF1dGhvcj5KaWFvPC9BdXRob3I+PFllYXI+MjAxODwvWWVhcj48UmVj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</w:fldData>
        </w:fldChar>
      </w:r>
      <w:r w:rsidRPr="00936F5C">
        <w:rPr>
          <w:rFonts w:eastAsia="KaiTi"/>
        </w:rPr>
        <w:instrText xml:space="preserve"> ADDIN EN.CITE </w:instrText>
      </w:r>
      <w:r w:rsidRPr="00936F5C">
        <w:rPr>
          <w:rFonts w:eastAsia="KaiTi"/>
        </w:rPr>
        <w:fldChar w:fldCharType="begin">
          <w:fldData xml:space="preserve">PEVuZE5vdGU+PENpdGU+PEF1dGhvcj5KaWFvPC9BdXRob3I+PFllYXI+MjAxODwvWWVhcj48UmVj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</w:fldData>
        </w:fldChar>
      </w:r>
      <w:r w:rsidRPr="00936F5C">
        <w:rPr>
          <w:rFonts w:eastAsia="KaiTi"/>
        </w:rPr>
        <w:instrText xml:space="preserve"> ADDIN EN.CITE.DATA </w:instrText>
      </w:r>
      <w:r w:rsidRPr="00936F5C">
        <w:rPr>
          <w:rFonts w:eastAsia="KaiTi"/>
        </w:rPr>
      </w:r>
      <w:r w:rsidRPr="00936F5C">
        <w:rPr>
          <w:rFonts w:eastAsia="KaiTi"/>
        </w:rPr>
        <w:fldChar w:fldCharType="end"/>
      </w:r>
      <w:r w:rsidRPr="00936F5C">
        <w:rPr>
          <w:rFonts w:eastAsia="KaiTi"/>
        </w:rPr>
      </w:r>
      <w:r w:rsidRPr="00936F5C">
        <w:rPr>
          <w:rFonts w:eastAsia="KaiTi"/>
        </w:rPr>
        <w:fldChar w:fldCharType="separate"/>
      </w:r>
      <w:r w:rsidRPr="00936F5C">
        <w:rPr>
          <w:rFonts w:eastAsia="KaiTi"/>
          <w:vertAlign w:val="superscript"/>
        </w:rPr>
        <w:t>5, 6</w:t>
      </w:r>
      <w:r w:rsidRPr="00936F5C">
        <w:rPr>
          <w:rFonts w:eastAsia="KaiTi"/>
        </w:rPr>
        <w:fldChar w:fldCharType="end"/>
      </w:r>
      <w:r w:rsidRPr="00936F5C">
        <w:t xml:space="preserve"> also known as </w:t>
      </w:r>
      <w:r w:rsidRPr="00936F5C">
        <w:rPr>
          <w:color w:val="212121"/>
          <w:shd w:val="clear" w:color="auto" w:fill="FFFFFF"/>
        </w:rPr>
        <w:t xml:space="preserve">metabolic dysfunction-associated </w:t>
      </w:r>
      <w:r w:rsidRPr="00936F5C">
        <w:rPr>
          <w:rFonts w:hint="eastAsia"/>
          <w:color w:val="212121"/>
          <w:shd w:val="clear" w:color="auto" w:fill="FFFFFF"/>
        </w:rPr>
        <w:t>fatty</w:t>
      </w:r>
      <w:r w:rsidRPr="00936F5C">
        <w:rPr>
          <w:color w:val="212121"/>
          <w:shd w:val="clear" w:color="auto" w:fill="FFFFFF"/>
        </w:rPr>
        <w:t xml:space="preserve"> liver disease,</w:t>
      </w:r>
      <w:r w:rsidRPr="00936F5C">
        <w:rPr>
          <w:color w:val="212121"/>
          <w:shd w:val="clear" w:color="auto" w:fill="FFFFFF"/>
        </w:rPr>
        <w:fldChar w:fldCharType="begin"/>
      </w:r>
      <w:r w:rsidRPr="00936F5C">
        <w:rPr>
          <w:color w:val="212121"/>
          <w:shd w:val="clear" w:color="auto" w:fill="FFFFFF"/>
        </w:rPr>
        <w:instrText xml:space="preserve"> ADDIN EN.CITE &lt;EndNote&gt;&lt;Cite&gt;&lt;Author&gt;Chen&lt;/Author&gt;&lt;Year&gt;2023&lt;/Year&gt;&lt;RecNum&gt;318&lt;/RecNum&gt;&lt;DisplayText&gt;&lt;style face="superscript"&gt;7&lt;/style&gt;&lt;/DisplayText&gt;&lt;record&gt;&lt;rec-number&gt;318&lt;/rec-number&gt;&lt;foreign-keys&gt;&lt;key app="EN" db-id="r5z9rvpf4dved3ew2eaxxw0300x95s2d0zav" timestamp="1699098342"&gt;318&lt;/key&gt;&lt;/foreign-keys&gt;&lt;ref-type name="Journal Article"&gt;17&lt;/ref-type&gt;&lt;contributors&gt;&lt;authors&gt;&lt;author&gt;Chen, L.&lt;/author&gt;&lt;author&gt;Tao, X.&lt;/author&gt;&lt;author&gt;Zeng, M.&lt;/author&gt;&lt;author&gt;Mi, Y.&lt;/author&gt;&lt;author&gt;Xu, L.&lt;/author&gt;&lt;/authors&gt;&lt;/contr</w:instrText>
      </w:r>
      <w:r w:rsidRPr="00936F5C">
        <w:rPr>
          <w:color w:val="212121"/>
          <w:shd w:val="clear" w:color="auto" w:fill="FFFFFF"/>
        </w:rPr>
        <w:instrText>ibutors&gt;&lt;auth-address&gt;Clinical School of the Second People&amp;apos;s Hospital, Tianjin Medical University, Tianjin, China; Department of Hepatology, Tianjin Second People&amp;apos;s Hospital, Tianjin, China; Department of Pathology and Hepatology, the Fifth Medical Center of PLA General Hospital, Beijing, China.&amp;#xD;Clinical School of the Second People&amp;apos;s Hospital, Tianjin Medical University, Tianjin, China; Department of Hepatology, Tianjin Second People&amp;apos;s Hospital, Tianjin, China.&amp;#xD;Clinical School of</w:instrText>
      </w:r>
      <w:r w:rsidRPr="00936F5C">
        <w:rPr>
          <w:color w:val="212121"/>
          <w:shd w:val="clear" w:color="auto" w:fill="FFFFFF"/>
        </w:rPr>
        <w:instrText xml:space="preserve"> the Second People&amp;apos;s Hospital, Tianjin Medical University, Tianjin, China; Department of Hepatology, Tianjin Second People&amp;apos;s Hospital, Tianjin, China. Electronic address: yuqiangmi68@163.com.&amp;#xD;Clinical School of the Second People&amp;apos;s Hospital, Tianjin Medical University, Tianjin, China. Electronic address: xuyangliang2004@sina.com.&lt;/auth-address&gt;&lt;titles&gt;&lt;title&gt;Clinical and histological features under different nomenclatures of fatty liver disease: NAFLD, MAFLD, MASLD and MetALD&lt;/title&gt;&lt;secon</w:instrText>
      </w:r>
      <w:r w:rsidRPr="00936F5C">
        <w:rPr>
          <w:color w:val="212121"/>
          <w:shd w:val="clear" w:color="auto" w:fill="FFFFFF"/>
        </w:rPr>
        <w:instrText>dary-title&gt;J Hepatol&lt;/secondary-title&gt;&lt;/titles&gt;&lt;periodical&gt;&lt;full-title&gt;J Hepatol&lt;/full-title&gt;&lt;/periodical&gt;&lt;edition&gt;20230914&lt;/edition&gt;&lt;dates&gt;&lt;year&gt;2023&lt;/year&gt;&lt;pub-dates&gt;&lt;date&gt;Sep 14&lt;/date&gt;&lt;/pub-dates&gt;&lt;/dates&gt;&lt;isbn&gt;0168-8278&lt;/isbn&gt;&lt;accession-num&gt;37714381&lt;/accession-num&gt;&lt;urls&gt;&lt;/urls&gt;&lt;electronic-resource-num&gt;10.1016/j.jhep.2023.08.021&lt;/electronic-resource-num&gt;&lt;remote-database-provider&gt;NLM&lt;/remote-database-provider&gt;&lt;language&gt;eng&lt;/language&gt;&lt;/record&gt;&lt;/Cite&gt;&lt;/EndNote&gt;</w:instrText>
      </w:r>
      <w:r w:rsidRPr="00936F5C">
        <w:rPr>
          <w:color w:val="212121"/>
          <w:shd w:val="clear" w:color="auto" w:fill="FFFFFF"/>
        </w:rPr>
        <w:fldChar w:fldCharType="separate"/>
      </w:r>
      <w:r w:rsidRPr="00936F5C">
        <w:rPr>
          <w:color w:val="212121"/>
          <w:shd w:val="clear" w:color="auto" w:fill="FFFFFF"/>
          <w:vertAlign w:val="superscript"/>
        </w:rPr>
        <w:t>7</w:t>
      </w:r>
      <w:r w:rsidRPr="00936F5C">
        <w:rPr>
          <w:color w:val="212121"/>
          <w:shd w:val="clear" w:color="auto" w:fill="FFFFFF"/>
        </w:rPr>
        <w:fldChar w:fldCharType="end"/>
      </w:r>
      <w:r w:rsidRPr="00936F5C">
        <w:rPr>
          <w:color w:val="212121"/>
          <w:shd w:val="clear" w:color="auto" w:fill="FFFFFF"/>
        </w:rPr>
        <w:t xml:space="preserve"> </w:t>
      </w:r>
      <w:r w:rsidRPr="00936F5C">
        <w:t>which can progress to metabolic dysfunction-associated steatohepatitis (MASH), cirrhosis and hepatocellular carcinoma.</w:t>
      </w:r>
      <w:r w:rsidRPr="00936F5C">
        <w:fldChar w:fldCharType="begin">
          <w:fldData xml:space="preserve">PEVuZE5vdGU+PENpdGU+PEF1dGhvcj5GZW5nPC9BdXRob3I+PFllYXI+MjAyMzwvWWVhcj48UmVj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</w:fldData>
        </w:fldChar>
      </w:r>
      <w:r w:rsidRPr="00936F5C">
        <w:instrText xml:space="preserve"> ADDIN EN.CITE </w:instrText>
      </w:r>
      <w:r w:rsidRPr="00936F5C">
        <w:fldChar w:fldCharType="begin">
          <w:fldData xml:space="preserve">PEVuZE5vdGU+PENpdGU+PEF1dGhvcj5GZW5nPC9BdXRob3I+PFllYXI+MjAyMzwvWWVhcj48UmVj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</w:fldData>
        </w:fldChar>
      </w:r>
      <w:r w:rsidRPr="00936F5C">
        <w:instrText xml:space="preserve"> ADDIN EN.CITE.DATA </w:instrText>
      </w:r>
      <w:r w:rsidRPr="00936F5C">
        <w:fldChar w:fldCharType="end"/>
      </w:r>
      <w:r w:rsidRPr="00936F5C">
        <w:fldChar w:fldCharType="separate"/>
      </w:r>
      <w:r w:rsidRPr="00936F5C">
        <w:rPr>
          <w:vertAlign w:val="superscript"/>
        </w:rPr>
        <w:t>8</w:t>
      </w:r>
      <w:r w:rsidRPr="00936F5C">
        <w:fldChar w:fldCharType="end"/>
      </w:r>
      <w:r w:rsidRPr="00936F5C">
        <w:t xml:space="preserve"> </w:t>
      </w:r>
      <w:r w:rsidRPr="00936F5C">
        <w:rPr>
          <w:rFonts w:eastAsia="AdvOT863180fb"/>
        </w:rPr>
        <w:t xml:space="preserve">Furthermore, </w:t>
      </w:r>
      <w:r w:rsidRPr="00936F5C">
        <w:t xml:space="preserve">a large recent analysis reported that individuals with </w:t>
      </w:r>
      <w:r w:rsidRPr="00936F5C">
        <w:rPr>
          <w:rFonts w:hint="eastAsia"/>
        </w:rPr>
        <w:t>MASLD</w:t>
      </w:r>
      <w:r w:rsidRPr="00936F5C">
        <w:t xml:space="preserve"> had significantly lower values of estimated glomerular filtration rate and a greater prevalence of chronic kidney disease (CKD) than subjects without liver disease</w:t>
      </w:r>
      <w:r w:rsidRPr="00936F5C">
        <w:rPr>
          <w:rFonts w:hint="eastAsia"/>
        </w:rPr>
        <w:t>,</w:t>
      </w:r>
      <w:r w:rsidRPr="00936F5C">
        <w:t xml:space="preserve"> suggesting that </w:t>
      </w:r>
      <w:r w:rsidRPr="00936F5C">
        <w:rPr>
          <w:rFonts w:hint="eastAsia"/>
        </w:rPr>
        <w:t>MASLD</w:t>
      </w:r>
      <w:r w:rsidRPr="00936F5C">
        <w:t xml:space="preserve"> is associated with a moderately increased risk of developing incident CKD.</w:t>
      </w:r>
      <w:r w:rsidRPr="00936F5C">
        <w:fldChar w:fldCharType="begin">
          <w:fldData xml:space="preserve">PEVuZE5vdGU+PENpdGU+PEF1dGhvcj5TdW48L0F1dGhvcj48WWVhcj4yMDIxPC9ZZWFyPjxSZWNO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</w:fldData>
        </w:fldChar>
      </w:r>
      <w:r w:rsidRPr="00936F5C">
        <w:instrText xml:space="preserve"> ADDIN EN.CITE </w:instrText>
      </w:r>
      <w:r w:rsidRPr="00936F5C">
        <w:fldChar w:fldCharType="begin">
          <w:fldData xml:space="preserve">PEVuZE5vdGU+PENpdGU+PEF1dGhvcj5TdW48L0F1dGhvcj48WWVhcj4yMDIxPC9ZZWFyPjxSZWNO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</w:fldData>
        </w:fldChar>
      </w:r>
      <w:r w:rsidRPr="00936F5C">
        <w:instrText xml:space="preserve"> ADDIN EN.CITE.DATA </w:instrText>
      </w:r>
      <w:r w:rsidRPr="00936F5C">
        <w:fldChar w:fldCharType="end"/>
      </w:r>
      <w:r w:rsidRPr="00936F5C">
        <w:fldChar w:fldCharType="separate"/>
      </w:r>
      <w:r w:rsidRPr="00936F5C">
        <w:rPr>
          <w:vertAlign w:val="superscript"/>
        </w:rPr>
        <w:t>9-12</w:t>
      </w:r>
      <w:r w:rsidRPr="00936F5C">
        <w:fldChar w:fldCharType="end"/>
      </w:r>
      <w:r w:rsidRPr="00936F5C">
        <w:t xml:space="preserve"> Besides, our previous study has indicated that </w:t>
      </w:r>
      <w:r w:rsidRPr="00936F5C">
        <w:rPr>
          <w:color w:val="212121"/>
          <w:shd w:val="clear" w:color="auto" w:fill="FFFFFF"/>
        </w:rPr>
        <w:t xml:space="preserve">urine protein biomarkers are accurate for non-invasively diagnosing liver fibrosis in </w:t>
      </w:r>
      <w:r w:rsidRPr="00936F5C">
        <w:rPr>
          <w:rFonts w:hint="eastAsia"/>
          <w:color w:val="212121"/>
          <w:shd w:val="clear" w:color="auto" w:fill="FFFFFF"/>
        </w:rPr>
        <w:t>MASLD</w:t>
      </w:r>
      <w:r w:rsidRPr="00936F5C">
        <w:rPr>
          <w:color w:val="212121"/>
          <w:shd w:val="clear" w:color="auto" w:fill="FFFFFF"/>
        </w:rPr>
        <w:t>.</w:t>
      </w:r>
      <w:r w:rsidRPr="00936F5C">
        <w:rPr>
          <w:color w:val="212121"/>
          <w:shd w:val="clear" w:color="auto" w:fill="FFFFFF"/>
        </w:rPr>
        <w:fldChar w:fldCharType="begin">
          <w:fldData xml:space="preserve">PEVuZE5vdGU+PENpdGU+PEF1dGhvcj5GZW5nPC9BdXRob3I+PFllYXI+MjAyMzwvWWVhcj48UmVj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</w:fldData>
        </w:fldChar>
      </w:r>
      <w:r w:rsidRPr="00936F5C">
        <w:rPr>
          <w:color w:val="212121"/>
          <w:shd w:val="clear" w:color="auto" w:fill="FFFFFF"/>
        </w:rPr>
        <w:instrText xml:space="preserve"> ADDIN EN.CITE </w:instrText>
      </w:r>
      <w:r w:rsidRPr="00936F5C">
        <w:rPr>
          <w:color w:val="212121"/>
          <w:shd w:val="clear" w:color="auto" w:fill="FFFFFF"/>
        </w:rPr>
        <w:fldChar w:fldCharType="begin">
          <w:fldData xml:space="preserve">PEVuZE5vdGU+PENpdGU+PEF1dGhvcj5GZW5nPC9BdXRob3I+PFllYXI+MjAyMzwvWWVhcj48UmVj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</w:fldData>
        </w:fldChar>
      </w:r>
      <w:r w:rsidRPr="00936F5C">
        <w:rPr>
          <w:color w:val="212121"/>
          <w:shd w:val="clear" w:color="auto" w:fill="FFFFFF"/>
        </w:rPr>
        <w:instrText xml:space="preserve"> ADDIN EN.CITE.DATA </w:instrText>
      </w:r>
      <w:r w:rsidRPr="00936F5C">
        <w:rPr>
          <w:color w:val="212121"/>
          <w:shd w:val="clear" w:color="auto" w:fill="FFFFFF"/>
        </w:rPr>
      </w:r>
      <w:r w:rsidRPr="00936F5C">
        <w:rPr>
          <w:color w:val="212121"/>
          <w:shd w:val="clear" w:color="auto" w:fill="FFFFFF"/>
        </w:rPr>
        <w:fldChar w:fldCharType="end"/>
      </w:r>
      <w:r w:rsidRPr="00936F5C">
        <w:rPr>
          <w:color w:val="212121"/>
          <w:shd w:val="clear" w:color="auto" w:fill="FFFFFF"/>
        </w:rPr>
      </w:r>
      <w:r w:rsidRPr="00936F5C">
        <w:rPr>
          <w:color w:val="212121"/>
          <w:shd w:val="clear" w:color="auto" w:fill="FFFFFF"/>
        </w:rPr>
        <w:fldChar w:fldCharType="separate"/>
      </w:r>
      <w:r w:rsidRPr="00936F5C">
        <w:rPr>
          <w:color w:val="212121"/>
          <w:shd w:val="clear" w:color="auto" w:fill="FFFFFF"/>
          <w:vertAlign w:val="superscript"/>
        </w:rPr>
        <w:t>13</w:t>
      </w:r>
      <w:r w:rsidRPr="00936F5C">
        <w:rPr>
          <w:color w:val="212121"/>
          <w:shd w:val="clear" w:color="auto" w:fill="FFFFFF"/>
        </w:rPr>
        <w:fldChar w:fldCharType="end"/>
      </w:r>
      <w:r w:rsidRPr="00936F5C">
        <w:rPr>
          <w:color w:val="212121"/>
          <w:shd w:val="clear" w:color="auto" w:fill="FFFFFF"/>
        </w:rPr>
        <w:t xml:space="preserve"> </w:t>
      </w:r>
      <w:r w:rsidRPr="00936F5C">
        <w:rPr>
          <w:color w:val="231F20"/>
        </w:rPr>
        <w:t xml:space="preserve">Despite the difficulty in defining a causal relationship between </w:t>
      </w:r>
      <w:r w:rsidRPr="00936F5C">
        <w:rPr>
          <w:rFonts w:hint="eastAsia"/>
          <w:color w:val="231F20"/>
        </w:rPr>
        <w:t>MASLD</w:t>
      </w:r>
      <w:r w:rsidRPr="00936F5C">
        <w:rPr>
          <w:color w:val="231F20"/>
        </w:rPr>
        <w:t xml:space="preserve"> and CKD (MLKD), several lines of evidence </w:t>
      </w:r>
      <w:r w:rsidRPr="00936F5C">
        <w:rPr>
          <w:color w:val="231F20"/>
        </w:rPr>
        <w:lastRenderedPageBreak/>
        <w:t>suggest that the alteration of the BA profile</w:t>
      </w:r>
      <w:r w:rsidRPr="00936F5C">
        <w:rPr>
          <w:rFonts w:hint="eastAsia"/>
          <w:color w:val="231F20"/>
        </w:rPr>
        <w:t xml:space="preserve"> and</w:t>
      </w:r>
      <w:r w:rsidRPr="00936F5C">
        <w:rPr>
          <w:color w:val="231F20"/>
        </w:rPr>
        <w:t xml:space="preserve"> </w:t>
      </w:r>
      <w:r w:rsidRPr="00936F5C">
        <w:rPr>
          <w:rFonts w:hint="eastAsia"/>
          <w:color w:val="231F20"/>
        </w:rPr>
        <w:t>gut microbiota, are</w:t>
      </w:r>
      <w:r w:rsidRPr="00936F5C">
        <w:rPr>
          <w:color w:val="231F20"/>
        </w:rPr>
        <w:t xml:space="preserve"> involved in the pathogenesis of MLKD.</w:t>
      </w:r>
      <w:r w:rsidRPr="00936F5C">
        <w:rPr>
          <w:color w:val="212121"/>
          <w:shd w:val="clear" w:color="auto" w:fill="FFFFFF"/>
        </w:rPr>
        <w:fldChar w:fldCharType="begin">
          <w:fldData xml:space="preserve">PEVuZE5vdGU+PENpdGU+PEF1dGhvcj5XYW5nPC9BdXRob3I+PFllYXI+MjAyMjwvWWVhcj48UmVj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</w:fldData>
        </w:fldChar>
      </w:r>
      <w:r w:rsidRPr="00936F5C">
        <w:rPr>
          <w:color w:val="212121"/>
          <w:shd w:val="clear" w:color="auto" w:fill="FFFFFF"/>
        </w:rPr>
        <w:instrText xml:space="preserve"> ADDIN EN.CITE </w:instrText>
      </w:r>
      <w:r w:rsidRPr="00936F5C">
        <w:rPr>
          <w:color w:val="212121"/>
          <w:shd w:val="clear" w:color="auto" w:fill="FFFFFF"/>
        </w:rPr>
        <w:fldChar w:fldCharType="begin">
          <w:fldData xml:space="preserve">PEVuZE5vdGU+PENpdGU+PEF1dGhvcj5XYW5nPC9BdXRob3I+PFllYXI+MjAyMjwvWWVhcj48UmVj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</w:fldData>
        </w:fldChar>
      </w:r>
      <w:r w:rsidRPr="00936F5C">
        <w:rPr>
          <w:color w:val="212121"/>
          <w:shd w:val="clear" w:color="auto" w:fill="FFFFFF"/>
        </w:rPr>
        <w:instrText xml:space="preserve"> ADDIN EN.CITE.DATA </w:instrText>
      </w:r>
      <w:r w:rsidRPr="00936F5C">
        <w:rPr>
          <w:color w:val="212121"/>
          <w:shd w:val="clear" w:color="auto" w:fill="FFFFFF"/>
        </w:rPr>
      </w:r>
      <w:r w:rsidRPr="00936F5C">
        <w:rPr>
          <w:color w:val="212121"/>
          <w:shd w:val="clear" w:color="auto" w:fill="FFFFFF"/>
        </w:rPr>
        <w:fldChar w:fldCharType="end"/>
      </w:r>
      <w:r w:rsidRPr="00936F5C">
        <w:rPr>
          <w:color w:val="212121"/>
          <w:shd w:val="clear" w:color="auto" w:fill="FFFFFF"/>
        </w:rPr>
      </w:r>
      <w:r w:rsidRPr="00936F5C">
        <w:rPr>
          <w:color w:val="212121"/>
          <w:shd w:val="clear" w:color="auto" w:fill="FFFFFF"/>
        </w:rPr>
        <w:fldChar w:fldCharType="separate"/>
      </w:r>
      <w:r w:rsidRPr="00936F5C">
        <w:rPr>
          <w:color w:val="212121"/>
          <w:shd w:val="clear" w:color="auto" w:fill="FFFFFF"/>
          <w:vertAlign w:val="superscript"/>
        </w:rPr>
        <w:t>14, 15</w:t>
      </w:r>
      <w:r w:rsidRPr="00936F5C">
        <w:rPr>
          <w:color w:val="212121"/>
          <w:shd w:val="clear" w:color="auto" w:fill="FFFFFF"/>
        </w:rPr>
        <w:fldChar w:fldCharType="end"/>
      </w:r>
      <w:r w:rsidRPr="00936F5C">
        <w:rPr>
          <w:color w:val="212121"/>
          <w:shd w:val="clear" w:color="auto" w:fill="FFFFFF"/>
        </w:rPr>
        <w:t xml:space="preserve"> Therefore, </w:t>
      </w:r>
      <w:r w:rsidRPr="00936F5C">
        <w:rPr>
          <w:color w:val="231F20"/>
        </w:rPr>
        <w:t xml:space="preserve">in this </w:t>
      </w:r>
      <w:r w:rsidRPr="00936F5C">
        <w:rPr>
          <w:rFonts w:hint="eastAsia"/>
          <w:color w:val="231F20"/>
        </w:rPr>
        <w:t>r</w:t>
      </w:r>
      <w:r w:rsidRPr="00936F5C">
        <w:rPr>
          <w:color w:val="231F20"/>
        </w:rPr>
        <w:t xml:space="preserve">eview, we </w:t>
      </w:r>
      <w:r w:rsidRPr="00936F5C">
        <w:rPr>
          <w:color w:val="212121"/>
          <w:shd w:val="clear" w:color="auto" w:fill="FFFFFF"/>
        </w:rPr>
        <w:t>aim to</w:t>
      </w:r>
      <w:r w:rsidRPr="00936F5C">
        <w:rPr>
          <w:color w:val="231F20"/>
        </w:rPr>
        <w:t xml:space="preserve"> discuss gut microbiota-derived metabolites, with a focus on alterations of the </w:t>
      </w:r>
      <w:r w:rsidRPr="00936F5C">
        <w:t xml:space="preserve">BA profile, dysbiosis and the interactions between gut microbiota and the host via </w:t>
      </w:r>
      <w:r w:rsidRPr="00936F5C">
        <w:rPr>
          <w:color w:val="231F20"/>
        </w:rPr>
        <w:t xml:space="preserve">BA-sensing receptors (mainly the </w:t>
      </w:r>
      <w:proofErr w:type="spellStart"/>
      <w:r w:rsidRPr="00936F5C">
        <w:t>Farnesoid</w:t>
      </w:r>
      <w:proofErr w:type="spellEnd"/>
      <w:r w:rsidRPr="00936F5C">
        <w:t xml:space="preserve"> X receptor</w:t>
      </w:r>
      <w:r w:rsidRPr="00936F5C">
        <w:rPr>
          <w:color w:val="231F20"/>
        </w:rPr>
        <w:t xml:space="preserve"> [FXR] and </w:t>
      </w:r>
      <w:r w:rsidRPr="00936F5C">
        <w:t>Takeda G protein-coupled receptor 5</w:t>
      </w:r>
      <w:r w:rsidRPr="00936F5C">
        <w:rPr>
          <w:color w:val="231F20"/>
        </w:rPr>
        <w:t xml:space="preserve"> [TGR5]) </w:t>
      </w:r>
      <w:r w:rsidRPr="00936F5C">
        <w:rPr>
          <w:rFonts w:hint="eastAsia"/>
          <w:color w:val="231F20"/>
        </w:rPr>
        <w:t>and other bioactive metabolites, such as fructose, VD and potential treatment by alternation of gut microbiota</w:t>
      </w:r>
      <w:r w:rsidRPr="00936F5C">
        <w:rPr>
          <w:rFonts w:hint="eastAsia"/>
          <w:color w:val="231F20"/>
        </w:rPr>
        <w:t xml:space="preserve"> </w:t>
      </w:r>
      <w:r w:rsidRPr="00936F5C">
        <w:rPr>
          <w:color w:val="231F20"/>
        </w:rPr>
        <w:t>that are potentially implicated in the development of MLKD.</w:t>
      </w:r>
      <w:r w:rsidRPr="00936F5C">
        <w:rPr>
          <w:rFonts w:hint="eastAsia"/>
          <w:color w:val="231F20"/>
        </w:rPr>
        <w:t xml:space="preserve"> </w:t>
      </w:r>
    </w:p>
    <w:p w14:paraId="5536AF46" w14:textId="77777777" w:rsidR="00567A0C" w:rsidRPr="00936F5C" w:rsidRDefault="00567A0C"/>
    <w:p w14:paraId="5536AF47" w14:textId="77777777" w:rsidR="00567A0C" w:rsidRPr="00936F5C" w:rsidRDefault="00936F5C">
      <w:pPr>
        <w:rPr>
          <w:rFonts w:eastAsia="DengXian"/>
        </w:rPr>
      </w:pPr>
      <w:r w:rsidRPr="00936F5C">
        <w:t>2. Bile acids and MLKD</w:t>
      </w:r>
    </w:p>
    <w:p w14:paraId="5536AF48" w14:textId="77777777" w:rsidR="00567A0C" w:rsidRPr="00936F5C" w:rsidRDefault="00936F5C">
      <w:r w:rsidRPr="00936F5C">
        <w:t>2.1 Bile acid metabolism</w:t>
      </w:r>
    </w:p>
    <w:p w14:paraId="5536AF49" w14:textId="77777777" w:rsidR="00567A0C" w:rsidRPr="00936F5C" w:rsidRDefault="00936F5C">
      <w:pPr>
        <w:rPr>
          <w:color w:val="231F20"/>
        </w:rPr>
      </w:pPr>
      <w:r w:rsidRPr="00936F5C">
        <w:rPr>
          <w:b/>
          <w:bCs/>
        </w:rPr>
        <w:t xml:space="preserve">Figure 1 </w:t>
      </w:r>
      <w:r w:rsidRPr="00936F5C">
        <w:rPr>
          <w:bCs/>
        </w:rPr>
        <w:t xml:space="preserve">schematically summarizes the metabolism </w:t>
      </w:r>
      <w:r w:rsidRPr="00936F5C">
        <w:rPr>
          <w:color w:val="231F20"/>
        </w:rPr>
        <w:t>of bile acids (BAs).</w:t>
      </w:r>
      <w:r w:rsidRPr="00936F5C">
        <w:rPr>
          <w:color w:val="231F20"/>
        </w:rPr>
        <w:fldChar w:fldCharType="begin">
          <w:fldData xml:space="preserve">PEVuZE5vdGU+PENpdGU+PEF1dGhvcj5KaWE8L0F1dGhvcj48WWVhcj4yMDE4PC9ZZWFyPjxSZWNO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</w:fldData>
        </w:fldChar>
      </w:r>
      <w:r w:rsidRPr="00936F5C">
        <w:rPr>
          <w:color w:val="231F20"/>
        </w:rPr>
        <w:instrText xml:space="preserve"> ADDIN EN.CITE </w:instrText>
      </w:r>
      <w:r w:rsidRPr="00936F5C">
        <w:rPr>
          <w:color w:val="231F20"/>
        </w:rPr>
        <w:fldChar w:fldCharType="begin">
          <w:fldData xml:space="preserve">PEVuZE5vdGU+PENpdGU+PEF1dGhvcj5KaWE8L0F1dGhvcj48WWVhcj4yMDE4PC9ZZWFyPjxSZWNO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</w:fldData>
        </w:fldChar>
      </w:r>
      <w:r w:rsidRPr="00936F5C">
        <w:rPr>
          <w:color w:val="231F20"/>
        </w:rPr>
        <w:instrText xml:space="preserve"> ADDIN EN.CITE.DATA </w:instrText>
      </w:r>
      <w:r w:rsidRPr="00936F5C">
        <w:rPr>
          <w:color w:val="231F20"/>
        </w:rPr>
      </w:r>
      <w:r w:rsidRPr="00936F5C">
        <w:rPr>
          <w:color w:val="231F20"/>
        </w:rPr>
        <w:fldChar w:fldCharType="end"/>
      </w:r>
      <w:r w:rsidRPr="00936F5C">
        <w:rPr>
          <w:color w:val="231F20"/>
        </w:rPr>
      </w:r>
      <w:r w:rsidRPr="00936F5C">
        <w:rPr>
          <w:color w:val="231F20"/>
        </w:rPr>
        <w:fldChar w:fldCharType="separate"/>
      </w:r>
      <w:r w:rsidRPr="00936F5C">
        <w:rPr>
          <w:color w:val="231F20"/>
          <w:vertAlign w:val="superscript"/>
        </w:rPr>
        <w:t>16, 17</w:t>
      </w:r>
      <w:r w:rsidRPr="00936F5C">
        <w:rPr>
          <w:color w:val="231F20"/>
        </w:rPr>
        <w:fldChar w:fldCharType="end"/>
      </w:r>
      <w:r w:rsidRPr="00936F5C">
        <w:rPr>
          <w:color w:val="231F20"/>
        </w:rPr>
        <w:t xml:space="preserve"> </w:t>
      </w:r>
      <w:r w:rsidRPr="00936F5C">
        <w:t xml:space="preserve">In humans, the most abundant BAs are the primary bile acids (PBAs), i.e., cholic acid (CA), and chenodeoxycholic acid (CDCA), which are initially produced by the enzymatic activities of cholesterol 7α-hydroxylase and cholesterol 27α-hydroxylase. These enzymatic processes are followed by the conjugation of CA and CDCA to either taurine or glycine by bile acyl-CoA synthetase and bile </w:t>
      </w:r>
      <w:proofErr w:type="spellStart"/>
      <w:r w:rsidRPr="00936F5C">
        <w:t>acid-CoA:amino</w:t>
      </w:r>
      <w:proofErr w:type="spellEnd"/>
      <w:r w:rsidRPr="00936F5C">
        <w:t xml:space="preserve"> acid N</w:t>
      </w:r>
      <w:r w:rsidRPr="00936F5C">
        <w:softHyphen/>
        <w:t xml:space="preserve">-acyltransferase to form taurocholic acid (TCA), </w:t>
      </w:r>
      <w:proofErr w:type="spellStart"/>
      <w:r w:rsidRPr="00936F5C">
        <w:t>glycocholic</w:t>
      </w:r>
      <w:proofErr w:type="spellEnd"/>
      <w:r w:rsidRPr="00936F5C">
        <w:t xml:space="preserve"> acid (GCA), </w:t>
      </w:r>
      <w:proofErr w:type="spellStart"/>
      <w:r w:rsidRPr="00936F5C">
        <w:t>taurochenodeoxycholic</w:t>
      </w:r>
      <w:proofErr w:type="spellEnd"/>
      <w:r w:rsidRPr="00936F5C">
        <w:t xml:space="preserve"> acid (TCD</w:t>
      </w:r>
      <w:r w:rsidRPr="00936F5C">
        <w:t xml:space="preserve">CA) and </w:t>
      </w:r>
      <w:proofErr w:type="spellStart"/>
      <w:r w:rsidRPr="00936F5C">
        <w:t>glycochenodeoxycholic</w:t>
      </w:r>
      <w:proofErr w:type="spellEnd"/>
      <w:r w:rsidRPr="00936F5C">
        <w:t xml:space="preserve"> acid (GCDCA).</w:t>
      </w:r>
      <w:r w:rsidRPr="00936F5C">
        <w:fldChar w:fldCharType="begin"/>
      </w:r>
      <w:r w:rsidRPr="00936F5C">
        <w:instrText xml:space="preserve"> ADDIN EN.CITE &lt;EndNote&gt;&lt;Cite&gt;&lt;Author&gt;Thomas&lt;/Author&gt;&lt;Year&gt;2008&lt;/Year&gt;&lt;RecNum&gt;2&lt;/RecNum&gt;&lt;DisplayText&gt;&lt;style face="superscript"&gt;18&lt;/style&gt;&lt;/DisplayText&gt;&lt;record&gt;&lt;rec-number&gt;2&lt;/rec-number&gt;&lt;foreign-keys&gt;&lt;key app="EN" db-id="r5z9rvpf4dved3ew2eaxxw0300x95s2d0zav" timestamp="1667486336"&gt;2&lt;/key&gt;&lt;/foreign-keys&gt;&lt;ref-type name="Journal Article"&gt;17&lt;/ref-type&gt;&lt;contributors&gt;&lt;authors&gt;&lt;author&gt;Thomas, C.&lt;/author&gt;&lt;author&gt;Pellicciari, R.&lt;/author&gt;&lt;author&gt;Pruzanski, M.&lt;/author&gt;&lt;author&gt;Auwerx, J.&lt;/author&gt;&lt;author&gt;Schoonjans, K.&lt;/</w:instrText>
      </w:r>
      <w:r w:rsidRPr="00936F5C">
        <w:instrText>author&gt;&lt;/authors&gt;&lt;/contributors&gt;&lt;auth-address&gt;Institute of Genetics and Molecular and Cellular Biology, 1 Rue Laurent Fries, 67404 Illkirch, France.&lt;/auth-address&gt;&lt;titles&gt;&lt;title&gt;Targeting bile-acid signalling for metabolic diseases&lt;/title&gt;&lt;secondary-title&gt;Nat Rev Drug Discov&lt;/secondary-title&gt;&lt;/titles&gt;&lt;pages&gt;678-93&lt;/pages&gt;&lt;volume&gt;7&lt;/volume&gt;&lt;number&gt;8&lt;/number&gt;&lt;edition&gt;2008/08/02&lt;/edition&gt;&lt;keywords&gt;&lt;keyword&gt;Animals&lt;/keyword&gt;&lt;keyword&gt;Bile Acids and Salts/*chemistry/*metabolism/physiology&lt;/keyword&gt;&lt;keyword&gt;Drug D</w:instrText>
      </w:r>
      <w:r w:rsidRPr="00936F5C">
        <w:instrText>elivery Systems/*methods/*trends&lt;/keyword&gt;&lt;keyword&gt;Humans&lt;/keyword&gt;&lt;keyword&gt;Metabolic Diseases/*drug therapy/*metabolism&lt;/keyword&gt;&lt;keyword&gt;Signal Transduction/drug effects/*physiology&lt;/keyword&gt;&lt;/keywords&gt;&lt;dates&gt;&lt;year&gt;2008&lt;/year&gt;&lt;pub-dates&gt;&lt;date&gt;Aug&lt;/date&gt;&lt;/pub-dates&gt;&lt;/dates&gt;&lt;isbn&gt;1474-1776&lt;/isbn&gt;&lt;accession-num&gt;18670431&lt;/accession-num&gt;&lt;urls&gt;&lt;/urls&gt;&lt;electronic-resource-num&gt;10.1038/nrd2619&lt;/electronic-resource-num&gt;&lt;remote-database-provider&gt;NLM&lt;/remote-database-provider&gt;&lt;language&gt;eng&lt;/language&gt;&lt;/record&gt;&lt;/Cite&gt;&lt;</w:instrText>
      </w:r>
      <w:r w:rsidRPr="00936F5C">
        <w:instrText>/EndNote&gt;</w:instrText>
      </w:r>
      <w:r w:rsidRPr="00936F5C">
        <w:fldChar w:fldCharType="separate"/>
      </w:r>
      <w:r w:rsidRPr="00936F5C">
        <w:rPr>
          <w:vertAlign w:val="superscript"/>
        </w:rPr>
        <w:t>18</w:t>
      </w:r>
      <w:r w:rsidRPr="00936F5C">
        <w:fldChar w:fldCharType="end"/>
      </w:r>
      <w:r w:rsidRPr="00936F5C">
        <w:t xml:space="preserve"> In the intestine, conjugated CA and CDCA are deconjugated, and converted by 7-alpha-dehydroxylase to deoxycholic acid (DCA) and lithocholic acid (LCA), i.e., the </w:t>
      </w:r>
      <w:r w:rsidRPr="00936F5C">
        <w:lastRenderedPageBreak/>
        <w:t>main secondary BAs (SBAs).</w:t>
      </w:r>
      <w:r w:rsidRPr="00936F5C">
        <w:rPr>
          <w:color w:val="231F20"/>
        </w:rPr>
        <w:fldChar w:fldCharType="begin">
          <w:fldData xml:space="preserve">PEVuZE5vdGU+PENpdGU+PEF1dGhvcj5UaG9tYXM8L0F1dGhvcj48WWVhcj4yMDA4PC9ZZWFyPjxS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</w:fldData>
        </w:fldChar>
      </w:r>
      <w:r w:rsidRPr="00936F5C">
        <w:rPr>
          <w:color w:val="231F20"/>
        </w:rPr>
        <w:instrText xml:space="preserve"> ADDIN EN.CITE </w:instrText>
      </w:r>
      <w:r w:rsidRPr="00936F5C">
        <w:rPr>
          <w:color w:val="231F20"/>
        </w:rPr>
        <w:fldChar w:fldCharType="begin">
          <w:fldData xml:space="preserve">PEVuZE5vdGU+PENpdGU+PEF1dGhvcj5UaG9tYXM8L0F1dGhvcj48WWVhcj4yMDA4PC9ZZWFyPjxS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</w:fldData>
        </w:fldChar>
      </w:r>
      <w:r w:rsidRPr="00936F5C">
        <w:rPr>
          <w:color w:val="231F20"/>
        </w:rPr>
        <w:instrText xml:space="preserve"> ADDIN EN.CITE.DATA </w:instrText>
      </w:r>
      <w:r w:rsidRPr="00936F5C">
        <w:rPr>
          <w:color w:val="231F20"/>
        </w:rPr>
      </w:r>
      <w:r w:rsidRPr="00936F5C">
        <w:rPr>
          <w:color w:val="231F20"/>
        </w:rPr>
        <w:fldChar w:fldCharType="end"/>
      </w:r>
      <w:r w:rsidRPr="00936F5C">
        <w:rPr>
          <w:color w:val="231F20"/>
        </w:rPr>
      </w:r>
      <w:r w:rsidRPr="00936F5C">
        <w:rPr>
          <w:color w:val="231F20"/>
        </w:rPr>
        <w:fldChar w:fldCharType="separate"/>
      </w:r>
      <w:r w:rsidRPr="00936F5C">
        <w:rPr>
          <w:color w:val="231F20"/>
          <w:vertAlign w:val="superscript"/>
        </w:rPr>
        <w:t>16, 18</w:t>
      </w:r>
      <w:r w:rsidRPr="00936F5C">
        <w:rPr>
          <w:color w:val="231F20"/>
        </w:rPr>
        <w:fldChar w:fldCharType="end"/>
      </w:r>
      <w:r w:rsidRPr="00936F5C">
        <w:rPr>
          <w:color w:val="231F20"/>
        </w:rPr>
        <w:t xml:space="preserve"> Subsequently, DCA and LCA can be transformed into iso-DCA and iso-LCA via the so-called iso-BA pathway.</w:t>
      </w:r>
      <w:r w:rsidRPr="00936F5C">
        <w:rPr>
          <w:color w:val="231F20"/>
        </w:rPr>
        <w:fldChar w:fldCharType="begin">
          <w:fldData xml:space="preserve">PEVuZE5vdGU+PENpdGU+PEF1dGhvcj5EZXZsaW48L0F1dGhvcj48WWVhcj4yMDE1PC9ZZWFyPjxS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</w:fldData>
        </w:fldChar>
      </w:r>
      <w:r w:rsidRPr="00936F5C">
        <w:rPr>
          <w:color w:val="231F20"/>
        </w:rPr>
        <w:instrText xml:space="preserve"> ADDIN EN.CITE </w:instrText>
      </w:r>
      <w:r w:rsidRPr="00936F5C">
        <w:rPr>
          <w:color w:val="231F20"/>
        </w:rPr>
        <w:fldChar w:fldCharType="begin">
          <w:fldData xml:space="preserve">PEVuZE5vdGU+PENpdGU+PEF1dGhvcj5EZXZsaW48L0F1dGhvcj48WWVhcj4yMDE1PC9ZZWFyPjxS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</w:fldData>
        </w:fldChar>
      </w:r>
      <w:r w:rsidRPr="00936F5C">
        <w:rPr>
          <w:color w:val="231F20"/>
        </w:rPr>
        <w:instrText xml:space="preserve"> ADDIN EN.CITE.DATA </w:instrText>
      </w:r>
      <w:r w:rsidRPr="00936F5C">
        <w:rPr>
          <w:color w:val="231F20"/>
        </w:rPr>
      </w:r>
      <w:r w:rsidRPr="00936F5C">
        <w:rPr>
          <w:color w:val="231F20"/>
        </w:rPr>
        <w:fldChar w:fldCharType="end"/>
      </w:r>
      <w:r w:rsidRPr="00936F5C">
        <w:rPr>
          <w:color w:val="231F20"/>
        </w:rPr>
      </w:r>
      <w:r w:rsidRPr="00936F5C">
        <w:rPr>
          <w:color w:val="231F20"/>
        </w:rPr>
        <w:fldChar w:fldCharType="separate"/>
      </w:r>
      <w:r w:rsidRPr="00936F5C">
        <w:rPr>
          <w:color w:val="231F20"/>
          <w:vertAlign w:val="superscript"/>
        </w:rPr>
        <w:t>19</w:t>
      </w:r>
      <w:r w:rsidRPr="00936F5C">
        <w:rPr>
          <w:color w:val="231F20"/>
        </w:rPr>
        <w:fldChar w:fldCharType="end"/>
      </w:r>
      <w:r w:rsidRPr="00936F5C">
        <w:rPr>
          <w:color w:val="231F20"/>
        </w:rPr>
        <w:t xml:space="preserve"> </w:t>
      </w:r>
    </w:p>
    <w:p w14:paraId="5536AF4A" w14:textId="77777777" w:rsidR="00567A0C" w:rsidRPr="00936F5C" w:rsidRDefault="00567A0C"/>
    <w:p w14:paraId="5536AF4B" w14:textId="77777777" w:rsidR="00567A0C" w:rsidRPr="00936F5C" w:rsidRDefault="00936F5C">
      <w:r w:rsidRPr="00936F5C">
        <w:t>2.2 Altered bile acid profiles in MLKD</w:t>
      </w:r>
    </w:p>
    <w:p w14:paraId="5536AF4C" w14:textId="77777777" w:rsidR="00567A0C" w:rsidRPr="00936F5C" w:rsidRDefault="00936F5C">
      <w:pPr>
        <w:rPr>
          <w:color w:val="000000"/>
        </w:rPr>
      </w:pPr>
      <w:r w:rsidRPr="00936F5C">
        <w:t xml:space="preserve">BAs, as a metabolite, play a crucial role in maintaining the host's physiological functions and may impact the progression of MLKD. Growing evidence has demonstrated that circulating levels of BAs are increased in people or animals with </w:t>
      </w:r>
      <w:r w:rsidRPr="00936F5C">
        <w:rPr>
          <w:rFonts w:hint="eastAsia"/>
        </w:rPr>
        <w:t>MASLD</w:t>
      </w:r>
      <w:r w:rsidRPr="00936F5C">
        <w:t>.</w:t>
      </w:r>
      <w:r w:rsidRPr="00936F5C">
        <w:fldChar w:fldCharType="begin">
          <w:fldData xml:space="preserve">PEVuZE5vdGU+PENpdGU+PEF1dGhvcj5Nb3V6YWtpPC9BdXRob3I+PFllYXI+MjAxNjwvWWVhcj48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jwvY3VzdG9tMT48ZWxlY3Ryb25pYy1y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</w:fldData>
        </w:fldChar>
      </w:r>
      <w:r w:rsidRPr="00936F5C">
        <w:instrText xml:space="preserve"> ADDIN EN.CITE </w:instrText>
      </w:r>
      <w:r w:rsidRPr="00936F5C">
        <w:fldChar w:fldCharType="begin">
          <w:fldData xml:space="preserve">PEVuZE5vdGU+PENpdGU+PEF1dGhvcj5Nb3V6YWtpPC9BdXRob3I+PFllYXI+MjAxNjwvWWVhcj48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jwvY3VzdG9tMT48ZWxlY3Ryb25pYy1y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</w:fldData>
        </w:fldChar>
      </w:r>
      <w:r w:rsidRPr="00936F5C">
        <w:instrText xml:space="preserve"> ADDIN EN.CITE.DATA </w:instrText>
      </w:r>
      <w:r w:rsidRPr="00936F5C">
        <w:fldChar w:fldCharType="end"/>
      </w:r>
      <w:r w:rsidRPr="00936F5C">
        <w:fldChar w:fldCharType="separate"/>
      </w:r>
      <w:r w:rsidRPr="00936F5C">
        <w:rPr>
          <w:vertAlign w:val="superscript"/>
        </w:rPr>
        <w:t>20-24</w:t>
      </w:r>
      <w:r w:rsidRPr="00936F5C">
        <w:fldChar w:fldCharType="end"/>
      </w:r>
      <w:r w:rsidRPr="00936F5C">
        <w:t xml:space="preserve"> A population-based cohort study showed that</w:t>
      </w:r>
      <w:r w:rsidRPr="00936F5C">
        <w:rPr>
          <w:color w:val="000000"/>
        </w:rPr>
        <w:t xml:space="preserve"> circulating levels of total BAs, PBAs, and SBAs</w:t>
      </w:r>
      <w:r w:rsidRPr="00936F5C">
        <w:t xml:space="preserve"> are significantly higher in patients with </w:t>
      </w:r>
      <w:r w:rsidRPr="00936F5C">
        <w:rPr>
          <w:rFonts w:hint="eastAsia"/>
        </w:rPr>
        <w:t>MASLD</w:t>
      </w:r>
      <w:r w:rsidRPr="00936F5C">
        <w:t xml:space="preserve"> than in healthy control (HC) subjects.</w:t>
      </w:r>
      <w:r w:rsidRPr="00936F5C">
        <w:fldChar w:fldCharType="begin">
          <w:fldData xml:space="preserve">PEVuZE5vdGU+PENpdGU+PEF1dGhvcj5DaGVuPC9BdXRob3I+PFllYXI+MjAyMDwvWWVhcj48UmVj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==
</w:fldData>
        </w:fldChar>
      </w:r>
      <w:r w:rsidRPr="00936F5C">
        <w:instrText xml:space="preserve"> ADDIN EN.CITE </w:instrText>
      </w:r>
      <w:r w:rsidRPr="00936F5C">
        <w:fldChar w:fldCharType="begin">
          <w:fldData xml:space="preserve">PEVuZE5vdGU+PENpdGU+PEF1dGhvcj5DaGVuPC9BdXRob3I+PFllYXI+MjAyMDwvWWVhcj48UmVj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==
</w:fldData>
        </w:fldChar>
      </w:r>
      <w:r w:rsidRPr="00936F5C">
        <w:instrText xml:space="preserve"> ADDIN EN.CITE.DATA </w:instrText>
      </w:r>
      <w:r w:rsidRPr="00936F5C">
        <w:fldChar w:fldCharType="end"/>
      </w:r>
      <w:r w:rsidRPr="00936F5C">
        <w:fldChar w:fldCharType="separate"/>
      </w:r>
      <w:r w:rsidRPr="00936F5C">
        <w:rPr>
          <w:vertAlign w:val="superscript"/>
        </w:rPr>
        <w:t>25</w:t>
      </w:r>
      <w:r w:rsidRPr="00936F5C">
        <w:fldChar w:fldCharType="end"/>
      </w:r>
      <w:r w:rsidRPr="00936F5C">
        <w:t xml:space="preserve"> </w:t>
      </w:r>
      <w:r w:rsidRPr="00936F5C">
        <w:rPr>
          <w:color w:val="000000"/>
        </w:rPr>
        <w:t xml:space="preserve">Conversely, </w:t>
      </w:r>
      <w:r w:rsidRPr="00936F5C">
        <w:rPr>
          <w:rFonts w:eastAsia="DengXian"/>
        </w:rPr>
        <w:t xml:space="preserve">Caussy </w:t>
      </w:r>
      <w:r w:rsidRPr="00936F5C">
        <w:rPr>
          <w:rFonts w:eastAsia="DengXian"/>
          <w:i/>
          <w:iCs/>
        </w:rPr>
        <w:t>et al</w:t>
      </w:r>
      <w:r w:rsidRPr="00936F5C">
        <w:rPr>
          <w:rFonts w:eastAsia="DengXian" w:hint="eastAsia"/>
          <w:i/>
          <w:iCs/>
        </w:rPr>
        <w:t>.</w:t>
      </w:r>
      <w:r w:rsidRPr="00936F5C">
        <w:rPr>
          <w:rFonts w:eastAsia="DengXian"/>
          <w:i/>
          <w:iCs/>
        </w:rPr>
        <w:t xml:space="preserve"> </w:t>
      </w:r>
      <w:r w:rsidRPr="00936F5C">
        <w:rPr>
          <w:color w:val="000000"/>
        </w:rPr>
        <w:t xml:space="preserve">elucidated that </w:t>
      </w:r>
      <w:r w:rsidRPr="00936F5C">
        <w:t xml:space="preserve">there is no significant difference in serum total BAs, but </w:t>
      </w:r>
      <w:r w:rsidRPr="00936F5C">
        <w:rPr>
          <w:color w:val="000000"/>
        </w:rPr>
        <w:t>PBAs are reduced, whereas</w:t>
      </w:r>
      <w:r w:rsidRPr="00936F5C">
        <w:t xml:space="preserve"> conjugated PBAs are increased</w:t>
      </w:r>
      <w:r w:rsidRPr="00936F5C">
        <w:rPr>
          <w:color w:val="000000"/>
        </w:rPr>
        <w:t xml:space="preserve"> in patients with </w:t>
      </w:r>
      <w:r w:rsidRPr="00936F5C">
        <w:rPr>
          <w:rFonts w:hint="eastAsia"/>
          <w:color w:val="000000"/>
        </w:rPr>
        <w:t>MASLD</w:t>
      </w:r>
      <w:r w:rsidRPr="00936F5C">
        <w:rPr>
          <w:color w:val="000000"/>
        </w:rPr>
        <w:t>.</w:t>
      </w:r>
      <w:r w:rsidRPr="00936F5C">
        <w:fldChar w:fldCharType="begin">
          <w:fldData xml:space="preserve">PEVuZE5vdGU+PENpdGU+PEF1dGhvcj5DYXVzc3k8L0F1dGhvcj48WWVhcj4yMDE5PC9ZZWFyPjxS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</w:fldData>
        </w:fldChar>
      </w:r>
      <w:r w:rsidRPr="00936F5C">
        <w:instrText xml:space="preserve"> ADDIN EN.CITE </w:instrText>
      </w:r>
      <w:r w:rsidRPr="00936F5C">
        <w:fldChar w:fldCharType="begin">
          <w:fldData xml:space="preserve">PEVuZE5vdGU+PENpdGU+PEF1dGhvcj5DYXVzc3k8L0F1dGhvcj48WWVhcj4yMDE5PC9ZZWFyPjxS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</w:fldData>
        </w:fldChar>
      </w:r>
      <w:r w:rsidRPr="00936F5C">
        <w:instrText xml:space="preserve"> ADDIN EN.CITE.DATA </w:instrText>
      </w:r>
      <w:r w:rsidRPr="00936F5C">
        <w:fldChar w:fldCharType="end"/>
      </w:r>
      <w:r w:rsidRPr="00936F5C">
        <w:fldChar w:fldCharType="separate"/>
      </w:r>
      <w:r w:rsidRPr="00936F5C">
        <w:rPr>
          <w:vertAlign w:val="superscript"/>
        </w:rPr>
        <w:t>26</w:t>
      </w:r>
      <w:r w:rsidRPr="00936F5C">
        <w:fldChar w:fldCharType="end"/>
      </w:r>
      <w:r w:rsidRPr="00936F5C">
        <w:rPr>
          <w:color w:val="000000"/>
        </w:rPr>
        <w:t xml:space="preserve"> </w:t>
      </w:r>
      <w:r w:rsidRPr="00936F5C">
        <w:t>Similarly, elevation in individual BA concentrations and alterations of BA composition have also been reported in patients with MASH</w:t>
      </w:r>
      <w:r w:rsidRPr="00936F5C">
        <w:rPr>
          <w:color w:val="000000"/>
          <w:spacing w:val="23"/>
          <w:shd w:val="clear" w:color="auto" w:fill="FFFFFF"/>
        </w:rPr>
        <w:t xml:space="preserve">. </w:t>
      </w:r>
      <w:r w:rsidRPr="00936F5C">
        <w:rPr>
          <w:color w:val="000000"/>
        </w:rPr>
        <w:t xml:space="preserve">A cross-sectional study has reported that increased total PBAs and decreased SBAs are characteristics of MASH; this increase in changes in PBAs might be due to increased PBA synthesis, decreased intestinal SBA conversion, or decreased </w:t>
      </w:r>
      <w:r w:rsidRPr="00936F5C">
        <w:t xml:space="preserve">PBA </w:t>
      </w:r>
      <w:proofErr w:type="spellStart"/>
      <w:r w:rsidRPr="00936F5C">
        <w:rPr>
          <w:color w:val="000000"/>
        </w:rPr>
        <w:t>dehydroxyl</w:t>
      </w:r>
      <w:r w:rsidRPr="00936F5C">
        <w:t>ation</w:t>
      </w:r>
      <w:proofErr w:type="spellEnd"/>
      <w:r w:rsidRPr="00936F5C">
        <w:t xml:space="preserve"> and reduced SBA formation.</w:t>
      </w:r>
      <w:r w:rsidRPr="00936F5C">
        <w:fldChar w:fldCharType="begin">
          <w:fldData xml:space="preserve">PEVuZE5vdGU+PENpdGU+PEF1dGhvcj5QdXJpPC9BdXRob3I+PFllYXI+MjAxODwvWWVhcj48UmVj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</w:fldData>
        </w:fldChar>
      </w:r>
      <w:r w:rsidRPr="00936F5C">
        <w:instrText xml:space="preserve"> ADDIN EN.CITE </w:instrText>
      </w:r>
      <w:r w:rsidRPr="00936F5C">
        <w:fldChar w:fldCharType="begin">
          <w:fldData xml:space="preserve">PEVuZE5vdGU+PENpdGU+PEF1dGhvcj5QdXJpPC9BdXRob3I+PFllYXI+MjAxODwvWWVhcj48UmVj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21</w:t>
      </w:r>
      <w:r w:rsidRPr="00936F5C">
        <w:fldChar w:fldCharType="end"/>
      </w:r>
      <w:r w:rsidRPr="00936F5C">
        <w:t xml:space="preserve"> Furthermore, in a study of </w:t>
      </w:r>
      <w:r w:rsidRPr="00936F5C">
        <w:rPr>
          <w:color w:val="000000"/>
        </w:rPr>
        <w:t xml:space="preserve">102 patients with biopsy-confirmed </w:t>
      </w:r>
      <w:r w:rsidRPr="00936F5C">
        <w:rPr>
          <w:rFonts w:hint="eastAsia"/>
          <w:color w:val="000000"/>
        </w:rPr>
        <w:t>MASLD</w:t>
      </w:r>
      <w:r w:rsidRPr="00936F5C">
        <w:rPr>
          <w:color w:val="000000"/>
        </w:rPr>
        <w:t xml:space="preserve">, Nimer </w:t>
      </w:r>
      <w:r w:rsidRPr="00936F5C">
        <w:rPr>
          <w:i/>
          <w:iCs/>
          <w:color w:val="000000"/>
        </w:rPr>
        <w:t>et al</w:t>
      </w:r>
      <w:r w:rsidRPr="00936F5C">
        <w:rPr>
          <w:color w:val="000000"/>
        </w:rPr>
        <w:t xml:space="preserve">. reported that higher levels of individual BAs (i.e., increased levels of plasma GCDCA, GCA, 7-Keto-DCA, and </w:t>
      </w:r>
      <w:proofErr w:type="spellStart"/>
      <w:r w:rsidRPr="00936F5C">
        <w:rPr>
          <w:rStyle w:val="Emphasis"/>
          <w:i w:val="0"/>
          <w:iCs w:val="0"/>
          <w:color w:val="333333"/>
          <w:shd w:val="clear" w:color="auto" w:fill="FFFFFF"/>
        </w:rPr>
        <w:t>glycoursodeoxycholic</w:t>
      </w:r>
      <w:proofErr w:type="spellEnd"/>
      <w:r w:rsidRPr="00936F5C">
        <w:rPr>
          <w:rStyle w:val="Emphasis"/>
          <w:i w:val="0"/>
          <w:iCs w:val="0"/>
          <w:color w:val="333333"/>
          <w:shd w:val="clear" w:color="auto" w:fill="FFFFFF"/>
        </w:rPr>
        <w:t xml:space="preserve"> acid</w:t>
      </w:r>
      <w:r w:rsidRPr="00936F5C">
        <w:rPr>
          <w:color w:val="000000"/>
        </w:rPr>
        <w:t>) are associated with higher histological grades of hepatic inflammation and fibrosis.</w:t>
      </w:r>
      <w:r w:rsidRPr="00936F5C">
        <w:fldChar w:fldCharType="begin">
          <w:fldData xml:space="preserve">PEVuZE5vdGU+PENpdGU+PEF1dGhvcj5OaW1lcjwvQXV0aG9yPjxZZWFyPjIwMjE8L1llYXI+PFJl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</w:fldData>
        </w:fldChar>
      </w:r>
      <w:r w:rsidRPr="00936F5C">
        <w:instrText xml:space="preserve"> ADDIN EN.CITE </w:instrText>
      </w:r>
      <w:r w:rsidRPr="00936F5C">
        <w:fldChar w:fldCharType="begin">
          <w:fldData xml:space="preserve">PEVuZE5vdGU+PENpdGU+PEF1dGhvcj5OaW1lcjwvQXV0aG9yPjxZZWFyPjIwMjE8L1llYXI+PFJl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27</w:t>
      </w:r>
      <w:r w:rsidRPr="00936F5C">
        <w:fldChar w:fldCharType="end"/>
      </w:r>
      <w:r w:rsidRPr="00936F5C">
        <w:t xml:space="preserve"> BAs are also important modulators of the intestinal microbiome but the bidirectional impact of the altered BA profile and the microbiome </w:t>
      </w:r>
      <w:r w:rsidRPr="00936F5C">
        <w:lastRenderedPageBreak/>
        <w:t>composition is not fully understood.</w:t>
      </w:r>
      <w:r w:rsidRPr="00936F5C">
        <w:rPr>
          <w:color w:val="000000"/>
        </w:rPr>
        <w:t xml:space="preserve"> Smirnova</w:t>
      </w:r>
      <w:r w:rsidRPr="00936F5C">
        <w:rPr>
          <w:i/>
          <w:iCs/>
          <w:color w:val="000000"/>
        </w:rPr>
        <w:t xml:space="preserve"> et al. </w:t>
      </w:r>
      <w:r w:rsidRPr="00936F5C">
        <w:rPr>
          <w:color w:val="000000"/>
        </w:rPr>
        <w:t xml:space="preserve">have shown that fecal SBAs are higher in patients with </w:t>
      </w:r>
      <w:r w:rsidRPr="00936F5C">
        <w:rPr>
          <w:rFonts w:hint="eastAsia"/>
          <w:color w:val="000000"/>
        </w:rPr>
        <w:t>MASLD</w:t>
      </w:r>
      <w:r w:rsidRPr="00936F5C">
        <w:rPr>
          <w:color w:val="000000"/>
        </w:rPr>
        <w:t xml:space="preserve">, whereas 7,12-diketo-LCA, </w:t>
      </w:r>
      <w:proofErr w:type="spellStart"/>
      <w:r w:rsidRPr="00936F5C">
        <w:rPr>
          <w:rStyle w:val="Emphasis"/>
          <w:i w:val="0"/>
          <w:iCs w:val="0"/>
          <w:color w:val="333333"/>
          <w:shd w:val="clear" w:color="auto" w:fill="FFFFFF"/>
        </w:rPr>
        <w:t>glycodeoxycholic</w:t>
      </w:r>
      <w:proofErr w:type="spellEnd"/>
      <w:r w:rsidRPr="00936F5C">
        <w:rPr>
          <w:rStyle w:val="Emphasis"/>
          <w:i w:val="0"/>
          <w:iCs w:val="0"/>
          <w:color w:val="333333"/>
          <w:shd w:val="clear" w:color="auto" w:fill="FFFFFF"/>
        </w:rPr>
        <w:t xml:space="preserve"> acid</w:t>
      </w:r>
      <w:r w:rsidRPr="00936F5C">
        <w:rPr>
          <w:color w:val="000000"/>
        </w:rPr>
        <w:t xml:space="preserve"> (GDCA), and LCA are higher in those with MASH.</w:t>
      </w:r>
      <w:r w:rsidRPr="00936F5C">
        <w:rPr>
          <w:color w:val="000000"/>
        </w:rPr>
        <w:fldChar w:fldCharType="begin">
          <w:fldData xml:space="preserve">PEVuZE5vdGU+PENpdGU+PEF1dGhvcj5TbWlybm92YTwvQXV0aG9yPjxZZWFyPjIwMjI8L1llYXI+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</w:fldData>
        </w:fldChar>
      </w:r>
      <w:r w:rsidRPr="00936F5C">
        <w:rPr>
          <w:color w:val="000000"/>
        </w:rPr>
        <w:instrText xml:space="preserve"> ADDIN EN.CITE </w:instrText>
      </w:r>
      <w:r w:rsidRPr="00936F5C">
        <w:rPr>
          <w:color w:val="000000"/>
        </w:rPr>
        <w:fldChar w:fldCharType="begin">
          <w:fldData xml:space="preserve">PEVuZE5vdGU+PENpdGU+PEF1dGhvcj5TbWlybm92YTwvQXV0aG9yPjxZZWFyPjIwMjI8L1llYXI+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22</w:t>
      </w:r>
      <w:r w:rsidRPr="00936F5C">
        <w:rPr>
          <w:color w:val="000000"/>
        </w:rPr>
        <w:fldChar w:fldCharType="end"/>
      </w:r>
      <w:r w:rsidRPr="00936F5C">
        <w:rPr>
          <w:color w:val="000000"/>
        </w:rPr>
        <w:t xml:space="preserve"> Furthermore, </w:t>
      </w:r>
      <w:r w:rsidRPr="00936F5C">
        <w:t xml:space="preserve">metabolites of deoxycholate, including 12-dehydrocholate acid (12-DHCA), 7-keto-DCA, DHCA and GDCA, are increased among individuals with </w:t>
      </w:r>
      <w:r w:rsidRPr="00936F5C">
        <w:rPr>
          <w:rFonts w:hint="eastAsia"/>
        </w:rPr>
        <w:t>MASLD</w:t>
      </w:r>
      <w:r w:rsidRPr="00936F5C">
        <w:t xml:space="preserve"> and liver fibrosis, suggesting a relationship between specific changes in the fecal BA profile and the severity of liver disease activity.</w:t>
      </w:r>
      <w:r w:rsidRPr="00936F5C">
        <w:rPr>
          <w:color w:val="000000"/>
        </w:rPr>
        <w:fldChar w:fldCharType="begin">
          <w:fldData xml:space="preserve">PEVuZE5vdGU+PENpdGU+PEF1dGhvcj5TbWlybm92YTwvQXV0aG9yPjxZZWFyPjIwMjI8L1llYXI+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</w:fldData>
        </w:fldChar>
      </w:r>
      <w:r w:rsidRPr="00936F5C">
        <w:rPr>
          <w:color w:val="000000"/>
        </w:rPr>
        <w:instrText xml:space="preserve"> ADDIN EN.CITE </w:instrText>
      </w:r>
      <w:r w:rsidRPr="00936F5C">
        <w:rPr>
          <w:color w:val="000000"/>
        </w:rPr>
        <w:fldChar w:fldCharType="begin">
          <w:fldData xml:space="preserve">PEVuZE5vdGU+PENpdGU+PEF1dGhvcj5TbWlybm92YTwvQXV0aG9yPjxZZWFyPjIwMjI8L1llYXI+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22</w:t>
      </w:r>
      <w:r w:rsidRPr="00936F5C">
        <w:rPr>
          <w:color w:val="000000"/>
        </w:rPr>
        <w:fldChar w:fldCharType="end"/>
      </w:r>
    </w:p>
    <w:p w14:paraId="5536AF4D" w14:textId="77777777" w:rsidR="00567A0C" w:rsidRPr="00936F5C" w:rsidRDefault="00567A0C"/>
    <w:p w14:paraId="5536AF4E" w14:textId="77777777" w:rsidR="00567A0C" w:rsidRPr="00936F5C" w:rsidRDefault="00936F5C">
      <w:pPr>
        <w:rPr>
          <w:color w:val="1E1E1B"/>
          <w:kern w:val="0"/>
        </w:rPr>
      </w:pPr>
      <w:r w:rsidRPr="00936F5C">
        <w:t xml:space="preserve">Recent observational studies </w:t>
      </w:r>
      <w:r w:rsidRPr="00936F5C">
        <w:rPr>
          <w:color w:val="231F20"/>
          <w:kern w:val="0"/>
        </w:rPr>
        <w:t>have demonstrated</w:t>
      </w:r>
      <w:r w:rsidRPr="00936F5C">
        <w:t xml:space="preserve"> that </w:t>
      </w:r>
      <w:r w:rsidRPr="00936F5C">
        <w:rPr>
          <w:rFonts w:hint="eastAsia"/>
        </w:rPr>
        <w:t>MASLD</w:t>
      </w:r>
      <w:r w:rsidRPr="00936F5C">
        <w:t xml:space="preserve"> may be an independent risk factor for CKD.</w:t>
      </w:r>
      <w:r w:rsidRPr="00936F5C">
        <w:fldChar w:fldCharType="begin">
          <w:fldData xml:space="preserve">PEVuZE5vdGU+PENpdGU+PEF1dGhvcj5XYW5nPC9BdXRob3I+PFllYXI+MjAyMjwvWWVhcj48UmVj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==
</w:fldData>
        </w:fldChar>
      </w:r>
      <w:r w:rsidRPr="00936F5C">
        <w:instrText xml:space="preserve"> ADDIN EN.CITE </w:instrText>
      </w:r>
      <w:r w:rsidRPr="00936F5C">
        <w:fldChar w:fldCharType="begin">
          <w:fldData xml:space="preserve">PEVuZE5vdGU+PENpdGU+PEF1dGhvcj5XYW5nPC9BdXRob3I+PFllYXI+MjAyMjwvWWVhcj48UmVj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14, 28-30</w:t>
      </w:r>
      <w:r w:rsidRPr="00936F5C">
        <w:fldChar w:fldCharType="end"/>
      </w:r>
      <w:r w:rsidRPr="00936F5C">
        <w:t xml:space="preserve"> In addition to the alterations of BAs reported in </w:t>
      </w:r>
      <w:r w:rsidRPr="00936F5C">
        <w:rPr>
          <w:rFonts w:hint="eastAsia"/>
        </w:rPr>
        <w:t>MASLD</w:t>
      </w:r>
      <w:r w:rsidRPr="00936F5C">
        <w:t xml:space="preserve"> patient cohorts, </w:t>
      </w:r>
      <w:r w:rsidRPr="00936F5C">
        <w:rPr>
          <w:color w:val="000000"/>
          <w:kern w:val="0"/>
        </w:rPr>
        <w:t xml:space="preserve">recent clinical studies have also reported an altered serum BA profile and alterations in BA homeostasis in people with CKD. For example, Chu </w:t>
      </w:r>
      <w:r w:rsidRPr="00936F5C">
        <w:rPr>
          <w:i/>
          <w:iCs/>
          <w:color w:val="000000"/>
          <w:kern w:val="0"/>
        </w:rPr>
        <w:t>et al.</w:t>
      </w:r>
      <w:r w:rsidRPr="00936F5C">
        <w:rPr>
          <w:color w:val="000000"/>
          <w:kern w:val="0"/>
        </w:rPr>
        <w:t xml:space="preserve"> have reported increased serum BA levels and decreased urinary BA levels in patients with CKD, mainly due to decreased renal filtration of BAs.</w:t>
      </w:r>
      <w:r w:rsidRPr="00936F5C">
        <w:rPr>
          <w:color w:val="000000"/>
          <w:kern w:val="0"/>
        </w:rPr>
        <w:fldChar w:fldCharType="begin">
          <w:fldData xml:space="preserve">PEVuZE5vdGU+PENpdGU+PEF1dGhvcj5DaHU8L0F1dGhvcj48WWVhcj4yMDE1PC9ZZWFyPjxSZWNO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</w:fldData>
        </w:fldChar>
      </w:r>
      <w:r w:rsidRPr="00936F5C">
        <w:rPr>
          <w:color w:val="000000"/>
          <w:kern w:val="0"/>
        </w:rPr>
        <w:instrText xml:space="preserve"> ADDIN EN.CITE </w:instrText>
      </w:r>
      <w:r w:rsidRPr="00936F5C">
        <w:rPr>
          <w:color w:val="000000"/>
          <w:kern w:val="0"/>
        </w:rPr>
        <w:fldChar w:fldCharType="begin">
          <w:fldData xml:space="preserve">PEVuZE5vdGU+PENpdGU+PEF1dGhvcj5DaHU8L0F1dGhvcj48WWVhcj4yMDE1PC9ZZWFyPjxSZWNO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</w:fldData>
        </w:fldChar>
      </w:r>
      <w:r w:rsidRPr="00936F5C">
        <w:rPr>
          <w:color w:val="000000"/>
          <w:kern w:val="0"/>
        </w:rPr>
        <w:instrText xml:space="preserve"> ADDIN EN.CITE.DATA </w:instrText>
      </w:r>
      <w:r w:rsidRPr="00936F5C">
        <w:rPr>
          <w:color w:val="000000"/>
          <w:kern w:val="0"/>
        </w:rPr>
      </w:r>
      <w:r w:rsidRPr="00936F5C">
        <w:rPr>
          <w:color w:val="000000"/>
          <w:kern w:val="0"/>
        </w:rPr>
        <w:fldChar w:fldCharType="end"/>
      </w:r>
      <w:r w:rsidRPr="00936F5C">
        <w:rPr>
          <w:color w:val="000000"/>
          <w:kern w:val="0"/>
        </w:rPr>
      </w:r>
      <w:r w:rsidRPr="00936F5C">
        <w:rPr>
          <w:color w:val="000000"/>
          <w:kern w:val="0"/>
        </w:rPr>
        <w:fldChar w:fldCharType="separate"/>
      </w:r>
      <w:r w:rsidRPr="00936F5C">
        <w:rPr>
          <w:color w:val="000000"/>
          <w:kern w:val="0"/>
          <w:vertAlign w:val="superscript"/>
        </w:rPr>
        <w:t>31</w:t>
      </w:r>
      <w:r w:rsidRPr="00936F5C">
        <w:rPr>
          <w:color w:val="000000"/>
          <w:kern w:val="0"/>
        </w:rPr>
        <w:fldChar w:fldCharType="end"/>
      </w:r>
      <w:r w:rsidRPr="00936F5C">
        <w:rPr>
          <w:color w:val="000000"/>
          <w:kern w:val="0"/>
        </w:rPr>
        <w:t xml:space="preserve"> </w:t>
      </w:r>
      <w:r w:rsidRPr="00936F5C">
        <w:rPr>
          <w:color w:val="1E1E1B"/>
          <w:kern w:val="0"/>
        </w:rPr>
        <w:t xml:space="preserve">Increased plasma </w:t>
      </w:r>
      <w:r w:rsidRPr="00936F5C">
        <w:rPr>
          <w:color w:val="000000"/>
          <w:kern w:val="0"/>
        </w:rPr>
        <w:t>TCA and decreased CDCA</w:t>
      </w:r>
      <w:r w:rsidRPr="00936F5C">
        <w:rPr>
          <w:b/>
          <w:bCs/>
          <w:color w:val="000000"/>
          <w:kern w:val="0"/>
        </w:rPr>
        <w:t xml:space="preserve"> </w:t>
      </w:r>
      <w:r w:rsidRPr="00936F5C">
        <w:rPr>
          <w:color w:val="000000"/>
          <w:kern w:val="0"/>
        </w:rPr>
        <w:t>levels</w:t>
      </w:r>
      <w:r w:rsidRPr="00936F5C">
        <w:rPr>
          <w:b/>
          <w:bCs/>
          <w:color w:val="000000"/>
          <w:kern w:val="0"/>
        </w:rPr>
        <w:t xml:space="preserve"> </w:t>
      </w:r>
      <w:r w:rsidRPr="00936F5C">
        <w:rPr>
          <w:color w:val="000000"/>
          <w:kern w:val="0"/>
        </w:rPr>
        <w:t xml:space="preserve">were also found in patients with hypertensive nephropathy compared to those with hypertension alone, possibly related to </w:t>
      </w:r>
      <w:r w:rsidRPr="00936F5C">
        <w:rPr>
          <w:color w:val="1E1E1B"/>
          <w:kern w:val="0"/>
        </w:rPr>
        <w:t>the bile salt metabolism of gut microbiome influencing renal disease.</w:t>
      </w:r>
      <w:r w:rsidRPr="00936F5C">
        <w:rPr>
          <w:color w:val="1E1E1B"/>
          <w:kern w:val="0"/>
        </w:rPr>
        <w:fldChar w:fldCharType="begin"/>
      </w:r>
      <w:r w:rsidRPr="00936F5C">
        <w:rPr>
          <w:color w:val="1E1E1B"/>
          <w:kern w:val="0"/>
        </w:rPr>
        <w:instrText xml:space="preserve"> ADDIN EN.CITE &lt;EndNote&gt;&lt;Cite&gt;&lt;Author&gt;Li&lt;/Author&gt;&lt;Year&gt;2022&lt;/Year&gt;&lt;RecNum&gt;27&lt;/RecNum&gt;&lt;DisplayText&gt;&lt;style face="superscript"&gt;32&lt;/style&gt;&lt;/DisplayText&gt;&lt;record&gt;&lt;rec-number&gt;27&lt;/rec-number&gt;&lt;foreign-keys&gt;&lt;key app="EN" db-id="r5z9rvpf4dved3ew2eaxxw0300x95s2d0zav" timestamp="1667622935"&gt;27&lt;/key&gt;&lt;/foreign-keys&gt;&lt;ref-type name="Journal Article"&gt;17&lt;/ref-type&gt;&lt;contributors&gt;&lt;authors&gt;&lt;author&gt;Li, X.&lt;/author&gt;&lt;author&gt;Wang, L.&lt;/author&gt;&lt;author&gt;Ma, S.&lt;/author&gt;&lt;author&gt;Lin, S.&lt;/author&gt;&lt;author&gt;Wang, C.&lt;/author&gt;&lt;author&gt;Wang, H.&lt;/aut</w:instrText>
      </w:r>
      <w:r w:rsidRPr="00936F5C">
        <w:rPr>
          <w:color w:val="1E1E1B"/>
          <w:kern w:val="0"/>
        </w:rPr>
        <w:instrText>hor&gt;&lt;/authors&gt;&lt;/contributors&gt;&lt;auth-address&gt;Department of General Medicine and Geriatrics, The Second Affiliated Hospital of School of Medicine, Linping Campus, Zhejiang University, No. 369, Yingbin Rd, Nanyuan St, Linping District, Hangzhou, Zhejiang Province 311100, China.&amp;#xD;Department of Geriatrics, Renji Hospital, School of Medicine, Shanghai Jiaotong University, No. 145, Shandong Rd., Shanghai 200001, China.&amp;#xD;Department of Geriatrics, Shanghai Ninth People&amp;apos;s Hospital, School of Medicine, Shang</w:instrText>
      </w:r>
      <w:r w:rsidRPr="00936F5C">
        <w:rPr>
          <w:color w:val="1E1E1B"/>
          <w:kern w:val="0"/>
        </w:rPr>
        <w:instrText>hai Jiaotong University, No. 639, Zhizaoju Rd., Shanghai 200011, China.&amp;#xD;Shanghai Aikesuo Biomedical Technology L.L.C, Shanghai, China.&amp;#xD;Tomedex L.L.C, San Jose, CA, USA.&lt;/auth-address&gt;&lt;titles&gt;&lt;title&gt;Combination of Oxalobacter Formigenes and Veillonella Parvula in Gastrointestinal Microbiota Related to Bile-Acid Metabolism as a Biomarker for Hypertensive Nephropathy&lt;/title&gt;&lt;secondary-title&gt;Int J Hypertens&lt;/secondary-title&gt;&lt;/titles&gt;&lt;pages&gt;5999530&lt;/pages&gt;&lt;volume&gt;2022&lt;/volume&gt;&lt;edition&gt;2022/05/28&lt;/edition</w:instrText>
      </w:r>
      <w:r w:rsidRPr="00936F5C">
        <w:rPr>
          <w:color w:val="1E1E1B"/>
          <w:kern w:val="0"/>
        </w:rPr>
        <w:instrText>&gt;&lt;dates&gt;&lt;year&gt;2022&lt;/year&gt;&lt;/dates&gt;&lt;isbn&gt;2090-0384 (Print)&lt;/isbn&gt;&lt;accession-num&gt;35620320&lt;/accession-num&gt;&lt;urls&gt;&lt;/urls&gt;&lt;custom2&gt;PMC9129936&lt;/custom2&gt;&lt;electronic-resource-num&gt;10.1155/2022/5999530&lt;/electronic-resource-num&gt;&lt;remote-database-provider&gt;NLM&lt;/remote-database-provider&gt;&lt;language&gt;eng&lt;/language&gt;&lt;/record&gt;&lt;/Cite&gt;&lt;/EndNote&gt;</w:instrText>
      </w:r>
      <w:r w:rsidRPr="00936F5C">
        <w:rPr>
          <w:color w:val="1E1E1B"/>
          <w:kern w:val="0"/>
        </w:rPr>
        <w:fldChar w:fldCharType="separate"/>
      </w:r>
      <w:r w:rsidRPr="00936F5C">
        <w:rPr>
          <w:color w:val="1E1E1B"/>
          <w:kern w:val="0"/>
          <w:vertAlign w:val="superscript"/>
        </w:rPr>
        <w:t>32</w:t>
      </w:r>
      <w:r w:rsidRPr="00936F5C">
        <w:rPr>
          <w:color w:val="1E1E1B"/>
          <w:kern w:val="0"/>
        </w:rPr>
        <w:fldChar w:fldCharType="end"/>
      </w:r>
      <w:r w:rsidRPr="00936F5C">
        <w:rPr>
          <w:color w:val="1E1E1B"/>
          <w:kern w:val="0"/>
        </w:rPr>
        <w:t xml:space="preserve"> Moreover, it has also been reported that </w:t>
      </w:r>
      <w:r w:rsidRPr="00936F5C">
        <w:rPr>
          <w:color w:val="000000"/>
          <w:kern w:val="0"/>
        </w:rPr>
        <w:t>patients with end-stage</w:t>
      </w:r>
      <w:r w:rsidRPr="00936F5C">
        <w:rPr>
          <w:color w:val="231F20"/>
          <w:kern w:val="0"/>
        </w:rPr>
        <w:t xml:space="preserve"> renal disease (ESRD) have decreased levels of </w:t>
      </w:r>
      <w:r w:rsidRPr="00936F5C">
        <w:rPr>
          <w:color w:val="000000"/>
          <w:kern w:val="0"/>
        </w:rPr>
        <w:t xml:space="preserve">unconjugated BAs and SBAs, such as CA, CDCA, DCA, </w:t>
      </w:r>
      <w:proofErr w:type="spellStart"/>
      <w:r w:rsidRPr="00936F5C">
        <w:rPr>
          <w:color w:val="333333"/>
          <w:shd w:val="clear" w:color="auto" w:fill="FFFFFF"/>
        </w:rPr>
        <w:t>hyodeoxycholic</w:t>
      </w:r>
      <w:proofErr w:type="spellEnd"/>
      <w:r w:rsidRPr="00936F5C">
        <w:rPr>
          <w:color w:val="333333"/>
          <w:shd w:val="clear" w:color="auto" w:fill="FFFFFF"/>
        </w:rPr>
        <w:t xml:space="preserve"> acid (</w:t>
      </w:r>
      <w:r w:rsidRPr="00936F5C">
        <w:rPr>
          <w:color w:val="000000"/>
          <w:kern w:val="0"/>
        </w:rPr>
        <w:t xml:space="preserve">HDCA), UDCA (ursodeoxycholic acid), α+ω Muricholic acid (MCA), </w:t>
      </w:r>
      <w:proofErr w:type="spellStart"/>
      <w:r w:rsidRPr="00936F5C">
        <w:rPr>
          <w:color w:val="000000"/>
          <w:kern w:val="0"/>
        </w:rPr>
        <w:t>γMCA</w:t>
      </w:r>
      <w:proofErr w:type="spellEnd"/>
      <w:r w:rsidRPr="00936F5C">
        <w:rPr>
          <w:color w:val="000000"/>
          <w:kern w:val="0"/>
        </w:rPr>
        <w:t xml:space="preserve">, 7-keto-LCA, 12-keto-LCA and 6,7-diketo-LCA, while conjugated BAs and PBAs, including βMCA, GCA, GCDCA, TCA, TCDCA, </w:t>
      </w:r>
      <w:proofErr w:type="spellStart"/>
      <w:r w:rsidRPr="00936F5C">
        <w:rPr>
          <w:color w:val="000000"/>
          <w:kern w:val="0"/>
        </w:rPr>
        <w:t>taurohyocholic</w:t>
      </w:r>
      <w:proofErr w:type="spellEnd"/>
      <w:r w:rsidRPr="00936F5C">
        <w:rPr>
          <w:color w:val="000000"/>
          <w:kern w:val="0"/>
        </w:rPr>
        <w:t xml:space="preserve"> acid, </w:t>
      </w:r>
      <w:proofErr w:type="spellStart"/>
      <w:r w:rsidRPr="00936F5C">
        <w:rPr>
          <w:color w:val="000000"/>
          <w:kern w:val="0"/>
        </w:rPr>
        <w:t>tauro</w:t>
      </w:r>
      <w:proofErr w:type="spellEnd"/>
      <w:r w:rsidRPr="00936F5C">
        <w:rPr>
          <w:color w:val="000000"/>
          <w:kern w:val="0"/>
        </w:rPr>
        <w:t>-α-</w:t>
      </w:r>
      <w:r w:rsidRPr="00936F5C">
        <w:rPr>
          <w:color w:val="000000"/>
          <w:kern w:val="0"/>
        </w:rPr>
        <w:lastRenderedPageBreak/>
        <w:t xml:space="preserve">muricholic acid (TαMCA) and </w:t>
      </w:r>
      <w:proofErr w:type="spellStart"/>
      <w:r w:rsidRPr="00936F5C">
        <w:rPr>
          <w:color w:val="000000"/>
          <w:kern w:val="0"/>
        </w:rPr>
        <w:t>tauroursodeoxycholic</w:t>
      </w:r>
      <w:proofErr w:type="spellEnd"/>
      <w:r w:rsidRPr="00936F5C">
        <w:rPr>
          <w:color w:val="000000"/>
          <w:kern w:val="0"/>
        </w:rPr>
        <w:t xml:space="preserve"> acid (TUDCA), were all significantly increased.</w:t>
      </w:r>
      <w:r w:rsidRPr="00936F5C">
        <w:rPr>
          <w:color w:val="000000"/>
          <w:kern w:val="0"/>
        </w:rPr>
        <w:fldChar w:fldCharType="begin"/>
      </w:r>
      <w:r w:rsidRPr="00936F5C">
        <w:rPr>
          <w:color w:val="000000"/>
          <w:kern w:val="0"/>
        </w:rPr>
        <w:instrText xml:space="preserve"> ADDIN EN.CITE &lt;EndNote&gt;&lt;Cite&gt;&lt;Author&gt;Li&lt;/Author&gt;&lt;Year&gt;2019&lt;/Year&gt;&lt;RecNum&gt;31&lt;/RecNum&gt;&lt;DisplayText&gt;&lt;style face="superscript"&gt;33&lt;/style&gt;&lt;/DisplayText&gt;&lt;record&gt;&lt;rec-number&gt;31&lt;/rec-number&gt;&lt;foreign-keys&gt;&lt;key app="EN" db-id="r5z9rvpf4dved3ew2eaxxw0300x95s2d0zav" timestamp="1667623410"&gt;31&lt;/key&gt;&lt;/foreign-keys&gt;&lt;ref-type name="Journal Article"&gt;17&lt;/ref-type&gt;&lt;contributors&gt;&lt;authors&gt;&lt;author&gt;Li, R.&lt;/author&gt;&lt;author&gt;Zeng, L.&lt;/author&gt;&lt;author&gt;Xie, S.&lt;/author&gt;&lt;author&gt;Chen, J.&lt;/author&gt;&lt;author&gt;Yu, Y.&lt;/author&gt;&lt;author&gt;Zhong, L.&lt;/au</w:instrText>
      </w:r>
      <w:r w:rsidRPr="00936F5C">
        <w:rPr>
          <w:color w:val="000000"/>
          <w:kern w:val="0"/>
        </w:rPr>
        <w:instrText>thor&gt;&lt;/authors&gt;&lt;/contributors&gt;&lt;auth-address&gt;Department of Nephrology, Second Affiliated Hospital of Chongqing Medical University, Chongqing, China.&amp;#xD;Chongqing Key Laboratory of Ultrasound Molecular Imaging, Ultrasound Department of the Second Affiliated Hospital of Chongqing Medical University, Chongqing, China.&lt;/auth-address&gt;&lt;titles&gt;&lt;title&gt;Targeted metabolomics study of serum bile acid profile in patients with end-stage renal disease undergoing hemodialysis&lt;/title&gt;&lt;secondary-title&gt;PeerJ&lt;/secondary-title</w:instrText>
      </w:r>
      <w:r w:rsidRPr="00936F5C">
        <w:rPr>
          <w:color w:val="000000"/>
          <w:kern w:val="0"/>
        </w:rPr>
        <w:instrText>&gt;&lt;/titles&gt;&lt;pages&gt;e7145&lt;/pages&gt;&lt;volume&gt;7&lt;/volume&gt;&lt;edition&gt;2019/06/28&lt;/edition&gt;&lt;keywords&gt;&lt;keyword&gt;Bile acids&lt;/keyword&gt;&lt;keyword&gt;Dyslipidemia&lt;/keyword&gt;&lt;keyword&gt;End-stage renal disease&lt;/keyword&gt;&lt;keyword&gt;Targeted metabolomics&lt;/keyword&gt;&lt;keyword&gt;Uplc-ms/ms&lt;/keyword&gt;&lt;/keywords&gt;&lt;dates&gt;&lt;year&gt;2019&lt;/year&gt;&lt;/dates&gt;&lt;isbn&gt;2167-8359 (Print)&amp;#xD;2167-8359&lt;/isbn&gt;&lt;accession-num&gt;31245185&lt;/accession-num&gt;&lt;urls&gt;&lt;/urls&gt;&lt;custom2&gt;PMC6585905&lt;/custom2&gt;&lt;electronic-resource-num&gt;10.7717/peerj.7145&lt;/electronic-resource-num&gt;&lt;remote-database-</w:instrText>
      </w:r>
      <w:r w:rsidRPr="00936F5C">
        <w:rPr>
          <w:color w:val="000000"/>
          <w:kern w:val="0"/>
        </w:rPr>
        <w:instrText>provider&gt;NLM&lt;/remote-database-provider&gt;&lt;language&gt;eng&lt;/language&gt;&lt;/record&gt;&lt;/Cite&gt;&lt;/EndNote&gt;</w:instrText>
      </w:r>
      <w:r w:rsidRPr="00936F5C">
        <w:rPr>
          <w:color w:val="000000"/>
          <w:kern w:val="0"/>
        </w:rPr>
        <w:fldChar w:fldCharType="separate"/>
      </w:r>
      <w:r w:rsidRPr="00936F5C">
        <w:rPr>
          <w:color w:val="000000"/>
          <w:kern w:val="0"/>
          <w:vertAlign w:val="superscript"/>
        </w:rPr>
        <w:t>33</w:t>
      </w:r>
      <w:r w:rsidRPr="00936F5C">
        <w:rPr>
          <w:color w:val="000000"/>
          <w:kern w:val="0"/>
        </w:rPr>
        <w:fldChar w:fldCharType="end"/>
      </w:r>
      <w:r w:rsidRPr="00936F5C">
        <w:rPr>
          <w:color w:val="000000"/>
          <w:kern w:val="0"/>
        </w:rPr>
        <w:t xml:space="preserve"> However, the precise roles of distinct BAs in the diagnosis and prognosis of patients with CKD remain unclear, suggesting the need for further studies.</w:t>
      </w:r>
    </w:p>
    <w:p w14:paraId="5536AF4F" w14:textId="77777777" w:rsidR="00567A0C" w:rsidRPr="00936F5C" w:rsidRDefault="00567A0C"/>
    <w:p w14:paraId="5536AF50" w14:textId="77777777" w:rsidR="00567A0C" w:rsidRPr="00936F5C" w:rsidRDefault="00936F5C">
      <w:r w:rsidRPr="00936F5C">
        <w:t xml:space="preserve">In addition to the altered BA profile in individuals with </w:t>
      </w:r>
      <w:r w:rsidRPr="00936F5C">
        <w:rPr>
          <w:rFonts w:hint="eastAsia"/>
        </w:rPr>
        <w:t>MASLD</w:t>
      </w:r>
      <w:r w:rsidRPr="00936F5C">
        <w:t xml:space="preserve"> or CKD, similar studies evaluating BA profile have also been performed in rodent models.</w:t>
      </w:r>
      <w:r w:rsidRPr="00936F5C">
        <w:fldChar w:fldCharType="begin">
          <w:fldData xml:space="preserve">PEVuZE5vdGU+PENpdGU+PEF1dGhvcj5MaTwvQXV0aG9yPjxZZWFyPjIwMjE8L1llYXI+PFJlY051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</w:fldData>
        </w:fldChar>
      </w:r>
      <w:r w:rsidRPr="00936F5C">
        <w:instrText xml:space="preserve"> ADDIN EN.CITE </w:instrText>
      </w:r>
      <w:r w:rsidRPr="00936F5C">
        <w:fldChar w:fldCharType="begin">
          <w:fldData xml:space="preserve">PEVuZE5vdGU+PENpdGU+PEF1dGhvcj5MaTwvQXV0aG9yPjxZZWFyPjIwMjE8L1llYXI+PFJlY051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</w:fldData>
        </w:fldChar>
      </w:r>
      <w:r w:rsidRPr="00936F5C">
        <w:instrText xml:space="preserve"> ADDIN EN.CITE.DATA </w:instrText>
      </w:r>
      <w:r w:rsidRPr="00936F5C">
        <w:fldChar w:fldCharType="end"/>
      </w:r>
      <w:r w:rsidRPr="00936F5C">
        <w:fldChar w:fldCharType="separate"/>
      </w:r>
      <w:r w:rsidRPr="00936F5C">
        <w:rPr>
          <w:vertAlign w:val="superscript"/>
        </w:rPr>
        <w:t>34, 35</w:t>
      </w:r>
      <w:r w:rsidRPr="00936F5C">
        <w:fldChar w:fldCharType="end"/>
      </w:r>
      <w:r w:rsidRPr="00936F5C">
        <w:t xml:space="preserve"> For example, </w:t>
      </w:r>
      <w:r w:rsidRPr="00936F5C">
        <w:rPr>
          <w:rFonts w:hint="eastAsia"/>
          <w:kern w:val="0"/>
        </w:rPr>
        <w:t>MASLD</w:t>
      </w:r>
      <w:r w:rsidRPr="00936F5C">
        <w:rPr>
          <w:kern w:val="0"/>
        </w:rPr>
        <w:t xml:space="preserve"> mice fed with a high-fat diet (HFD) had significantly higher levels of </w:t>
      </w:r>
      <w:proofErr w:type="spellStart"/>
      <w:r w:rsidRPr="00936F5C">
        <w:rPr>
          <w:color w:val="333333"/>
          <w:shd w:val="clear" w:color="auto" w:fill="FFFFFF"/>
        </w:rPr>
        <w:t>taurodeoxycholic</w:t>
      </w:r>
      <w:proofErr w:type="spellEnd"/>
      <w:r w:rsidRPr="00936F5C">
        <w:rPr>
          <w:color w:val="333333"/>
          <w:shd w:val="clear" w:color="auto" w:fill="FFFFFF"/>
        </w:rPr>
        <w:t xml:space="preserve"> acid (TDCA)</w:t>
      </w:r>
      <w:r w:rsidRPr="00936F5C">
        <w:rPr>
          <w:kern w:val="0"/>
        </w:rPr>
        <w:t>, DCA, TCA, CA, and lower levels of MCA, TUDCA than control mice.</w:t>
      </w:r>
      <w:r w:rsidRPr="00936F5C">
        <w:rPr>
          <w:kern w:val="0"/>
        </w:rPr>
        <w:fldChar w:fldCharType="begin">
          <w:fldData xml:space="preserve">PEVuZE5vdGU+PENpdGU+PEF1dGhvcj5IZTwvQXV0aG9yPjxZZWFyPjIwMjE8L1llYXI+PFJlY051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</w:fldData>
        </w:fldChar>
      </w:r>
      <w:r w:rsidRPr="00936F5C">
        <w:rPr>
          <w:kern w:val="0"/>
        </w:rPr>
        <w:instrText xml:space="preserve"> ADDIN EN.CITE </w:instrText>
      </w:r>
      <w:r w:rsidRPr="00936F5C">
        <w:rPr>
          <w:kern w:val="0"/>
        </w:rPr>
        <w:fldChar w:fldCharType="begin">
          <w:fldData xml:space="preserve">PEVuZE5vdGU+PENpdGU+PEF1dGhvcj5IZTwvQXV0aG9yPjxZZWFyPjIwMjE8L1llYXI+PFJlY051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</w:fldData>
        </w:fldChar>
      </w:r>
      <w:r w:rsidRPr="00936F5C">
        <w:rPr>
          <w:kern w:val="0"/>
        </w:rPr>
        <w:instrText xml:space="preserve"> ADDIN EN.CITE.DATA </w:instrText>
      </w:r>
      <w:r w:rsidRPr="00936F5C">
        <w:rPr>
          <w:kern w:val="0"/>
        </w:rPr>
      </w:r>
      <w:r w:rsidRPr="00936F5C">
        <w:rPr>
          <w:kern w:val="0"/>
        </w:rPr>
        <w:fldChar w:fldCharType="end"/>
      </w:r>
      <w:r w:rsidRPr="00936F5C">
        <w:rPr>
          <w:kern w:val="0"/>
        </w:rPr>
      </w:r>
      <w:r w:rsidRPr="00936F5C">
        <w:rPr>
          <w:kern w:val="0"/>
        </w:rPr>
        <w:fldChar w:fldCharType="separate"/>
      </w:r>
      <w:r w:rsidRPr="00936F5C">
        <w:rPr>
          <w:kern w:val="0"/>
          <w:vertAlign w:val="superscript"/>
        </w:rPr>
        <w:t>36</w:t>
      </w:r>
      <w:r w:rsidRPr="00936F5C">
        <w:rPr>
          <w:kern w:val="0"/>
        </w:rPr>
        <w:fldChar w:fldCharType="end"/>
      </w:r>
      <w:r w:rsidRPr="00936F5C">
        <w:rPr>
          <w:kern w:val="0"/>
        </w:rPr>
        <w:t xml:space="preserve"> Further, MASH mice fed with </w:t>
      </w:r>
      <w:r w:rsidRPr="00936F5C">
        <w:rPr>
          <w:rFonts w:hint="eastAsia"/>
        </w:rPr>
        <w:t>methionine- and choline-deficient</w:t>
      </w:r>
      <w:r w:rsidRPr="00936F5C">
        <w:rPr>
          <w:kern w:val="0"/>
        </w:rPr>
        <w:t xml:space="preserve"> diet exhibited significantly increased serum </w:t>
      </w:r>
      <w:r w:rsidRPr="00936F5C">
        <w:rPr>
          <w:rFonts w:hint="eastAsia"/>
        </w:rPr>
        <w:t xml:space="preserve">TDCA, CDCA, LCA, and </w:t>
      </w:r>
      <w:r w:rsidRPr="00936F5C">
        <w:t>tauro</w:t>
      </w:r>
      <w:r w:rsidRPr="00936F5C">
        <w:rPr>
          <w:kern w:val="0"/>
        </w:rPr>
        <w:t xml:space="preserve">lithocholic acid </w:t>
      </w:r>
      <w:r w:rsidRPr="00936F5C">
        <w:rPr>
          <w:rFonts w:hint="eastAsia"/>
        </w:rPr>
        <w:t>than control mice.</w:t>
      </w:r>
      <w:r w:rsidRPr="00936F5C">
        <w:rPr>
          <w:rFonts w:hint="eastAsia"/>
        </w:rPr>
        <w:fldChar w:fldCharType="begin">
          <w:fldData xml:space="preserve">PEVuZE5vdGU+PENpdGU+PEF1dGhvcj5MaTwvQXV0aG9yPjxZZWFyPjIwMjA8L1llYXI+PFJlY051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</w:fldData>
        </w:fldChar>
      </w:r>
      <w:r w:rsidRPr="00936F5C">
        <w:instrText xml:space="preserve"> ADDIN EN.CITE </w:instrText>
      </w:r>
      <w:r w:rsidRPr="00936F5C">
        <w:fldChar w:fldCharType="begin">
          <w:fldData xml:space="preserve">PEVuZE5vdGU+PENpdGU+PEF1dGhvcj5MaTwvQXV0aG9yPjxZZWFyPjIwMjA8L1llYXI+PFJlY051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</w:fldData>
        </w:fldChar>
      </w:r>
      <w:r w:rsidRPr="00936F5C">
        <w:instrText xml:space="preserve"> ADDIN EN.CITE.DATA </w:instrText>
      </w:r>
      <w:r w:rsidRPr="00936F5C">
        <w:fldChar w:fldCharType="end"/>
      </w:r>
      <w:r w:rsidRPr="00936F5C">
        <w:rPr>
          <w:rFonts w:hint="eastAsia"/>
        </w:rPr>
      </w:r>
      <w:r w:rsidRPr="00936F5C">
        <w:rPr>
          <w:rFonts w:hint="eastAsia"/>
        </w:rPr>
        <w:fldChar w:fldCharType="separate"/>
      </w:r>
      <w:r w:rsidRPr="00936F5C">
        <w:rPr>
          <w:vertAlign w:val="superscript"/>
        </w:rPr>
        <w:t>35</w:t>
      </w:r>
      <w:r w:rsidRPr="00936F5C">
        <w:rPr>
          <w:rFonts w:hint="eastAsia"/>
        </w:rPr>
        <w:fldChar w:fldCharType="end"/>
      </w:r>
      <w:r w:rsidRPr="00936F5C">
        <w:rPr>
          <w:rFonts w:ascii="AdvOT596495f2" w:hAnsi="AdvOT596495f2"/>
          <w:sz w:val="16"/>
          <w:szCs w:val="16"/>
        </w:rPr>
        <w:t xml:space="preserve"> </w:t>
      </w:r>
      <w:r w:rsidRPr="00936F5C">
        <w:rPr>
          <w:kern w:val="0"/>
        </w:rPr>
        <w:t xml:space="preserve">On the other hand, </w:t>
      </w:r>
      <w:r w:rsidRPr="00936F5C">
        <w:t>in models of</w:t>
      </w:r>
      <w:r w:rsidRPr="00936F5C">
        <w:rPr>
          <w:kern w:val="0"/>
        </w:rPr>
        <w:t xml:space="preserve"> </w:t>
      </w:r>
      <w:r w:rsidRPr="00936F5C">
        <w:rPr>
          <w:rStyle w:val="15"/>
          <w:rFonts w:ascii="Times New Roman" w:hAnsi="Times New Roman" w:hint="default"/>
          <w:i w:val="0"/>
          <w:iCs w:val="0"/>
          <w:color w:val="333333"/>
          <w:shd w:val="clear" w:color="auto" w:fill="FFFFFF"/>
        </w:rPr>
        <w:t>diabetic nephropathy</w:t>
      </w:r>
      <w:r w:rsidRPr="00936F5C">
        <w:rPr>
          <w:kern w:val="0"/>
        </w:rPr>
        <w:t xml:space="preserve"> (DN) mice, Wei </w:t>
      </w:r>
      <w:r w:rsidRPr="00936F5C">
        <w:rPr>
          <w:i/>
          <w:iCs/>
          <w:kern w:val="0"/>
        </w:rPr>
        <w:t>et al.</w:t>
      </w:r>
      <w:r w:rsidRPr="00936F5C">
        <w:rPr>
          <w:kern w:val="0"/>
        </w:rPr>
        <w:t xml:space="preserve"> have found that serum total BAs, TCA, and Tβ-MCA were increased.</w:t>
      </w:r>
      <w:r w:rsidRPr="00936F5C">
        <w:rPr>
          <w:kern w:val="0"/>
        </w:rPr>
        <w:fldChar w:fldCharType="begin">
          <w:fldData xml:space="preserve">PEVuZE5vdGU+PENpdGU+PEF1dGhvcj5aaGFvPC9BdXRob3I+PFllYXI+MjAxOTwvWWVhcj48UmVj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</w:fldData>
        </w:fldChar>
      </w:r>
      <w:r w:rsidRPr="00936F5C">
        <w:rPr>
          <w:kern w:val="0"/>
        </w:rPr>
        <w:instrText xml:space="preserve"> ADDIN EN.CITE </w:instrText>
      </w:r>
      <w:r w:rsidRPr="00936F5C">
        <w:rPr>
          <w:kern w:val="0"/>
        </w:rPr>
        <w:fldChar w:fldCharType="begin">
          <w:fldData xml:space="preserve">PEVuZE5vdGU+PENpdGU+PEF1dGhvcj5aaGFvPC9BdXRob3I+PFllYXI+MjAxOTwvWWVhcj48UmVj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</w:fldData>
        </w:fldChar>
      </w:r>
      <w:r w:rsidRPr="00936F5C">
        <w:rPr>
          <w:kern w:val="0"/>
        </w:rPr>
        <w:instrText xml:space="preserve"> ADDIN EN.CITE.DATA </w:instrText>
      </w:r>
      <w:r w:rsidRPr="00936F5C">
        <w:rPr>
          <w:kern w:val="0"/>
        </w:rPr>
      </w:r>
      <w:r w:rsidRPr="00936F5C">
        <w:rPr>
          <w:kern w:val="0"/>
        </w:rPr>
        <w:fldChar w:fldCharType="end"/>
      </w:r>
      <w:r w:rsidRPr="00936F5C">
        <w:rPr>
          <w:kern w:val="0"/>
        </w:rPr>
      </w:r>
      <w:r w:rsidRPr="00936F5C">
        <w:rPr>
          <w:kern w:val="0"/>
        </w:rPr>
        <w:fldChar w:fldCharType="separate"/>
      </w:r>
      <w:r w:rsidRPr="00936F5C">
        <w:rPr>
          <w:kern w:val="0"/>
          <w:vertAlign w:val="superscript"/>
        </w:rPr>
        <w:t>37</w:t>
      </w:r>
      <w:r w:rsidRPr="00936F5C">
        <w:rPr>
          <w:kern w:val="0"/>
        </w:rPr>
        <w:fldChar w:fldCharType="end"/>
      </w:r>
      <w:r w:rsidRPr="00936F5C">
        <w:rPr>
          <w:kern w:val="0"/>
        </w:rPr>
        <w:t xml:space="preserve"> Further, in the feces of DN rats, there were increased TBAs, CA, DCA, and a decreased DCA-to-CA ratio, which</w:t>
      </w:r>
      <w:r w:rsidRPr="00936F5C">
        <w:t xml:space="preserve"> might contribute to the progression of renal impairment by </w:t>
      </w:r>
      <w:r w:rsidRPr="00936F5C">
        <w:rPr>
          <w:kern w:val="0"/>
        </w:rPr>
        <w:t>increasing mucosal permeability and gut inflammation.</w:t>
      </w:r>
      <w:r w:rsidRPr="00936F5C">
        <w:rPr>
          <w:kern w:val="0"/>
        </w:rPr>
        <w:fldChar w:fldCharType="begin">
          <w:fldData xml:space="preserve">PEVuZE5vdGU+PENpdGU+PEF1dGhvcj5XZWk8L0F1dGhvcj48WWVhcj4yMDIxPC9ZZWFyPjxSZWNO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</w:fldData>
        </w:fldChar>
      </w:r>
      <w:r w:rsidRPr="00936F5C">
        <w:rPr>
          <w:kern w:val="0"/>
        </w:rPr>
        <w:instrText xml:space="preserve"> ADDIN EN.CITE </w:instrText>
      </w:r>
      <w:r w:rsidRPr="00936F5C">
        <w:rPr>
          <w:kern w:val="0"/>
        </w:rPr>
        <w:fldChar w:fldCharType="begin">
          <w:fldData xml:space="preserve">PEVuZE5vdGU+PENpdGU+PEF1dGhvcj5XZWk8L0F1dGhvcj48WWVhcj4yMDIxPC9ZZWFyPjxSZWNO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</w:fldData>
        </w:fldChar>
      </w:r>
      <w:r w:rsidRPr="00936F5C">
        <w:rPr>
          <w:kern w:val="0"/>
        </w:rPr>
        <w:instrText xml:space="preserve"> ADDIN EN.CITE.DATA </w:instrText>
      </w:r>
      <w:r w:rsidRPr="00936F5C">
        <w:rPr>
          <w:kern w:val="0"/>
        </w:rPr>
      </w:r>
      <w:r w:rsidRPr="00936F5C">
        <w:rPr>
          <w:kern w:val="0"/>
        </w:rPr>
        <w:fldChar w:fldCharType="end"/>
      </w:r>
      <w:r w:rsidRPr="00936F5C">
        <w:rPr>
          <w:kern w:val="0"/>
        </w:rPr>
      </w:r>
      <w:r w:rsidRPr="00936F5C">
        <w:rPr>
          <w:kern w:val="0"/>
        </w:rPr>
        <w:fldChar w:fldCharType="separate"/>
      </w:r>
      <w:r w:rsidRPr="00936F5C">
        <w:rPr>
          <w:kern w:val="0"/>
          <w:vertAlign w:val="superscript"/>
        </w:rPr>
        <w:t>38</w:t>
      </w:r>
      <w:r w:rsidRPr="00936F5C">
        <w:rPr>
          <w:kern w:val="0"/>
        </w:rPr>
        <w:fldChar w:fldCharType="end"/>
      </w:r>
    </w:p>
    <w:p w14:paraId="5536AF51" w14:textId="77777777" w:rsidR="00567A0C" w:rsidRPr="00936F5C" w:rsidRDefault="00567A0C"/>
    <w:p w14:paraId="5536AF52" w14:textId="77777777" w:rsidR="00567A0C" w:rsidRPr="00936F5C" w:rsidRDefault="00936F5C">
      <w:pPr>
        <w:rPr>
          <w:color w:val="231F20"/>
        </w:rPr>
      </w:pPr>
      <w:r w:rsidRPr="00936F5C">
        <w:t xml:space="preserve">Due to discrepancies of the published literature, we have focused on concordant results where the circulating levels of BA metabolites are described in patients with </w:t>
      </w:r>
      <w:r w:rsidRPr="00936F5C">
        <w:rPr>
          <w:rFonts w:hint="eastAsia"/>
        </w:rPr>
        <w:t>MASLD</w:t>
      </w:r>
      <w:r w:rsidRPr="00936F5C">
        <w:t xml:space="preserve"> or CKD alone and in those with combined MLKD</w:t>
      </w:r>
      <w:r w:rsidRPr="00936F5C">
        <w:fldChar w:fldCharType="begin">
          <w:fldData xml:space="preserve">PEVuZE5vdGU+PENpdGU+PEF1dGhvcj5MaTwvQXV0aG9yPjxZZWFyPjIwMTk8L1llYXI+PFJlY051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</w:fldData>
        </w:fldChar>
      </w:r>
      <w:r w:rsidRPr="00936F5C">
        <w:instrText xml:space="preserve"> ADDIN EN.CITE </w:instrText>
      </w:r>
      <w:r w:rsidRPr="00936F5C">
        <w:fldChar w:fldCharType="begin">
          <w:fldData xml:space="preserve">PEVuZE5vdGU+PENpdGU+PEF1dGhvcj5MaTwvQXV0aG9yPjxZZWFyPjIwMTk8L1llYXI+PFJlY051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33, 39</w:t>
      </w:r>
      <w:r w:rsidRPr="00936F5C">
        <w:fldChar w:fldCharType="end"/>
      </w:r>
      <w:r w:rsidRPr="00936F5C">
        <w:t xml:space="preserve"> (</w:t>
      </w:r>
      <w:r w:rsidRPr="00936F5C">
        <w:rPr>
          <w:b/>
          <w:bCs/>
        </w:rPr>
        <w:t>Supplementary table 1</w:t>
      </w:r>
      <w:r w:rsidRPr="00936F5C">
        <w:t xml:space="preserve">). Comparing MLKD patients with healthy individuals, a consistently altered </w:t>
      </w:r>
      <w:r w:rsidRPr="00936F5C">
        <w:lastRenderedPageBreak/>
        <w:t>BA signature was observed in the circulating levels of PBAs (principally increased plasma TCA,</w:t>
      </w:r>
      <w:r w:rsidRPr="00936F5C">
        <w:fldChar w:fldCharType="begin">
          <w:fldData xml:space="preserve">PEVuZE5vdGU+PENpdGU+PEF1dGhvcj5OaW1lcjwvQXV0aG9yPjxZZWFyPjIwMjE8L1llYXI+PFJl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</w:fldData>
        </w:fldChar>
      </w:r>
      <w:r w:rsidRPr="00936F5C">
        <w:instrText xml:space="preserve"> ADDIN EN.CITE </w:instrText>
      </w:r>
      <w:r w:rsidRPr="00936F5C">
        <w:fldChar w:fldCharType="begin">
          <w:fldData xml:space="preserve">PEVuZE5vdGU+PENpdGU+PEF1dGhvcj5OaW1lcjwvQXV0aG9yPjxZZWFyPjIwMjE8L1llYXI+PFJl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</w:fldData>
        </w:fldChar>
      </w:r>
      <w:r w:rsidRPr="00936F5C">
        <w:instrText xml:space="preserve"> ADDIN EN.CITE.DATA </w:instrText>
      </w:r>
      <w:r w:rsidRPr="00936F5C">
        <w:fldChar w:fldCharType="end"/>
      </w:r>
      <w:r w:rsidRPr="00936F5C">
        <w:fldChar w:fldCharType="separate"/>
      </w:r>
      <w:r w:rsidRPr="00936F5C">
        <w:rPr>
          <w:vertAlign w:val="superscript"/>
        </w:rPr>
        <w:t>27, 32, 39-41</w:t>
      </w:r>
      <w:r w:rsidRPr="00936F5C">
        <w:fldChar w:fldCharType="end"/>
      </w:r>
      <w:r w:rsidRPr="00936F5C">
        <w:t xml:space="preserve"> GCA,</w:t>
      </w:r>
      <w:r w:rsidRPr="00936F5C">
        <w:fldChar w:fldCharType="begin">
          <w:fldData xml:space="preserve">PEVuZE5vdGU+PENpdGU+PEF1dGhvcj5OaW1lcjwvQXV0aG9yPjxZZWFyPjIwMjE8L1llYXI+PFJl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</w:fldData>
        </w:fldChar>
      </w:r>
      <w:r w:rsidRPr="00936F5C">
        <w:instrText xml:space="preserve"> ADDIN EN.CITE </w:instrText>
      </w:r>
      <w:r w:rsidRPr="00936F5C">
        <w:fldChar w:fldCharType="begin">
          <w:fldData xml:space="preserve">PEVuZE5vdGU+PENpdGU+PEF1dGhvcj5OaW1lcjwvQXV0aG9yPjxZZWFyPjIwMjE8L1llYXI+PFJl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</w:fldData>
        </w:fldChar>
      </w:r>
      <w:r w:rsidRPr="00936F5C">
        <w:instrText xml:space="preserve"> ADDIN EN.CITE.DATA </w:instrText>
      </w:r>
      <w:r w:rsidRPr="00936F5C">
        <w:fldChar w:fldCharType="end"/>
      </w:r>
      <w:r w:rsidRPr="00936F5C">
        <w:fldChar w:fldCharType="separate"/>
      </w:r>
      <w:r w:rsidRPr="00936F5C">
        <w:rPr>
          <w:vertAlign w:val="superscript"/>
        </w:rPr>
        <w:t>21, 27, 33</w:t>
      </w:r>
      <w:r w:rsidRPr="00936F5C">
        <w:fldChar w:fldCharType="end"/>
      </w:r>
      <w:r w:rsidRPr="00936F5C">
        <w:t xml:space="preserve"> TUDCA</w:t>
      </w:r>
      <w:r w:rsidRPr="00936F5C">
        <w:fldChar w:fldCharType="begin">
          <w:fldData xml:space="preserve">PEVuZE5vdGU+PENpdGU+PEF1dGhvcj5TeWRvcjwvQXV0aG9yPjxZZWFyPjIwMjA8L1llYXI+PFJl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==
</w:fldData>
        </w:fldChar>
      </w:r>
      <w:r w:rsidRPr="00936F5C">
        <w:instrText xml:space="preserve"> ADDIN EN.CITE </w:instrText>
      </w:r>
      <w:r w:rsidRPr="00936F5C">
        <w:fldChar w:fldCharType="begin">
          <w:fldData xml:space="preserve">PEVuZE5vdGU+PENpdGU+PEF1dGhvcj5TeWRvcjwvQXV0aG9yPjxZZWFyPjIwMjA8L1llYXI+PFJl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33, 41</w:t>
      </w:r>
      <w:r w:rsidRPr="00936F5C">
        <w:fldChar w:fldCharType="end"/>
      </w:r>
      <w:r w:rsidRPr="00936F5C">
        <w:t xml:space="preserve"> and GCDCA</w:t>
      </w:r>
      <w:r w:rsidRPr="00936F5C">
        <w:fldChar w:fldCharType="begin">
          <w:fldData xml:space="preserve">PEVuZE5vdGU+PENpdGU+PEF1dGhvcj5OaW1lcjwvQXV0aG9yPjxZZWFyPjIwMjE8L1llYXI+PFJl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</w:fldData>
        </w:fldChar>
      </w:r>
      <w:r w:rsidRPr="00936F5C">
        <w:instrText xml:space="preserve"> ADDIN EN.CITE </w:instrText>
      </w:r>
      <w:r w:rsidRPr="00936F5C">
        <w:fldChar w:fldCharType="begin">
          <w:fldData xml:space="preserve">PEVuZE5vdGU+PENpdGU+PEF1dGhvcj5OaW1lcjwvQXV0aG9yPjxZZWFyPjIwMjE8L1llYXI+PFJl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</w:fldData>
        </w:fldChar>
      </w:r>
      <w:r w:rsidRPr="00936F5C">
        <w:instrText xml:space="preserve"> ADDIN EN.CITE.DATA </w:instrText>
      </w:r>
      <w:r w:rsidRPr="00936F5C">
        <w:fldChar w:fldCharType="end"/>
      </w:r>
      <w:r w:rsidRPr="00936F5C">
        <w:fldChar w:fldCharType="separate"/>
      </w:r>
      <w:r w:rsidRPr="00936F5C">
        <w:rPr>
          <w:vertAlign w:val="superscript"/>
        </w:rPr>
        <w:t>21, 27, 39, 41</w:t>
      </w:r>
      <w:r w:rsidRPr="00936F5C">
        <w:fldChar w:fldCharType="end"/>
      </w:r>
      <w:r w:rsidRPr="00936F5C">
        <w:t>). Similarly, in our unpublished study, we found an increase in plasma TCDCA and GCDCA levels in patients with MLKD, which is consistent with previously published literature.</w:t>
      </w:r>
      <w:r w:rsidRPr="00936F5C">
        <w:fldChar w:fldCharType="begin">
          <w:fldData xml:space="preserve">PEVuZE5vdGU+PENpdGU+PEF1dGhvcj5QdXJpPC9BdXRob3I+PFllYXI+MjAxODwvWWVhcj48UmVj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==
</w:fldData>
        </w:fldChar>
      </w:r>
      <w:r w:rsidRPr="00936F5C">
        <w:instrText xml:space="preserve"> ADDIN EN.CITE </w:instrText>
      </w:r>
      <w:r w:rsidRPr="00936F5C">
        <w:fldChar w:fldCharType="begin">
          <w:fldData xml:space="preserve">PEVuZE5vdGU+PENpdGU+PEF1dGhvcj5QdXJpPC9BdXRob3I+PFllYXI+MjAxODwvWWVhcj48UmVj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==
</w:fldData>
        </w:fldChar>
      </w:r>
      <w:r w:rsidRPr="00936F5C">
        <w:instrText xml:space="preserve"> ADDIN EN.CITE.DATA </w:instrText>
      </w:r>
      <w:r w:rsidRPr="00936F5C">
        <w:fldChar w:fldCharType="end"/>
      </w:r>
      <w:r w:rsidRPr="00936F5C">
        <w:fldChar w:fldCharType="separate"/>
      </w:r>
      <w:r w:rsidRPr="00936F5C">
        <w:rPr>
          <w:vertAlign w:val="superscript"/>
        </w:rPr>
        <w:t>21, 27</w:t>
      </w:r>
      <w:r w:rsidRPr="00936F5C">
        <w:fldChar w:fldCharType="end"/>
      </w:r>
      <w:r w:rsidRPr="00936F5C">
        <w:rPr>
          <w:rFonts w:eastAsia="DengXian"/>
        </w:rPr>
        <w:t xml:space="preserve"> </w:t>
      </w:r>
      <w:r w:rsidRPr="00936F5C">
        <w:t xml:space="preserve">Furthermore, there are some plasma BAs showing an opposite trend in patients with </w:t>
      </w:r>
      <w:r w:rsidRPr="00936F5C">
        <w:rPr>
          <w:rFonts w:hint="eastAsia"/>
        </w:rPr>
        <w:t>MASLD</w:t>
      </w:r>
      <w:r w:rsidRPr="00936F5C">
        <w:t xml:space="preserve"> (increased levels of CA,</w:t>
      </w:r>
      <w:r w:rsidRPr="00936F5C">
        <w:fldChar w:fldCharType="begin">
          <w:fldData xml:space="preserve">PEVuZE5vdGU+PENpdGU+PEF1dGhvcj5KaWFvPC9BdXRob3I+PFllYXI+MjAxODwvWWVhcj48UmVj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</w:fldData>
        </w:fldChar>
      </w:r>
      <w:r w:rsidRPr="00936F5C">
        <w:instrText xml:space="preserve"> ADDIN EN.CITE </w:instrText>
      </w:r>
      <w:r w:rsidRPr="00936F5C">
        <w:fldChar w:fldCharType="begin">
          <w:fldData xml:space="preserve">PEVuZE5vdGU+PENpdGU+PEF1dGhvcj5KaWFvPC9BdXRob3I+PFllYXI+MjAxODwvWWVhcj48UmVj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5</w:t>
      </w:r>
      <w:r w:rsidRPr="00936F5C">
        <w:fldChar w:fldCharType="end"/>
      </w:r>
      <w:r w:rsidRPr="00936F5C">
        <w:t xml:space="preserve"> CDCA,</w:t>
      </w:r>
      <w:r w:rsidRPr="00936F5C">
        <w:fldChar w:fldCharType="begin">
          <w:fldData xml:space="preserve">PEVuZE5vdGU+PENpdGU+PEF1dGhvcj5KaWFvPC9BdXRob3I+PFllYXI+MjAxODwvWWVhcj48UmVj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</w:fldData>
        </w:fldChar>
      </w:r>
      <w:r w:rsidRPr="00936F5C">
        <w:instrText xml:space="preserve"> ADDIN EN.CITE </w:instrText>
      </w:r>
      <w:r w:rsidRPr="00936F5C">
        <w:fldChar w:fldCharType="begin">
          <w:fldData xml:space="preserve">PEVuZE5vdGU+PENpdGU+PEF1dGhvcj5KaWFvPC9BdXRob3I+PFllYXI+MjAxODwvWWVhcj48UmVj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5</w:t>
      </w:r>
      <w:r w:rsidRPr="00936F5C">
        <w:fldChar w:fldCharType="end"/>
      </w:r>
      <w:r w:rsidRPr="00936F5C">
        <w:t xml:space="preserve"> HDCA,</w:t>
      </w:r>
      <w:r w:rsidRPr="00936F5C">
        <w:fldChar w:fldCharType="begin">
          <w:fldData xml:space="preserve">PEVuZE5vdGU+PENpdGU+PEF1dGhvcj5OaW1lcjwvQXV0aG9yPjxZZWFyPjIwMjE8L1llYXI+PFJl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</w:fldData>
        </w:fldChar>
      </w:r>
      <w:r w:rsidRPr="00936F5C">
        <w:instrText xml:space="preserve"> ADDIN EN.CITE </w:instrText>
      </w:r>
      <w:r w:rsidRPr="00936F5C">
        <w:fldChar w:fldCharType="begin">
          <w:fldData xml:space="preserve">PEVuZE5vdGU+PENpdGU+PEF1dGhvcj5OaW1lcjwvQXV0aG9yPjxZZWFyPjIwMjE8L1llYXI+PFJl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27</w:t>
      </w:r>
      <w:r w:rsidRPr="00936F5C">
        <w:fldChar w:fldCharType="end"/>
      </w:r>
      <w:r w:rsidRPr="00936F5C">
        <w:t xml:space="preserve"> UDCA</w:t>
      </w:r>
      <w:r w:rsidRPr="00936F5C">
        <w:fldChar w:fldCharType="begin">
          <w:fldData xml:space="preserve">PEVuZE5vdGU+PENpdGU+PEF1dGhvcj5KaWFvPC9BdXRob3I+PFllYXI+MjAxODwvWWVhcj48UmVj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</w:fldData>
        </w:fldChar>
      </w:r>
      <w:r w:rsidRPr="00936F5C">
        <w:instrText xml:space="preserve"> ADDIN EN.CITE </w:instrText>
      </w:r>
      <w:r w:rsidRPr="00936F5C">
        <w:fldChar w:fldCharType="begin">
          <w:fldData xml:space="preserve">PEVuZE5vdGU+PENpdGU+PEF1dGhvcj5KaWFvPC9BdXRob3I+PFllYXI+MjAxODwvWWVhcj48UmVj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5</w:t>
      </w:r>
      <w:r w:rsidRPr="00936F5C">
        <w:fldChar w:fldCharType="end"/>
      </w:r>
      <w:r w:rsidRPr="00936F5C">
        <w:t>) compared to those with CKD (decreased levels of CA,</w:t>
      </w:r>
      <w:r w:rsidRPr="00936F5C">
        <w:fldChar w:fldCharType="begin"/>
      </w:r>
      <w:r w:rsidRPr="00936F5C">
        <w:instrText xml:space="preserve"> ADDIN EN.CITE &lt;EndNote&gt;&lt;Cite&gt;&lt;Author&gt;Jimenez&lt;/Author&gt;&lt;Year&gt;2002&lt;/Year&gt;&lt;RecNum&gt;26&lt;/RecNum&gt;&lt;DisplayText&gt;&lt;style face="superscript"&gt;15&lt;/style&gt;&lt;/DisplayText&gt;&lt;record&gt;&lt;rec-number&gt;26&lt;/rec-number&gt;&lt;foreign-keys&gt;&lt;key app="EN" db-id="r5z9rvpf4dved3ew2eaxxw0300x95s2d0zav" timestamp="1667622880"&gt;26&lt;/key&gt;&lt;/foreign-keys&gt;&lt;ref-type name="Journal Article"&gt;17&lt;/ref-type&gt;&lt;contributors&gt;&lt;authors&gt;&lt;author&gt;Jimenez, F.&lt;/author&gt;&lt;author&gt;Monte, M. J.&lt;/author&gt;&lt;author&gt;El-Mir, M. Y.&lt;/author&gt;&lt;author&gt;Pascual, M. J.&lt;/author&gt;&lt;author&gt;Marin, J. </w:instrText>
      </w:r>
      <w:r w:rsidRPr="00936F5C">
        <w:instrText>J.&lt;/author&gt;&lt;/authors&gt;&lt;/contributors&gt;&lt;auth-address&gt;Department of Gastroenterology and Hepatology, University Hospital, University of Salamanca, 37007-Salamanca, Spain.&lt;/auth-address&gt;&lt;titles&gt;&lt;title&gt;Chronic renal failure-induced changes in serum and urine bile acid profiles&lt;/title&gt;&lt;secondary-title&gt;Dig Dis Sci&lt;/secondary-title&gt;&lt;/titles&gt;&lt;pages&gt;2398-406&lt;/pages&gt;&lt;volume&gt;47&lt;/volume&gt;&lt;number&gt;11&lt;/number&gt;&lt;edition&gt;2002/11/28&lt;/edition&gt;&lt;keywords&gt;&lt;keyword&gt;Aged&lt;/keyword&gt;&lt;keyword&gt;Bile Acids and Salts/*blood/*urine&lt;/keyword&gt;&lt;k</w:instrText>
      </w:r>
      <w:r w:rsidRPr="00936F5C">
        <w:instrText>eyword&gt;Dietary Proteins/administration &amp;amp; dosage&lt;/keyword&gt;&lt;keyword&gt;Female&lt;/keyword&gt;&lt;keyword&gt;Humans&lt;/keyword&gt;&lt;keyword&gt;Kidney Failure, Chronic/*blood/complications/therapy/*urine&lt;/keyword&gt;&lt;keyword&gt;Kidney Transplantation&lt;/keyword&gt;&lt;keyword&gt;Male&lt;/keyword&gt;&lt;keyword&gt;Middle Aged&lt;/keyword&gt;&lt;keyword&gt;Pruritus/etiology/metabolism&lt;/keyword&gt;&lt;keyword&gt;Renal Dialysis&lt;/keyword&gt;&lt;/keywords&gt;&lt;dates&gt;&lt;year&gt;2002&lt;/year&gt;&lt;pub-dates&gt;&lt;date&gt;Nov&lt;/date&gt;&lt;/pub-dates&gt;&lt;/dates&gt;&lt;isbn&gt;0163-2116 (Print)&amp;#xD;0163-2116&lt;/isbn&gt;&lt;accession-num&gt;12452369</w:instrText>
      </w:r>
      <w:r w:rsidRPr="00936F5C">
        <w:instrText>&lt;/accession-num&gt;&lt;urls&gt;&lt;/urls&gt;&lt;electronic-resource-num&gt;10.1023/a:1020575001944&lt;/electronic-resource-num&gt;&lt;remote-database-provider&gt;NLM&lt;/remote-database-provider&gt;&lt;language&gt;eng&lt;/language&gt;&lt;/record&gt;&lt;/Cite&gt;&lt;/EndNote&gt;</w:instrText>
      </w:r>
      <w:r w:rsidRPr="00936F5C">
        <w:fldChar w:fldCharType="separate"/>
      </w:r>
      <w:r w:rsidRPr="00936F5C">
        <w:rPr>
          <w:vertAlign w:val="superscript"/>
        </w:rPr>
        <w:t>15</w:t>
      </w:r>
      <w:r w:rsidRPr="00936F5C">
        <w:fldChar w:fldCharType="end"/>
      </w:r>
      <w:r w:rsidRPr="00936F5C">
        <w:t xml:space="preserve"> CDCA,</w:t>
      </w:r>
      <w:r w:rsidRPr="00936F5C">
        <w:fldChar w:fldCharType="begin"/>
      </w:r>
      <w:r w:rsidRPr="00936F5C">
        <w:instrText xml:space="preserve"> ADDIN EN.CITE &lt;EndNote&gt;&lt;Cite&gt;&lt;Author&gt;Li&lt;/Author&gt;&lt;Year&gt;2022&lt;/Year&gt;&lt;RecNum&gt;27&lt;/RecNum&gt;&lt;DisplayText&gt;&lt;style face="superscript"&gt;32&lt;/style&gt;&lt;/DisplayText&gt;&lt;record&gt;&lt;rec-number&gt;27&lt;/rec-number&gt;&lt;foreign-keys&gt;&lt;key app="EN" db-id="r5z9rvpf4dved3ew2eaxxw0300x95s2d0zav" timestamp="1667622935"&gt;27&lt;/key&gt;&lt;/foreign-keys&gt;&lt;ref-type name="Journal Article"&gt;17&lt;/ref-type&gt;&lt;contributors&gt;&lt;authors&gt;&lt;author&gt;Li, X.&lt;/author&gt;&lt;author&gt;Wang, L.&lt;/author&gt;&lt;author&gt;Ma, S.&lt;/author&gt;&lt;author&gt;Lin, S.&lt;/author&gt;&lt;author&gt;Wang, C.&lt;/author&gt;&lt;author&gt;Wang, H.&lt;/aut</w:instrText>
      </w:r>
      <w:r w:rsidRPr="00936F5C">
        <w:instrText>hor&gt;&lt;/authors&gt;&lt;/contributors&gt;&lt;auth-address&gt;Department of General Medicine and Geriatrics, The Second Affiliated Hospital of School of Medicine, Linping Campus, Zhejiang University, No. 369, Yingbin Rd, Nanyuan St, Linping District, Hangzhou, Zhejiang Province 311100, China.&amp;#xD;Department of Geriatrics, Renji Hospital, School of Medicine, Shanghai Jiaotong University, No. 145, Shandong Rd., Shanghai 200001, China.&amp;#xD;Department of Geriatrics, Shanghai Ninth People&amp;apos;s Hospital, School of Medicine, Shang</w:instrText>
      </w:r>
      <w:r w:rsidRPr="00936F5C">
        <w:instrText>hai Jiaotong University, No. 639, Zhizaoju Rd., Shanghai 200011, China.&amp;#xD;Shanghai Aikesuo Biomedical Technology L.L.C, Shanghai, China.&amp;#xD;Tomedex L.L.C, San Jose, CA, USA.&lt;/auth-address&gt;&lt;titles&gt;&lt;title&gt;Combination of Oxalobacter Formigenes and Veillonella Parvula in Gastrointestinal Microbiota Related to Bile-Acid Metabolism as a Biomarker for Hypertensive Nephropathy&lt;/title&gt;&lt;secondary-title&gt;Int J Hypertens&lt;/secondary-title&gt;&lt;/titles&gt;&lt;pages&gt;5999530&lt;/pages&gt;&lt;volume&gt;2022&lt;/volume&gt;&lt;edition&gt;2022/05/28&lt;/edition</w:instrText>
      </w:r>
      <w:r w:rsidRPr="00936F5C">
        <w:instrText>&gt;&lt;dates&gt;&lt;year&gt;2022&lt;/year&gt;&lt;/dates&gt;&lt;isbn&gt;2090-0384 (Print)&lt;/isbn&gt;&lt;accession-num&gt;35620320&lt;/accession-num&gt;&lt;urls&gt;&lt;/urls&gt;&lt;custom2&gt;PMC9129936&lt;/custom2&gt;&lt;electronic-resource-num&gt;10.1155/2022/5999530&lt;/electronic-resource-num&gt;&lt;remote-database-provider&gt;NLM&lt;/remote-database-provider&gt;&lt;language&gt;eng&lt;/language&gt;&lt;/record&gt;&lt;/Cite&gt;&lt;/EndNote&gt;</w:instrText>
      </w:r>
      <w:r w:rsidRPr="00936F5C">
        <w:fldChar w:fldCharType="separate"/>
      </w:r>
      <w:r w:rsidRPr="00936F5C">
        <w:rPr>
          <w:vertAlign w:val="superscript"/>
        </w:rPr>
        <w:t>32</w:t>
      </w:r>
      <w:r w:rsidRPr="00936F5C">
        <w:fldChar w:fldCharType="end"/>
      </w:r>
      <w:r w:rsidRPr="00936F5C">
        <w:rPr>
          <w:lang w:val="de-DE"/>
        </w:rPr>
        <w:t xml:space="preserve"> HDCA,</w:t>
      </w:r>
      <w:r w:rsidRPr="00936F5C">
        <w:fldChar w:fldCharType="begin"/>
      </w:r>
      <w:r w:rsidRPr="00936F5C">
        <w:instrText xml:space="preserve"> ADDIN EN.CITE &lt;EndNote&gt;&lt;Cite&gt;&lt;Author&gt;Li&lt;/Author&gt;&lt;Year&gt;2019&lt;/Year&gt;&lt;RecNum&gt;31&lt;/RecNum&gt;&lt;DisplayText&gt;&lt;style face="superscript"&gt;33&lt;/style&gt;&lt;/DisplayText&gt;&lt;record&gt;&lt;rec-number&gt;31&lt;/rec-number&gt;&lt;foreign-keys&gt;&lt;key app="EN" db-id="r5z9rvpf4dved3ew2eaxxw0300x95s2d0zav" timestamp="1667623410"&gt;31&lt;/key&gt;&lt;/foreign-keys&gt;&lt;ref-type name="Journal Article"&gt;17&lt;/ref-type&gt;&lt;contributors&gt;&lt;authors&gt;&lt;author&gt;Li, R.&lt;/author&gt;&lt;author&gt;Zeng, L.&lt;/author&gt;&lt;author&gt;Xie, S.&lt;/author&gt;&lt;author&gt;Chen, J.&lt;/author&gt;&lt;author&gt;Yu, Y.&lt;/author&gt;&lt;author&gt;Zhong, L.&lt;/au</w:instrText>
      </w:r>
      <w:r w:rsidRPr="00936F5C">
        <w:instrText>thor&gt;&lt;/authors&gt;&lt;/contributors&gt;&lt;auth-address&gt;Department of Nephrology, Second Affiliated Hospital of Chongqing Medical University, Chongqing, China.&amp;#xD;Chongqing Key Laboratory of Ultrasound Molecular Imaging, Ultrasound Department of the Second Affiliated Hospital of Chongqing Medical University, Chongqing, China.&lt;/auth-address&gt;&lt;titles&gt;&lt;title&gt;Targeted metabolomics study of serum bile acid profile in patients with end-stage renal disease undergoing hemodialysis&lt;/title&gt;&lt;secondary-title&gt;PeerJ&lt;/secondary-title</w:instrText>
      </w:r>
      <w:r w:rsidRPr="00936F5C">
        <w:instrText>&gt;&lt;/titles&gt;&lt;pages&gt;e7145&lt;/pages&gt;&lt;volume&gt;7&lt;/volume&gt;&lt;edition&gt;2019/06/28&lt;/edition&gt;&lt;keywords&gt;&lt;keyword&gt;Bile acids&lt;/keyword&gt;&lt;keyword&gt;Dyslipidemia&lt;/keyword&gt;&lt;keyword&gt;End-stage renal disease&lt;/keyword&gt;&lt;keyword&gt;Targeted metabolomics&lt;/keyword&gt;&lt;keyword&gt;Uplc-ms/ms&lt;/keyword&gt;&lt;/keywords&gt;&lt;dates&gt;&lt;year&gt;2019&lt;/year&gt;&lt;/dates&gt;&lt;isbn&gt;2167-8359 (Print)&amp;#xD;2167-8359&lt;/isbn&gt;&lt;accession-num&gt;31245185&lt;/accession-num&gt;&lt;urls&gt;&lt;/urls&gt;&lt;custom2&gt;PMC6585905&lt;/custom2&gt;&lt;electronic-resource-num&gt;10.7717/peerj.7145&lt;/electronic-resource-num&gt;&lt;remote-database-</w:instrText>
      </w:r>
      <w:r w:rsidRPr="00936F5C">
        <w:instrText>provider&gt;NLM&lt;/remote-database-provider&gt;&lt;language&gt;eng&lt;/language&gt;&lt;/record&gt;&lt;/Cite&gt;&lt;/EndNote&gt;</w:instrText>
      </w:r>
      <w:r w:rsidRPr="00936F5C">
        <w:fldChar w:fldCharType="separate"/>
      </w:r>
      <w:r w:rsidRPr="00936F5C">
        <w:rPr>
          <w:vertAlign w:val="superscript"/>
        </w:rPr>
        <w:t>33</w:t>
      </w:r>
      <w:r w:rsidRPr="00936F5C">
        <w:fldChar w:fldCharType="end"/>
      </w:r>
      <w:r w:rsidRPr="00936F5C">
        <w:rPr>
          <w:lang w:val="de-DE"/>
        </w:rPr>
        <w:t xml:space="preserve"> UDCA</w:t>
      </w:r>
      <w:r w:rsidRPr="00936F5C">
        <w:fldChar w:fldCharType="begin"/>
      </w:r>
      <w:r w:rsidRPr="00936F5C">
        <w:instrText xml:space="preserve"> ADDIN EN.CITE &lt;EndNote&gt;&lt;Cite&gt;&lt;Author&gt;Li&lt;/Author&gt;&lt;Year&gt;2019&lt;/Year&gt;&lt;RecNum&gt;31&lt;/RecNum&gt;&lt;DisplayText&gt;&lt;style face="superscript"&gt;33&lt;/style&gt;&lt;/DisplayText&gt;&lt;record&gt;&lt;rec-number&gt;31&lt;/rec-number&gt;&lt;foreign-keys&gt;&lt;key app="EN" db-id="r5z9rvpf4dved3ew2eaxxw0300x95s2d0zav" timestamp="1667623410"&gt;31&lt;/key&gt;&lt;/foreign-keys&gt;&lt;ref-type name="Journal Article"&gt;17&lt;/ref-type&gt;&lt;contributors&gt;&lt;authors&gt;&lt;author&gt;Li, R.&lt;/author&gt;&lt;author&gt;Zeng, L.&lt;/author&gt;&lt;author&gt;Xie, S.&lt;/author&gt;&lt;author&gt;Chen, J.&lt;/author&gt;&lt;author&gt;Yu, Y.&lt;/author&gt;&lt;author&gt;Zhong, L.&lt;/au</w:instrText>
      </w:r>
      <w:r w:rsidRPr="00936F5C">
        <w:instrText>thor&gt;&lt;/authors&gt;&lt;/contributors&gt;&lt;auth-address&gt;Department of Nephrology, Second Affiliated Hospital of Chongqing Medical University, Chongqing, China.&amp;#xD;Chongqing Key Laboratory of Ultrasound Molecular Imaging, Ultrasound Department of the Second Affiliated Hospital of Chongqing Medical University, Chongqing, China.&lt;/auth-address&gt;&lt;titles&gt;&lt;title&gt;Targeted metabolomics study of serum bile acid profile in patients with end-stage renal disease undergoing hemodialysis&lt;/title&gt;&lt;secondary-title&gt;PeerJ&lt;/secondary-title</w:instrText>
      </w:r>
      <w:r w:rsidRPr="00936F5C">
        <w:instrText>&gt;&lt;/titles&gt;&lt;pages&gt;e7145&lt;/pages&gt;&lt;volume&gt;7&lt;/volume&gt;&lt;edition&gt;2019/06/28&lt;/edition&gt;&lt;keywords&gt;&lt;keyword&gt;Bile acids&lt;/keyword&gt;&lt;keyword&gt;Dyslipidemia&lt;/keyword&gt;&lt;keyword&gt;End-stage renal disease&lt;/keyword&gt;&lt;keyword&gt;Targeted metabolomics&lt;/keyword&gt;&lt;keyword&gt;Uplc-ms/ms&lt;/keyword&gt;&lt;/keywords&gt;&lt;dates&gt;&lt;year&gt;2019&lt;/year&gt;&lt;/dates&gt;&lt;isbn&gt;2167-8359 (Print)&amp;#xD;2167-8359&lt;/isbn&gt;&lt;accession-num&gt;31245185&lt;/accession-num&gt;&lt;urls&gt;&lt;/urls&gt;&lt;custom2&gt;PMC6585905&lt;/custom2&gt;&lt;electronic-resource-num&gt;10.7717/peerj.7145&lt;/electronic-resource-num&gt;&lt;remote-database-</w:instrText>
      </w:r>
      <w:r w:rsidRPr="00936F5C">
        <w:instrText>provider&gt;NLM&lt;/remote-database-provider&gt;&lt;language&gt;eng&lt;/language&gt;&lt;/record&gt;&lt;/Cite&gt;&lt;/EndNote&gt;</w:instrText>
      </w:r>
      <w:r w:rsidRPr="00936F5C">
        <w:fldChar w:fldCharType="separate"/>
      </w:r>
      <w:r w:rsidRPr="00936F5C">
        <w:rPr>
          <w:vertAlign w:val="superscript"/>
        </w:rPr>
        <w:t>33</w:t>
      </w:r>
      <w:r w:rsidRPr="00936F5C">
        <w:fldChar w:fldCharType="end"/>
      </w:r>
      <w:r w:rsidRPr="00936F5C">
        <w:rPr>
          <w:lang w:val="de-DE"/>
        </w:rPr>
        <w:t>). P</w:t>
      </w:r>
      <w:r w:rsidRPr="00936F5C">
        <w:rPr>
          <w:color w:val="231F20"/>
          <w:lang w:val="de-DE"/>
        </w:rPr>
        <w:t xml:space="preserve">revious studies also reached contradictory conclusions regarding the BA profile in </w:t>
      </w:r>
      <w:r w:rsidRPr="00936F5C">
        <w:rPr>
          <w:rFonts w:hint="eastAsia"/>
          <w:color w:val="231F20"/>
          <w:lang w:val="de-DE"/>
        </w:rPr>
        <w:t>MASLD</w:t>
      </w:r>
      <w:r w:rsidRPr="00936F5C">
        <w:rPr>
          <w:color w:val="231F20"/>
          <w:lang w:val="de-DE"/>
        </w:rPr>
        <w:t xml:space="preserve"> or CKD. </w:t>
      </w:r>
      <w:r w:rsidRPr="00936F5C">
        <w:rPr>
          <w:color w:val="231F20"/>
        </w:rPr>
        <w:t xml:space="preserve">For example, increases in TCDCA and DCA are reported in </w:t>
      </w:r>
      <w:r w:rsidRPr="00936F5C">
        <w:rPr>
          <w:rFonts w:hint="eastAsia"/>
          <w:color w:val="231F20"/>
        </w:rPr>
        <w:t>MASLD</w:t>
      </w:r>
      <w:r w:rsidRPr="00936F5C">
        <w:rPr>
          <w:color w:val="231F20"/>
        </w:rPr>
        <w:t xml:space="preserve"> or CKD patients,</w:t>
      </w:r>
      <w:r w:rsidRPr="00936F5C">
        <w:rPr>
          <w:color w:val="231F20"/>
        </w:rPr>
        <w:fldChar w:fldCharType="begin">
          <w:fldData xml:space="preserve">PEVuZE5vdGU+PENpdGU+PEF1dGhvcj5OaW1lcjwvQXV0aG9yPjxZZWFyPjIwMjE8L1llYXI+PFJl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</w:fldData>
        </w:fldChar>
      </w:r>
      <w:r w:rsidRPr="00936F5C">
        <w:rPr>
          <w:color w:val="231F20"/>
        </w:rPr>
        <w:instrText xml:space="preserve"> ADDIN EN.CITE </w:instrText>
      </w:r>
      <w:r w:rsidRPr="00936F5C">
        <w:rPr>
          <w:color w:val="231F20"/>
        </w:rPr>
        <w:fldChar w:fldCharType="begin">
          <w:fldData xml:space="preserve">PEVuZE5vdGU+PENpdGU+PEF1dGhvcj5OaW1lcjwvQXV0aG9yPjxZZWFyPjIwMjE8L1llYXI+PFJl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</w:fldData>
        </w:fldChar>
      </w:r>
      <w:r w:rsidRPr="00936F5C">
        <w:rPr>
          <w:color w:val="231F20"/>
        </w:rPr>
        <w:instrText xml:space="preserve"> ADDIN EN.CITE.DATA </w:instrText>
      </w:r>
      <w:r w:rsidRPr="00936F5C">
        <w:rPr>
          <w:color w:val="231F20"/>
        </w:rPr>
      </w:r>
      <w:r w:rsidRPr="00936F5C">
        <w:rPr>
          <w:color w:val="231F20"/>
        </w:rPr>
        <w:fldChar w:fldCharType="end"/>
      </w:r>
      <w:r w:rsidRPr="00936F5C">
        <w:rPr>
          <w:color w:val="231F20"/>
        </w:rPr>
      </w:r>
      <w:r w:rsidRPr="00936F5C">
        <w:rPr>
          <w:color w:val="231F20"/>
        </w:rPr>
        <w:fldChar w:fldCharType="separate"/>
      </w:r>
      <w:r w:rsidRPr="00936F5C">
        <w:rPr>
          <w:color w:val="231F20"/>
          <w:vertAlign w:val="superscript"/>
        </w:rPr>
        <w:t>15, 27</w:t>
      </w:r>
      <w:r w:rsidRPr="00936F5C">
        <w:rPr>
          <w:color w:val="231F20"/>
        </w:rPr>
        <w:fldChar w:fldCharType="end"/>
      </w:r>
      <w:r w:rsidRPr="00936F5C">
        <w:rPr>
          <w:color w:val="231F20"/>
        </w:rPr>
        <w:t xml:space="preserve"> whereas Tan</w:t>
      </w:r>
      <w:r w:rsidRPr="00936F5C">
        <w:rPr>
          <w:i/>
          <w:iCs/>
          <w:color w:val="231F20"/>
        </w:rPr>
        <w:t xml:space="preserve"> et al. </w:t>
      </w:r>
      <w:r w:rsidRPr="00936F5C">
        <w:rPr>
          <w:color w:val="231F20"/>
        </w:rPr>
        <w:t xml:space="preserve">have shown that TCDCA is decreased in </w:t>
      </w:r>
      <w:r w:rsidRPr="00936F5C">
        <w:rPr>
          <w:rFonts w:hint="eastAsia"/>
          <w:color w:val="231F20"/>
        </w:rPr>
        <w:t>MASLD</w:t>
      </w:r>
      <w:r w:rsidRPr="00936F5C">
        <w:rPr>
          <w:color w:val="231F20"/>
        </w:rPr>
        <w:t xml:space="preserve"> and </w:t>
      </w:r>
      <w:r w:rsidRPr="00936F5C">
        <w:t xml:space="preserve">Li </w:t>
      </w:r>
      <w:r w:rsidRPr="00936F5C">
        <w:rPr>
          <w:i/>
          <w:iCs/>
          <w:color w:val="231F20"/>
        </w:rPr>
        <w:t xml:space="preserve">et al. </w:t>
      </w:r>
      <w:r w:rsidRPr="00936F5C">
        <w:rPr>
          <w:color w:val="231F20"/>
        </w:rPr>
        <w:t>found that DCA is reduced in ESRD patients.</w:t>
      </w:r>
      <w:r w:rsidRPr="00936F5C">
        <w:rPr>
          <w:color w:val="231F20"/>
        </w:rPr>
        <w:fldChar w:fldCharType="begin">
          <w:fldData xml:space="preserve">PEVuZE5vdGU+PENpdGU+PEF1dGhvcj5UYW48L0F1dGhvcj48WWVhcj4yMDE5PC9ZZWFyPjxSZWNO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</w:fldData>
        </w:fldChar>
      </w:r>
      <w:r w:rsidRPr="00936F5C">
        <w:rPr>
          <w:color w:val="231F20"/>
        </w:rPr>
        <w:instrText xml:space="preserve"> ADDIN EN.CITE </w:instrText>
      </w:r>
      <w:r w:rsidRPr="00936F5C">
        <w:rPr>
          <w:color w:val="231F20"/>
        </w:rPr>
        <w:fldChar w:fldCharType="begin">
          <w:fldData xml:space="preserve">PEVuZE5vdGU+PENpdGU+PEF1dGhvcj5UYW48L0F1dGhvcj48WWVhcj4yMDE5PC9ZZWFyPjxSZWNO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</w:fldData>
        </w:fldChar>
      </w:r>
      <w:r w:rsidRPr="00936F5C">
        <w:rPr>
          <w:color w:val="231F20"/>
        </w:rPr>
        <w:instrText xml:space="preserve"> ADDIN EN.CITE.DATA </w:instrText>
      </w:r>
      <w:r w:rsidRPr="00936F5C">
        <w:rPr>
          <w:color w:val="231F20"/>
        </w:rPr>
      </w:r>
      <w:r w:rsidRPr="00936F5C">
        <w:rPr>
          <w:color w:val="231F20"/>
        </w:rPr>
        <w:fldChar w:fldCharType="end"/>
      </w:r>
      <w:r w:rsidRPr="00936F5C">
        <w:rPr>
          <w:color w:val="231F20"/>
        </w:rPr>
      </w:r>
      <w:r w:rsidRPr="00936F5C">
        <w:rPr>
          <w:color w:val="231F20"/>
        </w:rPr>
        <w:fldChar w:fldCharType="separate"/>
      </w:r>
      <w:r w:rsidRPr="00936F5C">
        <w:rPr>
          <w:color w:val="231F20"/>
          <w:vertAlign w:val="superscript"/>
        </w:rPr>
        <w:t>33, 40</w:t>
      </w:r>
      <w:r w:rsidRPr="00936F5C">
        <w:rPr>
          <w:color w:val="231F20"/>
        </w:rPr>
        <w:fldChar w:fldCharType="end"/>
      </w:r>
      <w:r w:rsidRPr="00936F5C">
        <w:t xml:space="preserve"> Furthermore, HDCA is a </w:t>
      </w:r>
      <w:r w:rsidRPr="00936F5C">
        <w:rPr>
          <w:rFonts w:eastAsia="AdvPSA183"/>
          <w:lang w:bidi="ar"/>
        </w:rPr>
        <w:t xml:space="preserve">metabolite of </w:t>
      </w:r>
      <w:proofErr w:type="spellStart"/>
      <w:r w:rsidRPr="00936F5C">
        <w:rPr>
          <w:rFonts w:eastAsia="AdvPS3F4C13"/>
          <w:lang w:bidi="ar"/>
        </w:rPr>
        <w:t>b</w:t>
      </w:r>
      <w:r w:rsidRPr="00936F5C">
        <w:rPr>
          <w:rFonts w:eastAsia="AdvPSA183"/>
          <w:lang w:bidi="ar"/>
        </w:rPr>
        <w:t>MCA</w:t>
      </w:r>
      <w:proofErr w:type="spellEnd"/>
      <w:r w:rsidRPr="00936F5C">
        <w:rPr>
          <w:rFonts w:eastAsia="AdvPSA183"/>
          <w:lang w:bidi="ar"/>
        </w:rPr>
        <w:t>,</w:t>
      </w:r>
      <w:r w:rsidRPr="00936F5C">
        <w:t xml:space="preserve"> generated by bacterial </w:t>
      </w:r>
      <w:r w:rsidRPr="00936F5C">
        <w:rPr>
          <w:rFonts w:eastAsia="AdvPSA183"/>
          <w:lang w:bidi="ar"/>
        </w:rPr>
        <w:t>6</w:t>
      </w:r>
      <w:r w:rsidRPr="00936F5C">
        <w:rPr>
          <w:rFonts w:eastAsia="AdvPS3F4C13"/>
          <w:lang w:bidi="ar"/>
        </w:rPr>
        <w:t>b</w:t>
      </w:r>
      <w:r w:rsidRPr="00936F5C">
        <w:rPr>
          <w:rFonts w:eastAsia="AdvPSA183"/>
          <w:lang w:bidi="ar"/>
        </w:rPr>
        <w:t>-epimerization and additional 7</w:t>
      </w:r>
      <w:r w:rsidRPr="00936F5C">
        <w:rPr>
          <w:rFonts w:eastAsia="AdvPS3F4C13"/>
          <w:lang w:bidi="ar"/>
        </w:rPr>
        <w:t>b</w:t>
      </w:r>
      <w:r w:rsidRPr="00936F5C">
        <w:rPr>
          <w:rFonts w:eastAsia="AdvPSA183"/>
          <w:lang w:bidi="ar"/>
        </w:rPr>
        <w:t xml:space="preserve">-dehydroxylation </w:t>
      </w:r>
      <w:r w:rsidRPr="00936F5C">
        <w:t>in</w:t>
      </w:r>
      <w:r w:rsidRPr="00936F5C">
        <w:rPr>
          <w:rFonts w:hint="eastAsia"/>
        </w:rPr>
        <w:t xml:space="preserve"> </w:t>
      </w:r>
      <w:r w:rsidRPr="00936F5C">
        <w:t>small intestine.</w:t>
      </w:r>
      <w:r w:rsidRPr="00936F5C">
        <w:fldChar w:fldCharType="begin">
          <w:fldData xml:space="preserve">PEVuZE5vdGU+PENpdGU+PEF1dGhvcj5XYWhsc3Ryw7ZtPC9BdXRob3I+PFllYXI+MjAxNjwvWWVh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</w:fldData>
        </w:fldChar>
      </w:r>
      <w:r w:rsidRPr="00936F5C">
        <w:instrText xml:space="preserve"> ADDIN EN.CITE </w:instrText>
      </w:r>
      <w:r w:rsidRPr="00936F5C">
        <w:fldChar w:fldCharType="begin">
          <w:fldData xml:space="preserve">PEVuZE5vdGU+PENpdGU+PEF1dGhvcj5XYWhsc3Ryw7ZtPC9BdXRob3I+PFllYXI+MjAxNjwvWWVh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</w:fldData>
        </w:fldChar>
      </w:r>
      <w:r w:rsidRPr="00936F5C">
        <w:instrText xml:space="preserve"> ADDIN EN.CITE.DATA </w:instrText>
      </w:r>
      <w:r w:rsidRPr="00936F5C">
        <w:fldChar w:fldCharType="end"/>
      </w:r>
      <w:r w:rsidRPr="00936F5C">
        <w:fldChar w:fldCharType="separate"/>
      </w:r>
      <w:r w:rsidRPr="00936F5C">
        <w:rPr>
          <w:vertAlign w:val="superscript"/>
        </w:rPr>
        <w:t>42</w:t>
      </w:r>
      <w:r w:rsidRPr="00936F5C">
        <w:fldChar w:fldCharType="end"/>
      </w:r>
      <w:r w:rsidRPr="00936F5C">
        <w:t xml:space="preserve"> A recent study has indicated that </w:t>
      </w:r>
      <w:r w:rsidRPr="00936F5C">
        <w:rPr>
          <w:rFonts w:hint="eastAsia"/>
        </w:rPr>
        <w:t>MASLD</w:t>
      </w:r>
      <w:r w:rsidRPr="00936F5C">
        <w:t xml:space="preserve"> was characterized by decreased plasma levels of HDCA.</w:t>
      </w:r>
      <w:r w:rsidRPr="00936F5C">
        <w:fldChar w:fldCharType="begin">
          <w:fldData xml:space="preserve">PEVuZE5vdGU+PENpdGU+PEF1dGhvcj5LdWFuZzwvQXV0aG9yPjxZZWFyPjIwMjM8L1llYXI+PFJl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</w:fldData>
        </w:fldChar>
      </w:r>
      <w:r w:rsidRPr="00936F5C">
        <w:instrText xml:space="preserve"> ADDIN EN.CITE </w:instrText>
      </w:r>
      <w:r w:rsidRPr="00936F5C">
        <w:fldChar w:fldCharType="begin">
          <w:fldData xml:space="preserve">PEVuZE5vdGU+PENpdGU+PEF1dGhvcj5LdWFuZzwvQXV0aG9yPjxZZWFyPjIwMjM8L1llYXI+PFJl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43</w:t>
      </w:r>
      <w:r w:rsidRPr="00936F5C">
        <w:fldChar w:fldCharType="end"/>
      </w:r>
      <w:r w:rsidRPr="00936F5C">
        <w:t xml:space="preserve"> This study showed an improvement in hepatic steatosis via activation of the BA alternative synthetic pathway through inhibition of intestinal FXR signaling. Additionally, HDCA significantly increased abundances of probiotic species by </w:t>
      </w:r>
      <w:r w:rsidRPr="00936F5C">
        <w:rPr>
          <w:rStyle w:val="Emphasis"/>
          <w:i w:val="0"/>
          <w:iCs w:val="0"/>
          <w:shd w:val="clear" w:color="auto" w:fill="FFFFFF"/>
        </w:rPr>
        <w:t>peroxisome proliferator-activated receptor</w:t>
      </w:r>
      <w:r w:rsidRPr="00936F5C">
        <w:t xml:space="preserve"> (PPAR)-α signaling (which was further validated in mouse models) to upregulate hepatic FXR.</w:t>
      </w:r>
      <w:r w:rsidRPr="00936F5C">
        <w:fldChar w:fldCharType="begin">
          <w:fldData xml:space="preserve">PEVuZE5vdGU+PENpdGU+PEF1dGhvcj5LdWFuZzwvQXV0aG9yPjxZZWFyPjIwMjM8L1llYXI+PFJl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</w:fldData>
        </w:fldChar>
      </w:r>
      <w:r w:rsidRPr="00936F5C">
        <w:instrText xml:space="preserve"> ADDIN EN.CITE </w:instrText>
      </w:r>
      <w:r w:rsidRPr="00936F5C">
        <w:fldChar w:fldCharType="begin">
          <w:fldData xml:space="preserve">PEVuZE5vdGU+PENpdGU+PEF1dGhvcj5LdWFuZzwvQXV0aG9yPjxZZWFyPjIwMjM8L1llYXI+PFJl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43</w:t>
      </w:r>
      <w:r w:rsidRPr="00936F5C">
        <w:fldChar w:fldCharType="end"/>
      </w:r>
      <w:r w:rsidRPr="00936F5C">
        <w:t xml:space="preserve"> However, the underlying mechanisms linking HDCA and CKD are poorly understood. UDCA is a hydrophilic BA synthesized in the colon by bacterial 7β epimerization of CDCA and is important as a first-line treatment for primary biliary cholangitis.</w:t>
      </w:r>
      <w:r w:rsidRPr="00936F5C">
        <w:fldChar w:fldCharType="begin">
          <w:fldData xml:space="preserve">PEVuZE5vdGU+PENpdGU+PEF1dGhvcj5CYWNocmFjaDwvQXV0aG9yPjxZZWFyPjE5ODI8L1llYXI+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</w:fldData>
        </w:fldChar>
      </w:r>
      <w:r w:rsidRPr="00936F5C">
        <w:instrText xml:space="preserve"> ADDIN EN.CITE </w:instrText>
      </w:r>
      <w:r w:rsidRPr="00936F5C">
        <w:fldChar w:fldCharType="begin">
          <w:fldData xml:space="preserve">PEVuZE5vdGU+PENpdGU+PEF1dGhvcj5CYWNocmFjaDwvQXV0aG9yPjxZZWFyPjE5ODI8L1llYXI+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44, 45</w:t>
      </w:r>
      <w:r w:rsidRPr="00936F5C">
        <w:fldChar w:fldCharType="end"/>
      </w:r>
      <w:r w:rsidRPr="00936F5C">
        <w:t xml:space="preserve"> It has been reported that UDCA strongly affects </w:t>
      </w:r>
      <w:r w:rsidRPr="00936F5C">
        <w:lastRenderedPageBreak/>
        <w:t xml:space="preserve">cholesterol and BA synthesis and induces neutral lipid accumulation in the liver by exerting FXR-antagonistic effects in patients with </w:t>
      </w:r>
      <w:r w:rsidRPr="00936F5C">
        <w:rPr>
          <w:rFonts w:hint="eastAsia"/>
        </w:rPr>
        <w:t>MASLD</w:t>
      </w:r>
      <w:r w:rsidRPr="00936F5C">
        <w:t>.</w:t>
      </w:r>
      <w:r w:rsidRPr="00936F5C">
        <w:fldChar w:fldCharType="begin">
          <w:fldData xml:space="preserve">PEVuZE5vdGU+PENpdGU+PEF1dGhvcj5NdWVsbGVyPC9BdXRob3I+PFllYXI+MjAxNTwvWWVhcj48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</w:fldData>
        </w:fldChar>
      </w:r>
      <w:r w:rsidRPr="00936F5C">
        <w:instrText xml:space="preserve"> ADDIN EN.CITE </w:instrText>
      </w:r>
      <w:r w:rsidRPr="00936F5C">
        <w:fldChar w:fldCharType="begin">
          <w:fldData xml:space="preserve">PEVuZE5vdGU+PENpdGU+PEF1dGhvcj5NdWVsbGVyPC9BdXRob3I+PFllYXI+MjAxNTwvWWVhcj48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46</w:t>
      </w:r>
      <w:r w:rsidRPr="00936F5C">
        <w:fldChar w:fldCharType="end"/>
      </w:r>
      <w:r w:rsidRPr="00936F5C">
        <w:t xml:space="preserve"> UDCA also has effects on the kidney by preventing the over-expression of sodium-glucose cotransporter and oxidative stress, as shown in diabetic rats.</w:t>
      </w:r>
      <w:r w:rsidRPr="00936F5C">
        <w:fldChar w:fldCharType="begin"/>
      </w:r>
      <w:r w:rsidRPr="00936F5C">
        <w:instrText xml:space="preserve"> ADDIN EN.CITE &lt;EndNote&gt;&lt;Cite&gt;&lt;Author&gt;Osorio&lt;/Author&gt;&lt;Year&gt;2012&lt;/Year&gt;&lt;RecNum&gt;284&lt;/RecNum&gt;&lt;DisplayText&gt;&lt;style face="superscript"&gt;47&lt;/style&gt;&lt;/DisplayText&gt;&lt;record&gt;&lt;rec-number&gt;284&lt;/rec-number&gt;&lt;foreign-keys&gt;&lt;key app="EN" db-id="r5z9rvpf4dved3ew2eaxxw0300x95s2d0zav" timestamp="1693497816"&gt;284&lt;/key&gt;&lt;/foreign-keys&gt;&lt;ref-type name="Journal Article"&gt;17&lt;/ref-type&gt;&lt;contributors&gt;&lt;authors&gt;&lt;author&gt;Osorio, H.&lt;/author&gt;&lt;author&gt;Coronel, I.&lt;/author&gt;&lt;author&gt;Arellano, A.&lt;/author&gt;&lt;author&gt;Franco, M.&lt;/author&gt;&lt;author&gt;Escalante, B.&lt;/</w:instrText>
      </w:r>
      <w:r w:rsidRPr="00936F5C">
        <w:instrText>author&gt;&lt;author&gt;Bautista, R.&lt;/author&gt;&lt;/authors&gt;&lt;/contributors&gt;&lt;auth-address&gt;Department of Nephrology, Instituto Nacional de Cardiología Ignacio Chavez México City, 14080, Mexico. horace_33@yahoo.com.mx&lt;/auth-address&gt;&lt;titles&gt;&lt;title&gt;Ursodeoxycholic acid decreases sodium-glucose cotransporter (SGLT2) expression and oxidative stress in the kidney of diabetic rats&lt;/title&gt;&lt;secondary-title&gt;Diabetes Res Clin Pract&lt;/secondary-title&gt;&lt;/titles&gt;&lt;periodical&gt;&lt;full-title&gt;Diabetes Res Clin Pract&lt;/full-title&gt;&lt;/periodical&gt;&lt;pag</w:instrText>
      </w:r>
      <w:r w:rsidRPr="00936F5C">
        <w:instrText>es&gt;276-82&lt;/pages&gt;&lt;volume&gt;97&lt;/volume&gt;&lt;number&gt;2&lt;/number&gt;&lt;edition&gt;20120318&lt;/edition&gt;&lt;keywords&gt;&lt;keyword&gt;Animals&lt;/keyword&gt;&lt;keyword&gt;Blood Glucose/metabolism&lt;/keyword&gt;&lt;keyword&gt;Catalase/metabolism&lt;/keyword&gt;&lt;keyword&gt;Diabetes Mellitus, Experimental/*drug therapy/metabolism&lt;/keyword&gt;&lt;keyword&gt;Diabetic Nephropathies/*drug therapy/metabolism&lt;/keyword&gt;&lt;keyword&gt;Immunohistochemistry&lt;/keyword&gt;&lt;keyword&gt;Kidney/*metabolism&lt;/keyword&gt;&lt;keyword&gt;Male&lt;/keyword&gt;&lt;keyword&gt;Oxidative Stress/*drug effects&lt;/keyword&gt;&lt;keyword&gt;Rats&lt;/keyword&gt;&lt;k</w:instrText>
      </w:r>
      <w:r w:rsidRPr="00936F5C">
        <w:instrText>eyword&gt;Rats, Wistar&lt;/keyword&gt;&lt;keyword&gt;Sodium-Glucose Transporter 2/*metabolism&lt;/keyword&gt;&lt;keyword&gt;Ursodeoxycholic Acid/*pharmacology&lt;/keyword&gt;&lt;/keywords&gt;&lt;dates&gt;&lt;year&gt;2012&lt;/year&gt;&lt;pub-dates&gt;&lt;date&gt;Aug&lt;/date&gt;&lt;/pub-dates&gt;&lt;/dates&gt;&lt;isbn&gt;0168-8227&lt;/isbn&gt;&lt;accession-num&gt;22429686&lt;/accession-num&gt;&lt;urls&gt;&lt;/urls&gt;&lt;electronic-resource-num&gt;10.1016/j.diabres.2012.02.022&lt;/electronic-resource-num&gt;&lt;remote-database-provider&gt;NLM&lt;/remote-database-provider&gt;&lt;language&gt;eng&lt;/language&gt;&lt;/record&gt;&lt;/Cite&gt;&lt;/EndNote&gt;</w:instrText>
      </w:r>
      <w:r w:rsidRPr="00936F5C">
        <w:fldChar w:fldCharType="separate"/>
      </w:r>
      <w:r w:rsidRPr="00936F5C">
        <w:rPr>
          <w:vertAlign w:val="superscript"/>
        </w:rPr>
        <w:t>47</w:t>
      </w:r>
      <w:r w:rsidRPr="00936F5C">
        <w:fldChar w:fldCharType="end"/>
      </w:r>
      <w:r w:rsidRPr="00936F5C">
        <w:t xml:space="preserve"> </w:t>
      </w:r>
      <w:r w:rsidRPr="00936F5C">
        <w:rPr>
          <w:color w:val="231F20"/>
        </w:rPr>
        <w:t>H</w:t>
      </w:r>
      <w:r w:rsidRPr="00936F5C">
        <w:rPr>
          <w:rFonts w:eastAsia="SimHei"/>
        </w:rPr>
        <w:t>owever, the precise mechanisms by which BAs may affect kidney disease in MLKD are not fully understood, and further research is needed.</w:t>
      </w:r>
    </w:p>
    <w:p w14:paraId="5536AF53" w14:textId="77777777" w:rsidR="00567A0C" w:rsidRPr="00936F5C" w:rsidRDefault="00567A0C">
      <w:pPr>
        <w:pStyle w:val="1"/>
        <w:numPr>
          <w:ilvl w:val="0"/>
          <w:numId w:val="0"/>
        </w:numPr>
        <w:jc w:val="left"/>
      </w:pPr>
    </w:p>
    <w:p w14:paraId="5536AF54" w14:textId="77777777" w:rsidR="00567A0C" w:rsidRPr="00936F5C" w:rsidRDefault="00936F5C">
      <w:pPr>
        <w:pStyle w:val="1"/>
        <w:numPr>
          <w:ilvl w:val="1"/>
          <w:numId w:val="3"/>
        </w:numPr>
        <w:jc w:val="left"/>
      </w:pPr>
      <w:r w:rsidRPr="00936F5C">
        <w:rPr>
          <w:rFonts w:hint="eastAsia"/>
        </w:rPr>
        <w:t>BA</w:t>
      </w:r>
      <w:r w:rsidRPr="00936F5C">
        <w:t>-</w:t>
      </w:r>
      <w:r w:rsidRPr="00936F5C">
        <w:rPr>
          <w:rFonts w:hint="eastAsia"/>
        </w:rPr>
        <w:t>relate</w:t>
      </w:r>
      <w:r w:rsidRPr="00936F5C">
        <w:t xml:space="preserve">d </w:t>
      </w:r>
      <w:r w:rsidRPr="00936F5C">
        <w:rPr>
          <w:rFonts w:hint="eastAsia"/>
        </w:rPr>
        <w:t>g</w:t>
      </w:r>
      <w:r w:rsidRPr="00936F5C">
        <w:t xml:space="preserve">ut </w:t>
      </w:r>
      <w:r w:rsidRPr="00936F5C">
        <w:rPr>
          <w:rFonts w:hint="eastAsia"/>
        </w:rPr>
        <w:t>m</w:t>
      </w:r>
      <w:r w:rsidRPr="00936F5C">
        <w:t xml:space="preserve">icrobiome </w:t>
      </w:r>
      <w:r w:rsidRPr="00936F5C">
        <w:rPr>
          <w:rFonts w:hint="eastAsia"/>
        </w:rPr>
        <w:t>c</w:t>
      </w:r>
      <w:r w:rsidRPr="00936F5C">
        <w:t>hanges</w:t>
      </w:r>
      <w:r w:rsidRPr="00936F5C">
        <w:rPr>
          <w:b/>
          <w:bCs/>
        </w:rPr>
        <w:t xml:space="preserve"> </w:t>
      </w:r>
      <w:r w:rsidRPr="00936F5C">
        <w:rPr>
          <w:rFonts w:hint="eastAsia"/>
        </w:rPr>
        <w:t>and MLKD</w:t>
      </w:r>
    </w:p>
    <w:p w14:paraId="5536AF55" w14:textId="77777777" w:rsidR="00567A0C" w:rsidRPr="00936F5C" w:rsidRDefault="00936F5C">
      <w:pPr>
        <w:rPr>
          <w:color w:val="000000"/>
        </w:rPr>
      </w:pPr>
      <w:r w:rsidRPr="00936F5C">
        <w:t xml:space="preserve">Enteric dysbiosis increases gut permeability to produce active metabolites, such as TMAO, SCFA, and SBAs, and these are implicated in several conditions linked to </w:t>
      </w:r>
      <w:r w:rsidRPr="00936F5C">
        <w:rPr>
          <w:rFonts w:hint="eastAsia"/>
        </w:rPr>
        <w:t>MASLD</w:t>
      </w:r>
      <w:r w:rsidRPr="00936F5C">
        <w:t>.</w:t>
      </w:r>
      <w:r w:rsidRPr="00936F5C">
        <w:fldChar w:fldCharType="begin">
          <w:fldData xml:space="preserve">PEVuZE5vdGU+PENpdGU+PEF1dGhvcj5Wb2x5bmV0czwvQXV0aG9yPjxZZWFyPjIwMTI8L1llYXI+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</w:fldData>
        </w:fldChar>
      </w:r>
      <w:r w:rsidRPr="00936F5C">
        <w:instrText xml:space="preserve"> ADDIN EN.CITE </w:instrText>
      </w:r>
      <w:r w:rsidRPr="00936F5C">
        <w:fldChar w:fldCharType="begin">
          <w:fldData xml:space="preserve">PEVuZE5vdGU+PENpdGU+PEF1dGhvcj5Wb2x5bmV0czwvQXV0aG9yPjxZZWFyPjIwMTI8L1llYXI+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48-50</w:t>
      </w:r>
      <w:r w:rsidRPr="00936F5C">
        <w:fldChar w:fldCharType="end"/>
      </w:r>
      <w:r w:rsidRPr="00936F5C">
        <w:rPr>
          <w:color w:val="000000"/>
        </w:rPr>
        <w:t xml:space="preserve"> </w:t>
      </w:r>
      <w:r w:rsidRPr="00936F5C">
        <w:t xml:space="preserve">Microbial enzymes from gut bacteria </w:t>
      </w:r>
      <w:r w:rsidRPr="00936F5C">
        <w:rPr>
          <w:color w:val="000000"/>
        </w:rPr>
        <w:t xml:space="preserve">indirectly </w:t>
      </w:r>
      <w:r w:rsidRPr="00936F5C">
        <w:t>metabolize</w:t>
      </w:r>
      <w:r w:rsidRPr="00936F5C">
        <w:rPr>
          <w:color w:val="000000"/>
        </w:rPr>
        <w:t xml:space="preserve"> BAs via </w:t>
      </w:r>
      <w:r w:rsidRPr="00936F5C">
        <w:t>metabolites SCFA and TMAO</w:t>
      </w:r>
      <w:r w:rsidRPr="00936F5C">
        <w:rPr>
          <w:color w:val="000000"/>
        </w:rPr>
        <w:t xml:space="preserve">, which are described in detail in the following section. </w:t>
      </w:r>
    </w:p>
    <w:p w14:paraId="5536AF56" w14:textId="77777777" w:rsidR="00567A0C" w:rsidRPr="00936F5C" w:rsidRDefault="00567A0C"/>
    <w:p w14:paraId="5536AF57" w14:textId="77777777" w:rsidR="00567A0C" w:rsidRPr="00936F5C" w:rsidRDefault="00936F5C">
      <w:r w:rsidRPr="00936F5C">
        <w:rPr>
          <w:color w:val="000000"/>
        </w:rPr>
        <w:t xml:space="preserve">The microbial genera involved in BA metabolism are </w:t>
      </w:r>
      <w:r w:rsidRPr="00936F5C">
        <w:t xml:space="preserve">Clostridium, Lactobacillus, Bifidobacterium, Listeria, Enterococcus, Bacteroides, Stenotrophomonas and Brucella for BA deconjugation; Clostridium and Eubacterium for 7-dehydroxylation; and </w:t>
      </w:r>
      <w:r w:rsidRPr="00936F5C">
        <w:rPr>
          <w:rFonts w:eastAsia="DengXian"/>
        </w:rPr>
        <w:t xml:space="preserve">Bacteroides, Eubacterium, Clostridium, Escherichia, </w:t>
      </w:r>
      <w:proofErr w:type="spellStart"/>
      <w:r w:rsidRPr="00936F5C">
        <w:rPr>
          <w:rFonts w:eastAsia="DengXian"/>
        </w:rPr>
        <w:t>Eggerthella</w:t>
      </w:r>
      <w:proofErr w:type="spellEnd"/>
      <w:r w:rsidRPr="00936F5C">
        <w:rPr>
          <w:rFonts w:eastAsia="DengXian"/>
        </w:rPr>
        <w:t xml:space="preserve">, </w:t>
      </w:r>
      <w:proofErr w:type="spellStart"/>
      <w:r w:rsidRPr="00936F5C">
        <w:rPr>
          <w:rFonts w:eastAsia="DengXian"/>
        </w:rPr>
        <w:t>Peptostreptococcus</w:t>
      </w:r>
      <w:proofErr w:type="spellEnd"/>
      <w:r w:rsidRPr="00936F5C">
        <w:rPr>
          <w:rFonts w:eastAsia="DengXian"/>
        </w:rPr>
        <w:t xml:space="preserve"> and </w:t>
      </w:r>
      <w:proofErr w:type="spellStart"/>
      <w:r w:rsidRPr="00936F5C">
        <w:rPr>
          <w:rFonts w:eastAsia="DengXian"/>
        </w:rPr>
        <w:t>Ruminococcus</w:t>
      </w:r>
      <w:proofErr w:type="spellEnd"/>
      <w:r w:rsidRPr="00936F5C">
        <w:t xml:space="preserve"> for epimerization</w:t>
      </w:r>
      <w:r w:rsidRPr="00936F5C">
        <w:rPr>
          <w:rFonts w:hint="eastAsia"/>
        </w:rPr>
        <w:t xml:space="preserve"> and </w:t>
      </w:r>
      <w:r w:rsidRPr="00936F5C">
        <w:t>oxidation of hydroxyl groups at ring positions 3, 7, or 12.</w:t>
      </w:r>
      <w:r w:rsidRPr="00936F5C">
        <w:rPr>
          <w:color w:val="000000"/>
        </w:rPr>
        <w:t xml:space="preserve"> </w:t>
      </w:r>
      <w:r w:rsidRPr="00936F5C">
        <w:rPr>
          <w:color w:val="000000"/>
          <w:kern w:val="0"/>
        </w:rPr>
        <w:t xml:space="preserve">Actinobacteria, Proteobacteria, Firmicutes, and Bacteroidetes with hydroxysteroid dehydrogenases (HSDHs) attributed to the </w:t>
      </w:r>
      <w:r w:rsidRPr="00936F5C">
        <w:rPr>
          <w:color w:val="000000"/>
        </w:rPr>
        <w:t>oxidation of hydr</w:t>
      </w:r>
      <w:r w:rsidRPr="00936F5C">
        <w:rPr>
          <w:color w:val="000000"/>
        </w:rPr>
        <w:t>oxyl, as well.</w:t>
      </w:r>
      <w:r w:rsidRPr="00936F5C">
        <w:rPr>
          <w:color w:val="000000"/>
        </w:rPr>
        <w:fldChar w:fldCharType="begin">
          <w:fldData xml:space="preserve">PEVuZE5vdGU+PENpdGU+PEF1dGhvcj5KaWE8L0F1dGhvcj48WWVhcj4yMDE4PC9ZZWFyPjxSZWNO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</w:fldData>
        </w:fldChar>
      </w:r>
      <w:r w:rsidRPr="00936F5C">
        <w:rPr>
          <w:color w:val="000000"/>
        </w:rPr>
        <w:instrText xml:space="preserve"> ADDIN EN.CITE </w:instrText>
      </w:r>
      <w:r w:rsidRPr="00936F5C">
        <w:rPr>
          <w:color w:val="000000"/>
        </w:rPr>
        <w:fldChar w:fldCharType="begin">
          <w:fldData xml:space="preserve">PEVuZE5vdGU+PENpdGU+PEF1dGhvcj5KaWE8L0F1dGhvcj48WWVhcj4yMDE4PC9ZZWFyPjxSZWNO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16, 42</w:t>
      </w:r>
      <w:r w:rsidRPr="00936F5C">
        <w:rPr>
          <w:color w:val="000000"/>
        </w:rPr>
        <w:fldChar w:fldCharType="end"/>
      </w:r>
      <w:r w:rsidRPr="00936F5C">
        <w:t xml:space="preserve"> Enteric metabolites, such as SCFA and </w:t>
      </w:r>
      <w:r w:rsidRPr="00936F5C">
        <w:rPr>
          <w:color w:val="212121"/>
          <w:shd w:val="clear" w:color="auto" w:fill="FFFFFF"/>
        </w:rPr>
        <w:t>TMAO</w:t>
      </w:r>
      <w:r w:rsidRPr="00936F5C">
        <w:t>, play crucial roles in</w:t>
      </w:r>
      <w:r w:rsidRPr="00936F5C">
        <w:rPr>
          <w:color w:val="000000"/>
        </w:rPr>
        <w:t xml:space="preserve"> BA metabolism</w:t>
      </w:r>
      <w:r w:rsidRPr="00936F5C">
        <w:t xml:space="preserve"> in patients with MLKD</w:t>
      </w:r>
      <w:r w:rsidRPr="00936F5C">
        <w:rPr>
          <w:color w:val="212121"/>
          <w:shd w:val="clear" w:color="auto" w:fill="FFFFFF"/>
        </w:rPr>
        <w:t xml:space="preserve">. </w:t>
      </w:r>
      <w:r w:rsidRPr="00936F5C">
        <w:t xml:space="preserve">SCFA (including acetate, sodium butyrate </w:t>
      </w:r>
      <w:r w:rsidRPr="00936F5C">
        <w:lastRenderedPageBreak/>
        <w:t xml:space="preserve">and propionate) originate from dietary fiber and escape fermentation until passing into the colon and cecum, where microbes metabolize them. A group of investigators from China observed that circulating </w:t>
      </w:r>
      <w:r w:rsidRPr="00936F5C">
        <w:rPr>
          <w:color w:val="231F20"/>
        </w:rPr>
        <w:t xml:space="preserve">levels of SCFA (mainly butyrate) were lower in CKD patients than in control subjects, thus </w:t>
      </w:r>
      <w:r w:rsidRPr="00936F5C">
        <w:rPr>
          <w:color w:val="000000"/>
        </w:rPr>
        <w:t xml:space="preserve">increasing the synthesis of </w:t>
      </w:r>
      <w:proofErr w:type="spellStart"/>
      <w:r w:rsidRPr="00936F5C">
        <w:rPr>
          <w:color w:val="000000"/>
        </w:rPr>
        <w:t>uraemic</w:t>
      </w:r>
      <w:proofErr w:type="spellEnd"/>
      <w:r w:rsidRPr="00936F5C">
        <w:rPr>
          <w:color w:val="000000"/>
        </w:rPr>
        <w:t xml:space="preserve"> toxins, such as</w:t>
      </w:r>
      <w:r w:rsidRPr="00936F5C">
        <w:rPr>
          <w:color w:val="212121"/>
          <w:shd w:val="clear" w:color="auto" w:fill="FFFFFF"/>
        </w:rPr>
        <w:t xml:space="preserve"> tryptophan metabolite</w:t>
      </w:r>
      <w:r w:rsidRPr="00936F5C">
        <w:rPr>
          <w:color w:val="212121"/>
          <w:shd w:val="clear" w:color="auto" w:fill="FFFFFF"/>
        </w:rPr>
        <w:t>s and</w:t>
      </w:r>
      <w:r w:rsidRPr="00936F5C">
        <w:rPr>
          <w:color w:val="000000"/>
        </w:rPr>
        <w:t xml:space="preserve"> TMAO, and </w:t>
      </w:r>
      <w:r w:rsidRPr="00936F5C">
        <w:t>damaging kidney function.</w:t>
      </w:r>
      <w:r w:rsidRPr="00936F5C">
        <w:fldChar w:fldCharType="begin">
          <w:fldData xml:space="preserve">PEVuZE5vdGU+PENpdGU+PEF1dGhvcj5XYW5nPC9BdXRob3I+PFllYXI+MjAxOTwvWWVhcj48UmVj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</w:fldData>
        </w:fldChar>
      </w:r>
      <w:r w:rsidRPr="00936F5C">
        <w:instrText xml:space="preserve"> ADDIN EN.CITE </w:instrText>
      </w:r>
      <w:r w:rsidRPr="00936F5C">
        <w:fldChar w:fldCharType="begin">
          <w:fldData xml:space="preserve">PEVuZE5vdGU+PENpdGU+PEF1dGhvcj5XYW5nPC9BdXRob3I+PFllYXI+MjAxOTwvWWVhcj48UmVj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51</w:t>
      </w:r>
      <w:r w:rsidRPr="00936F5C">
        <w:fldChar w:fldCharType="end"/>
      </w:r>
      <w:r w:rsidRPr="00936F5C">
        <w:t xml:space="preserve"> </w:t>
      </w:r>
      <w:r w:rsidRPr="00936F5C">
        <w:rPr>
          <w:color w:val="000000"/>
        </w:rPr>
        <w:t>TMAO is mainly produced from the microbial processing of dietary components such as choline and carnitine.</w:t>
      </w:r>
      <w:r w:rsidRPr="00936F5C">
        <w:rPr>
          <w:color w:val="000000"/>
        </w:rPr>
        <w:fldChar w:fldCharType="begin"/>
      </w:r>
      <w:r w:rsidRPr="00936F5C">
        <w:rPr>
          <w:color w:val="000000"/>
        </w:rPr>
        <w:instrText xml:space="preserve"> ADDIN EN.CITE &lt;EndNote&gt;&lt;Cite&gt;&lt;Author&gt;Ravid&lt;/Author&gt;&lt;Year&gt;2021&lt;/Year&gt;&lt;RecNum&gt;258&lt;/RecNum&gt;&lt;DisplayText&gt;&lt;style face="superscript"&gt;52&lt;/style&gt;&lt;/DisplayText&gt;&lt;record&gt;&lt;rec-number&gt;258&lt;/rec-number&gt;&lt;foreign-keys&gt;&lt;key app="EN" db-id="r5z9rvpf4dved3ew2eaxxw0300x95s2d0zav" timestamp="1685356821"&gt;258&lt;/key&gt;&lt;/foreign-keys&gt;&lt;ref-type name="Journal Article"&gt;17&lt;/ref-type&gt;&lt;contributors&gt;&lt;authors&gt;&lt;author&gt;Ravid, J. D.&lt;/author&gt;&lt;author&gt;Kamel, M. H.&lt;/author&gt;&lt;author&gt;Chitalia, V. C.&lt;/author&gt;&lt;/authors&gt;&lt;/contributors&gt;&lt;auth-address&gt;School</w:instrText>
      </w:r>
      <w:r w:rsidRPr="00936F5C">
        <w:rPr>
          <w:color w:val="000000"/>
        </w:rPr>
        <w:instrText xml:space="preserve"> of Medicine, Boston University School of Medicine, Boston, MA, USA.&amp;#xD;Renal Section, Department of Medicine, Boston University School of Medicine, Boston, MA, USA.&amp;#xD;Renal Section, Department of Medicine, Boston University School of Medicine, Boston, MA, USA. vichital@bu.edu.&amp;#xD;Boston Veterans Affairs Healthcare System, Boston, MA, USA. vichital@bu.edu.&amp;#xD;Global Co-creation Lab, Institute of Medical Engineering and Science, Massachusetts Institute of Technology, Cambridge, MA, USA. vichital@bu.edu.</w:instrText>
      </w:r>
      <w:r w:rsidRPr="00936F5C">
        <w:rPr>
          <w:color w:val="000000"/>
        </w:rPr>
        <w:instrText>&lt;/auth-address&gt;&lt;titles&gt;&lt;title&gt;Uraemic solutes as therapeutic targets in CKD-associated cardiovascular disease&lt;/title&gt;&lt;secondary-title&gt;Nat Rev Nephrol&lt;/secondary-title&gt;&lt;/titles&gt;&lt;periodical&gt;&lt;full-title&gt;Nat Rev Nephrol&lt;/full-title&gt;&lt;/periodical&gt;&lt;pages&gt;402-416&lt;/pages&gt;&lt;volume&gt;17&lt;/volume&gt;&lt;number&gt;6&lt;/number&gt;&lt;edition&gt;20210323&lt;/edition&gt;&lt;keywords&gt;&lt;keyword&gt;Animals&lt;/keyword&gt;&lt;keyword&gt;Cardiovascular Diseases/*etiology/prevention &amp;amp; control/therapy&lt;/keyword&gt;&lt;keyword&gt;Humans&lt;/keyword&gt;&lt;keyword&gt;Renal Insufficiency, Chronic/*</w:instrText>
      </w:r>
      <w:r w:rsidRPr="00936F5C">
        <w:rPr>
          <w:color w:val="000000"/>
        </w:rPr>
        <w:instrText>complications&lt;/keyword&gt;&lt;keyword&gt;Uremia/*complications/drug therapy/prevention &amp;amp; control&lt;/keyword&gt;&lt;/keywords&gt;&lt;dates&gt;&lt;year&gt;2021&lt;/year&gt;&lt;pub-dates&gt;&lt;date&gt;Jun&lt;/date&gt;&lt;/pub-dates&gt;&lt;/dates&gt;&lt;isbn&gt;1759-5061&lt;/isbn&gt;&lt;accession-num&gt;33758363&lt;/accession-num&gt;&lt;urls&gt;&lt;/urls&gt;&lt;electronic-resource-num&gt;10.1038/s41581-021-00408-4&lt;/electronic-resource-num&gt;&lt;remote-database-provider&gt;NLM&lt;/remote-database-provider&gt;&lt;language&gt;eng&lt;/language&gt;&lt;/record&gt;&lt;/Cite&gt;&lt;/EndNote&gt;</w:instrText>
      </w:r>
      <w:r w:rsidRPr="00936F5C">
        <w:rPr>
          <w:color w:val="000000"/>
        </w:rPr>
        <w:fldChar w:fldCharType="separate"/>
      </w:r>
      <w:r w:rsidRPr="00936F5C">
        <w:rPr>
          <w:color w:val="000000"/>
          <w:vertAlign w:val="superscript"/>
        </w:rPr>
        <w:t>52</w:t>
      </w:r>
      <w:r w:rsidRPr="00936F5C">
        <w:rPr>
          <w:color w:val="000000"/>
        </w:rPr>
        <w:fldChar w:fldCharType="end"/>
      </w:r>
      <w:r w:rsidRPr="00936F5C">
        <w:rPr>
          <w:color w:val="000000"/>
        </w:rPr>
        <w:t xml:space="preserve"> Emerging evidence suggested that plasma TMAO levels are increased in patients with MLKD</w:t>
      </w:r>
      <w:r w:rsidRPr="00936F5C">
        <w:t>.</w:t>
      </w:r>
      <w:r w:rsidRPr="00936F5C">
        <w:fldChar w:fldCharType="begin">
          <w:fldData xml:space="preserve">PEVuZE5vdGU+PENpdGU+PEF1dGhvcj5UYW5nPC9BdXRob3I+PFllYXI+MjAxNTwvWWVhcj48UmVj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</w:fldData>
        </w:fldChar>
      </w:r>
      <w:r w:rsidRPr="00936F5C">
        <w:instrText xml:space="preserve"> ADDIN EN.CITE </w:instrText>
      </w:r>
      <w:r w:rsidRPr="00936F5C">
        <w:fldChar w:fldCharType="begin">
          <w:fldData xml:space="preserve">PEVuZE5vdGU+PENpdGU+PEF1dGhvcj5UYW5nPC9BdXRob3I+PFllYXI+MjAxNTwvWWVhcj48UmVj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</w:fldData>
        </w:fldChar>
      </w:r>
      <w:r w:rsidRPr="00936F5C">
        <w:instrText xml:space="preserve"> ADDIN EN.CITE.DATA </w:instrText>
      </w:r>
      <w:r w:rsidRPr="00936F5C">
        <w:fldChar w:fldCharType="end"/>
      </w:r>
      <w:r w:rsidRPr="00936F5C">
        <w:fldChar w:fldCharType="separate"/>
      </w:r>
      <w:r w:rsidRPr="00936F5C">
        <w:rPr>
          <w:vertAlign w:val="superscript"/>
        </w:rPr>
        <w:t>53, 54</w:t>
      </w:r>
      <w:r w:rsidRPr="00936F5C">
        <w:fldChar w:fldCharType="end"/>
      </w:r>
      <w:r w:rsidRPr="00936F5C">
        <w:t xml:space="preserve"> </w:t>
      </w:r>
      <w:r w:rsidRPr="00936F5C">
        <w:rPr>
          <w:rFonts w:hint="eastAsia"/>
        </w:rPr>
        <w:t>Studies from China have shown that d</w:t>
      </w:r>
      <w:r w:rsidRPr="00936F5C">
        <w:t xml:space="preserve">isturbance of TMAO-mediated crosstalk </w:t>
      </w:r>
      <w:r w:rsidRPr="00936F5C">
        <w:rPr>
          <w:rFonts w:hint="eastAsia"/>
        </w:rPr>
        <w:t xml:space="preserve">with gut microbiota </w:t>
      </w:r>
      <w:r w:rsidRPr="00936F5C">
        <w:t>disrupt</w:t>
      </w:r>
      <w:r w:rsidRPr="00936F5C">
        <w:rPr>
          <w:rFonts w:hint="eastAsia"/>
        </w:rPr>
        <w:t>ed</w:t>
      </w:r>
      <w:r w:rsidRPr="00936F5C">
        <w:t xml:space="preserve"> sinusoidal vasculature to promote liver fibrosis in NASH.</w:t>
      </w:r>
      <w:r w:rsidRPr="00936F5C">
        <w:fldChar w:fldCharType="begin">
          <w:fldData xml:space="preserve">PEVuZE5vdGU+PENpdGU+PEF1dGhvcj5aaG91PC9BdXRob3I+PFllYXI+MjAyMjwvWWVhcj48UmVj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NDQxOTUyPC9jdXN0b20yPjxlbGVjdHJvbmljLXJlc291cmNlLW51
bT4xMC4zMzg5L2ZpbW11LjIwMjIuOTY0NDc3PC9lbGVjdHJvbmljLXJlc291cmNlLW51bT48cmVt
b3RlLWRhdGFiYXNlLXByb3ZpZGVyPk5MTTwvcmVtb3RlLWRhdGFiYXNlLXByb3ZpZGVyPjxsYW5n
dWFnZT5lbmc8L2xhbmd1YWdlPjwvcmVjb3JkPjwvQ2l0ZT48L0VuZE5vdGU+
</w:fldData>
        </w:fldChar>
      </w:r>
      <w:r w:rsidRPr="00936F5C">
        <w:instrText xml:space="preserve"> ADDIN EN.CITE </w:instrText>
      </w:r>
      <w:r w:rsidRPr="00936F5C">
        <w:fldChar w:fldCharType="begin">
          <w:fldData xml:space="preserve">PEVuZE5vdGU+PENpdGU+PEF1dGhvcj5aaG91PC9BdXRob3I+PFllYXI+MjAyMjwvWWVhcj48UmVj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NDQxOTUyPC9jdXN0b20yPjxlbGVjdHJvbmljLXJlc291cmNlLW51
bT4xMC4zMzg5L2ZpbW11LjIwMjIuOTY0NDc3PC9lbGVjdHJvbmljLXJlc291cmNlLW51bT48cmVt
b3RlLWRhdGFiYXNlLXByb3ZpZGVyPk5MTTwvcmVtb3RlLWRhdGFiYXNlLXByb3ZpZGVyPjxsYW5n
dWFnZT5lbmc8L2xhbmd1YWdlPjwvcmVjb3JkPjwvQ2l0ZT48L0VuZE5vdGU+
</w:fldData>
        </w:fldChar>
      </w:r>
      <w:r w:rsidRPr="00936F5C">
        <w:instrText xml:space="preserve"> ADDIN EN.CITE.DATA </w:instrText>
      </w:r>
      <w:r w:rsidRPr="00936F5C">
        <w:fldChar w:fldCharType="end"/>
      </w:r>
      <w:r w:rsidRPr="00936F5C">
        <w:fldChar w:fldCharType="separate"/>
      </w:r>
      <w:r w:rsidRPr="00936F5C">
        <w:rPr>
          <w:vertAlign w:val="superscript"/>
        </w:rPr>
        <w:t>55</w:t>
      </w:r>
      <w:r w:rsidRPr="00936F5C">
        <w:fldChar w:fldCharType="end"/>
      </w:r>
      <w:r w:rsidRPr="00936F5C">
        <w:rPr>
          <w:rFonts w:hint="eastAsia"/>
        </w:rPr>
        <w:t xml:space="preserve"> Besides, </w:t>
      </w:r>
      <w:r w:rsidRPr="00936F5C">
        <w:t>TMAO consequently aggravate</w:t>
      </w:r>
      <w:r w:rsidRPr="00936F5C">
        <w:rPr>
          <w:rFonts w:hint="eastAsia"/>
        </w:rPr>
        <w:t>d</w:t>
      </w:r>
      <w:r w:rsidRPr="00936F5C">
        <w:t xml:space="preserve"> the progression of kidney dysfunction by </w:t>
      </w:r>
      <w:r w:rsidRPr="00936F5C">
        <w:rPr>
          <w:rFonts w:hint="eastAsia"/>
        </w:rPr>
        <w:t>i</w:t>
      </w:r>
      <w:r w:rsidRPr="00936F5C">
        <w:t>mpact</w:t>
      </w:r>
      <w:r w:rsidRPr="00936F5C">
        <w:rPr>
          <w:rFonts w:hint="eastAsia"/>
        </w:rPr>
        <w:t>ing</w:t>
      </w:r>
      <w:r w:rsidRPr="00936F5C">
        <w:t xml:space="preserve"> the development of tubular</w:t>
      </w:r>
      <w:r w:rsidRPr="00936F5C">
        <w:rPr>
          <w:rFonts w:hint="eastAsia"/>
        </w:rPr>
        <w:t>-</w:t>
      </w:r>
      <w:r w:rsidRPr="00936F5C">
        <w:t>interstitial fibrosis and deposition of collagen</w:t>
      </w:r>
      <w:r w:rsidRPr="00936F5C">
        <w:rPr>
          <w:rFonts w:hint="eastAsia"/>
        </w:rPr>
        <w:t>.</w:t>
      </w:r>
      <w:r w:rsidRPr="00936F5C">
        <w:fldChar w:fldCharType="begin">
          <w:fldData xml:space="preserve">PEVuZE5vdGU+PENpdGU+PEF1dGhvcj5aZW5nPC9BdXRob3I+PFllYXI+MjAyMTwvWWVhcj48UmVj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</w:fldData>
        </w:fldChar>
      </w:r>
      <w:r w:rsidRPr="00936F5C">
        <w:instrText xml:space="preserve"> ADDIN EN.CITE </w:instrText>
      </w:r>
      <w:r w:rsidRPr="00936F5C">
        <w:fldChar w:fldCharType="begin">
          <w:fldData xml:space="preserve">PEVuZE5vdGU+PENpdGU+PEF1dGhvcj5aZW5nPC9BdXRob3I+PFllYXI+MjAyMTwvWWVhcj48UmVj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</w:fldData>
        </w:fldChar>
      </w:r>
      <w:r w:rsidRPr="00936F5C">
        <w:instrText xml:space="preserve"> ADDIN EN.CITE.DATA </w:instrText>
      </w:r>
      <w:r w:rsidRPr="00936F5C">
        <w:fldChar w:fldCharType="end"/>
      </w:r>
      <w:r w:rsidRPr="00936F5C">
        <w:fldChar w:fldCharType="separate"/>
      </w:r>
      <w:r w:rsidRPr="00936F5C">
        <w:rPr>
          <w:vertAlign w:val="superscript"/>
        </w:rPr>
        <w:t>56</w:t>
      </w:r>
      <w:r w:rsidRPr="00936F5C">
        <w:fldChar w:fldCharType="end"/>
      </w:r>
      <w:r w:rsidRPr="00936F5C">
        <w:t xml:space="preserve"> A previous animal study in </w:t>
      </w:r>
      <w:proofErr w:type="spellStart"/>
      <w:r w:rsidRPr="00936F5C">
        <w:t>ApoE</w:t>
      </w:r>
      <w:proofErr w:type="spellEnd"/>
      <w:r w:rsidRPr="00936F5C">
        <w:rPr>
          <w:vertAlign w:val="superscript"/>
        </w:rPr>
        <w:t>−</w:t>
      </w:r>
      <w:r w:rsidRPr="00936F5C">
        <w:rPr>
          <w:vertAlign w:val="superscript"/>
        </w:rPr>
        <w:t>/−</w:t>
      </w:r>
      <w:r w:rsidRPr="00936F5C">
        <w:t xml:space="preserve"> mice reported that elevated levels of TMAO could alter cholesterol transport and decrease the total BA pool size.</w:t>
      </w:r>
      <w:r w:rsidRPr="00936F5C">
        <w:fldChar w:fldCharType="begin">
          <w:fldData xml:space="preserve">PEVuZE5vdGU+PENpdGU+PEF1dGhvcj5Lb2V0aDwvQXV0aG9yPjxZZWFyPjIwMTM8L1llYXI+PFJl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</w:fldData>
        </w:fldChar>
      </w:r>
      <w:r w:rsidRPr="00936F5C">
        <w:instrText xml:space="preserve"> ADDIN EN.CITE </w:instrText>
      </w:r>
      <w:r w:rsidRPr="00936F5C">
        <w:fldChar w:fldCharType="begin">
          <w:fldData xml:space="preserve">PEVuZE5vdGU+PENpdGU+PEF1dGhvcj5Lb2V0aDwvQXV0aG9yPjxZZWFyPjIwMTM8L1llYXI+PFJl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</w:fldData>
        </w:fldChar>
      </w:r>
      <w:r w:rsidRPr="00936F5C">
        <w:instrText xml:space="preserve"> ADDIN EN.CITE.DATA </w:instrText>
      </w:r>
      <w:r w:rsidRPr="00936F5C">
        <w:fldChar w:fldCharType="end"/>
      </w:r>
      <w:r w:rsidRPr="00936F5C">
        <w:fldChar w:fldCharType="separate"/>
      </w:r>
      <w:r w:rsidRPr="00936F5C">
        <w:rPr>
          <w:vertAlign w:val="superscript"/>
        </w:rPr>
        <w:t>57</w:t>
      </w:r>
      <w:r w:rsidRPr="00936F5C">
        <w:fldChar w:fldCharType="end"/>
      </w:r>
      <w:r w:rsidRPr="00936F5C">
        <w:t xml:space="preserve"> However, Tan et al. reported that in a murine model TMAO administration increased hepatic steatosis, increased BA synthesis and shifted hepatic BA composition toward FXR-antagonistic activity.</w:t>
      </w:r>
      <w:r w:rsidRPr="00936F5C">
        <w:fldChar w:fldCharType="begin">
          <w:fldData xml:space="preserve">PEVuZE5vdGU+PENpdGU+PEF1dGhvcj5UYW48L0F1dGhvcj48WWVhcj4yMDE5PC9ZZWFyPjxSZWNO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</w:fldData>
        </w:fldChar>
      </w:r>
      <w:r w:rsidRPr="00936F5C">
        <w:instrText xml:space="preserve"> ADDIN EN.CITE </w:instrText>
      </w:r>
      <w:r w:rsidRPr="00936F5C">
        <w:fldChar w:fldCharType="begin">
          <w:fldData xml:space="preserve">PEVuZE5vdGU+PENpdGU+PEF1dGhvcj5UYW48L0F1dGhvcj48WWVhcj4yMDE5PC9ZZWFyPjxSZWNO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</w:fldData>
        </w:fldChar>
      </w:r>
      <w:r w:rsidRPr="00936F5C">
        <w:instrText xml:space="preserve"> ADDIN EN.CITE.DATA </w:instrText>
      </w:r>
      <w:r w:rsidRPr="00936F5C">
        <w:fldChar w:fldCharType="end"/>
      </w:r>
      <w:r w:rsidRPr="00936F5C">
        <w:fldChar w:fldCharType="separate"/>
      </w:r>
      <w:r w:rsidRPr="00936F5C">
        <w:rPr>
          <w:vertAlign w:val="superscript"/>
        </w:rPr>
        <w:t>40</w:t>
      </w:r>
      <w:r w:rsidRPr="00936F5C">
        <w:fldChar w:fldCharType="end"/>
      </w:r>
      <w:r w:rsidRPr="00936F5C">
        <w:t xml:space="preserve"> </w:t>
      </w:r>
    </w:p>
    <w:p w14:paraId="5536AF58" w14:textId="77777777" w:rsidR="00567A0C" w:rsidRPr="00936F5C" w:rsidRDefault="00567A0C"/>
    <w:p w14:paraId="5536AF59" w14:textId="77777777" w:rsidR="00567A0C" w:rsidRPr="00936F5C" w:rsidRDefault="00936F5C">
      <w:r w:rsidRPr="00936F5C">
        <w:t xml:space="preserve">Using results from the </w:t>
      </w:r>
      <w:r w:rsidRPr="00936F5C">
        <w:rPr>
          <w:color w:val="231F20"/>
        </w:rPr>
        <w:t>bacterial contribution to metabolite production</w:t>
      </w:r>
      <w:r w:rsidRPr="00936F5C">
        <w:t xml:space="preserve">, we have focused on bacterial effects on BA synthesis metabolism, summarizing results according to the taxonomic level (bacterial phylum, class, family and genus) associated with the presence and severity of MLKD. Compared to healthy controls, there are significant increases in the phylum </w:t>
      </w:r>
      <w:r w:rsidRPr="00936F5C">
        <w:rPr>
          <w:i/>
          <w:iCs/>
        </w:rPr>
        <w:t>Bacteroidetes</w:t>
      </w:r>
      <w:r w:rsidRPr="00936F5C">
        <w:t xml:space="preserve"> and decreases in the </w:t>
      </w:r>
      <w:r w:rsidRPr="00936F5C">
        <w:lastRenderedPageBreak/>
        <w:t xml:space="preserve">phylum </w:t>
      </w:r>
      <w:r w:rsidRPr="00936F5C">
        <w:rPr>
          <w:i/>
          <w:iCs/>
        </w:rPr>
        <w:t>Firmicutes</w:t>
      </w:r>
      <w:r w:rsidRPr="00936F5C">
        <w:t xml:space="preserve"> in the feces of </w:t>
      </w:r>
      <w:r w:rsidRPr="00936F5C">
        <w:rPr>
          <w:rFonts w:hint="eastAsia"/>
        </w:rPr>
        <w:t>MASLD</w:t>
      </w:r>
      <w:r w:rsidRPr="00936F5C">
        <w:t xml:space="preserve"> patients, which account for </w:t>
      </w:r>
      <w:r w:rsidRPr="00936F5C">
        <w:rPr>
          <w:rFonts w:hint="eastAsia"/>
        </w:rPr>
        <w:t xml:space="preserve">more than </w:t>
      </w:r>
      <w:r w:rsidRPr="00936F5C">
        <w:t>approximately</w:t>
      </w:r>
      <w:r w:rsidRPr="00936F5C">
        <w:rPr>
          <w:rFonts w:hint="eastAsia"/>
        </w:rPr>
        <w:t xml:space="preserve"> </w:t>
      </w:r>
      <w:r w:rsidRPr="00936F5C">
        <w:t>9</w:t>
      </w:r>
      <w:r w:rsidRPr="00936F5C">
        <w:rPr>
          <w:rFonts w:hint="eastAsia"/>
        </w:rPr>
        <w:t>0</w:t>
      </w:r>
      <w:r w:rsidRPr="00936F5C">
        <w:t>% of the whole gut microbiota in humans.</w:t>
      </w:r>
      <w:r w:rsidRPr="00936F5C">
        <w:fldChar w:fldCharType="begin">
          <w:fldData xml:space="preserve">PEVuZE5vdGU+PENpdGU+PEF1dGhvcj5XYW5nPC9BdXRob3I+PFllYXI+MjAxNjwvWWVhcj48UmVj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</w:fldData>
        </w:fldChar>
      </w:r>
      <w:r w:rsidRPr="00936F5C">
        <w:instrText xml:space="preserve"> ADDIN EN.CITE </w:instrText>
      </w:r>
      <w:r w:rsidRPr="00936F5C">
        <w:fldChar w:fldCharType="begin">
          <w:fldData xml:space="preserve">PEVuZE5vdGU+PENpdGU+PEF1dGhvcj5XYW5nPC9BdXRob3I+PFllYXI+MjAxNjwvWWVhcj48UmVj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</w:fldData>
        </w:fldChar>
      </w:r>
      <w:r w:rsidRPr="00936F5C">
        <w:instrText xml:space="preserve"> ADDIN EN.CITE.DATA </w:instrText>
      </w:r>
      <w:r w:rsidRPr="00936F5C">
        <w:fldChar w:fldCharType="end"/>
      </w:r>
      <w:r w:rsidRPr="00936F5C">
        <w:fldChar w:fldCharType="separate"/>
      </w:r>
      <w:r w:rsidRPr="00936F5C">
        <w:rPr>
          <w:vertAlign w:val="superscript"/>
        </w:rPr>
        <w:t>49, 58-64</w:t>
      </w:r>
      <w:r w:rsidRPr="00936F5C">
        <w:fldChar w:fldCharType="end"/>
      </w:r>
      <w:r w:rsidRPr="00936F5C">
        <w:t xml:space="preserve"> In contrast, the phylum </w:t>
      </w:r>
      <w:r w:rsidRPr="00936F5C">
        <w:rPr>
          <w:i/>
          <w:iCs/>
        </w:rPr>
        <w:t>Proteobacteria</w:t>
      </w:r>
      <w:r w:rsidRPr="00936F5C">
        <w:t xml:space="preserve"> was </w:t>
      </w:r>
      <w:r w:rsidRPr="00936F5C">
        <w:rPr>
          <w:rFonts w:eastAsia="SimHei"/>
        </w:rPr>
        <w:t xml:space="preserve">consistently increased, leading to increased levels of microbial gut toxins in </w:t>
      </w:r>
      <w:r w:rsidRPr="00936F5C">
        <w:rPr>
          <w:rFonts w:eastAsia="SimHei" w:hint="eastAsia"/>
        </w:rPr>
        <w:t>MASLD</w:t>
      </w:r>
      <w:r w:rsidRPr="00936F5C">
        <w:rPr>
          <w:rFonts w:eastAsia="SimHei"/>
        </w:rPr>
        <w:t xml:space="preserve"> patients.</w:t>
      </w:r>
      <w:r w:rsidRPr="00936F5C">
        <w:fldChar w:fldCharType="begin">
          <w:fldData xml:space="preserve">PEVuZE5vdGU+PENpdGU+PEF1dGhvcj5TY2h3aW1tZXI8L0F1dGhvcj48WWVhcj4yMDE5PC9ZZWFy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</w:fldData>
        </w:fldChar>
      </w:r>
      <w:r w:rsidRPr="00936F5C">
        <w:instrText xml:space="preserve"> ADDIN EN.CITE </w:instrText>
      </w:r>
      <w:r w:rsidRPr="00936F5C">
        <w:fldChar w:fldCharType="begin">
          <w:fldData xml:space="preserve">PEVuZE5vdGU+PENpdGU+PEF1dGhvcj5TY2h3aW1tZXI8L0F1dGhvcj48WWVhcj4yMDE5PC9ZZWFy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60, 61, 65</w:t>
      </w:r>
      <w:r w:rsidRPr="00936F5C">
        <w:fldChar w:fldCharType="end"/>
      </w:r>
      <w:r w:rsidRPr="00936F5C">
        <w:t xml:space="preserve"> Two predominant members of the Firmicutes family, i.e., </w:t>
      </w:r>
      <w:proofErr w:type="spellStart"/>
      <w:r w:rsidRPr="00936F5C">
        <w:rPr>
          <w:i/>
          <w:iCs/>
        </w:rPr>
        <w:t>Lachnospiraceae</w:t>
      </w:r>
      <w:proofErr w:type="spellEnd"/>
      <w:r w:rsidRPr="00936F5C">
        <w:rPr>
          <w:i/>
          <w:iCs/>
        </w:rPr>
        <w:t xml:space="preserve"> </w:t>
      </w:r>
      <w:r w:rsidRPr="00936F5C">
        <w:t>and</w:t>
      </w:r>
      <w:r w:rsidRPr="00936F5C">
        <w:rPr>
          <w:i/>
          <w:iCs/>
        </w:rPr>
        <w:t xml:space="preserve"> </w:t>
      </w:r>
      <w:proofErr w:type="spellStart"/>
      <w:r w:rsidRPr="00936F5C">
        <w:rPr>
          <w:i/>
          <w:iCs/>
        </w:rPr>
        <w:t>Ruminococcaceae</w:t>
      </w:r>
      <w:proofErr w:type="spellEnd"/>
      <w:r w:rsidRPr="00936F5C">
        <w:t xml:space="preserve"> were markedly decreased in </w:t>
      </w:r>
      <w:r w:rsidRPr="00936F5C">
        <w:rPr>
          <w:rFonts w:hint="eastAsia"/>
        </w:rPr>
        <w:t>MASLD</w:t>
      </w:r>
      <w:r w:rsidRPr="00936F5C">
        <w:t xml:space="preserve"> patients, which can affect the SCFA synthesis and potentially impacting intestinal integrity and permeability in the pathogenesis of </w:t>
      </w:r>
      <w:r w:rsidRPr="00936F5C">
        <w:rPr>
          <w:rFonts w:hint="eastAsia"/>
        </w:rPr>
        <w:t>MASLD</w:t>
      </w:r>
      <w:r w:rsidRPr="00936F5C">
        <w:t>.</w:t>
      </w:r>
      <w:r w:rsidRPr="00936F5C">
        <w:fldChar w:fldCharType="begin">
          <w:fldData xml:space="preserve">PEVuZE5vdGU+PENpdGU+PEF1dGhvcj5TY2huYWJsPC9BdXRob3I+PFllYXI+MjAxNDwvWWVhcj48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</w:fldData>
        </w:fldChar>
      </w:r>
      <w:r w:rsidRPr="00936F5C">
        <w:instrText xml:space="preserve"> ADDIN EN.CITE </w:instrText>
      </w:r>
      <w:r w:rsidRPr="00936F5C">
        <w:fldChar w:fldCharType="begin">
          <w:fldData xml:space="preserve">PEVuZE5vdGU+PENpdGU+PEF1dGhvcj5TY2huYWJsPC9BdXRob3I+PFllYXI+MjAxNDwvWWVhcj48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58, 66, 67</w:t>
      </w:r>
      <w:r w:rsidRPr="00936F5C">
        <w:fldChar w:fldCharType="end"/>
      </w:r>
      <w:r w:rsidRPr="00936F5C">
        <w:t xml:space="preserve"> Furthermore, the genus </w:t>
      </w:r>
      <w:proofErr w:type="spellStart"/>
      <w:r w:rsidRPr="00936F5C">
        <w:t>Escherichia_Shigella</w:t>
      </w:r>
      <w:proofErr w:type="spellEnd"/>
      <w:r w:rsidRPr="00936F5C">
        <w:t xml:space="preserve"> is an </w:t>
      </w:r>
      <w:r w:rsidRPr="00936F5C">
        <w:rPr>
          <w:color w:val="231F20"/>
        </w:rPr>
        <w:t>ethanol</w:t>
      </w:r>
      <w:r w:rsidRPr="00936F5C">
        <w:t xml:space="preserve">-producing bacterium that affects </w:t>
      </w:r>
      <w:r w:rsidRPr="00936F5C">
        <w:rPr>
          <w:color w:val="231F20"/>
        </w:rPr>
        <w:t>fatty acid metabolism and exacerbates gut leakiness</w:t>
      </w:r>
      <w:r w:rsidRPr="00936F5C">
        <w:t xml:space="preserve">, and this organism was found to be markedly increased in patients with </w:t>
      </w:r>
      <w:r w:rsidRPr="00936F5C">
        <w:rPr>
          <w:rFonts w:hint="eastAsia"/>
        </w:rPr>
        <w:t>MASLD</w:t>
      </w:r>
      <w:r w:rsidRPr="00936F5C">
        <w:t>.</w:t>
      </w:r>
      <w:r w:rsidRPr="00936F5C">
        <w:fldChar w:fldCharType="begin">
          <w:fldData xml:space="preserve">PEVuZE5vdGU+PENpdGU+PEF1dGhvcj5TaGVuPC9BdXRob3I+PFllYXI+MjAxNzwvWWVhcj48UmVj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</w:fldData>
        </w:fldChar>
      </w:r>
      <w:r w:rsidRPr="00936F5C">
        <w:instrText xml:space="preserve"> ADDIN EN.CITE </w:instrText>
      </w:r>
      <w:r w:rsidRPr="00936F5C">
        <w:fldChar w:fldCharType="begin">
          <w:fldData xml:space="preserve">PEVuZE5vdGU+PENpdGU+PEF1dGhvcj5TaGVuPC9BdXRob3I+PFllYXI+MjAxNzwvWWVhcj48UmVj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68-72</w:t>
      </w:r>
      <w:r w:rsidRPr="00936F5C">
        <w:fldChar w:fldCharType="end"/>
      </w:r>
      <w:r w:rsidRPr="00936F5C">
        <w:t xml:space="preserve"> Additionally, the genus Lactobacillus was also increased across the spectrum of </w:t>
      </w:r>
      <w:r w:rsidRPr="00936F5C">
        <w:rPr>
          <w:rFonts w:hint="eastAsia"/>
        </w:rPr>
        <w:t>MASLD</w:t>
      </w:r>
      <w:r w:rsidRPr="00936F5C">
        <w:t xml:space="preserve"> (</w:t>
      </w:r>
      <w:r w:rsidRPr="00936F5C">
        <w:rPr>
          <w:rFonts w:hint="eastAsia"/>
        </w:rPr>
        <w:t>MASLD</w:t>
      </w:r>
      <w:r w:rsidRPr="00936F5C">
        <w:t>, fibrosis, cirrhosis).</w:t>
      </w:r>
      <w:r w:rsidRPr="00936F5C">
        <w:fldChar w:fldCharType="begin">
          <w:fldData xml:space="preserve">PEVuZE5vdGU+PENpdGU+PEF1dGhvcj5EYSBTaWx2YTwvQXV0aG9yPjxZZWFyPjIwMTg8L1llYXI+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</w:fldData>
        </w:fldChar>
      </w:r>
      <w:r w:rsidRPr="00936F5C">
        <w:instrText xml:space="preserve"> ADDIN EN.CITE </w:instrText>
      </w:r>
      <w:r w:rsidRPr="00936F5C">
        <w:fldChar w:fldCharType="begin">
          <w:fldData xml:space="preserve">PEVuZE5vdGU+PENpdGU+PEF1dGhvcj5EYSBTaWx2YTwvQXV0aG9yPjxZZWFyPjIwMTg8L1llYXI+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</w:fldData>
        </w:fldChar>
      </w:r>
      <w:r w:rsidRPr="00936F5C">
        <w:instrText xml:space="preserve"> ADDIN EN.CITE.DATA </w:instrText>
      </w:r>
      <w:r w:rsidRPr="00936F5C">
        <w:fldChar w:fldCharType="end"/>
      </w:r>
      <w:r w:rsidRPr="00936F5C">
        <w:fldChar w:fldCharType="separate"/>
      </w:r>
      <w:r w:rsidRPr="00936F5C">
        <w:rPr>
          <w:vertAlign w:val="superscript"/>
        </w:rPr>
        <w:t>60, 61, 73</w:t>
      </w:r>
      <w:r w:rsidRPr="00936F5C">
        <w:fldChar w:fldCharType="end"/>
      </w:r>
    </w:p>
    <w:p w14:paraId="5536AF5A" w14:textId="77777777" w:rsidR="00567A0C" w:rsidRPr="00936F5C" w:rsidRDefault="00567A0C"/>
    <w:p w14:paraId="5536AF5B" w14:textId="77777777" w:rsidR="00567A0C" w:rsidRPr="00936F5C" w:rsidRDefault="00936F5C">
      <w:r w:rsidRPr="00936F5C">
        <w:t xml:space="preserve">That said, several findings disagree with previous results in the study of the gut microbiota of </w:t>
      </w:r>
      <w:r w:rsidRPr="00936F5C">
        <w:rPr>
          <w:rFonts w:hint="eastAsia"/>
        </w:rPr>
        <w:t>MASLD</w:t>
      </w:r>
      <w:r w:rsidRPr="00936F5C">
        <w:t xml:space="preserve">. For example, it has been reported that patients with </w:t>
      </w:r>
      <w:r w:rsidRPr="00936F5C">
        <w:rPr>
          <w:rFonts w:hint="eastAsia"/>
        </w:rPr>
        <w:t>MASLD</w:t>
      </w:r>
      <w:r w:rsidRPr="00936F5C">
        <w:t xml:space="preserve"> have reduced abundance of the phylum </w:t>
      </w:r>
      <w:r w:rsidRPr="00936F5C">
        <w:rPr>
          <w:i/>
          <w:iCs/>
        </w:rPr>
        <w:t>Bacteroidetes</w:t>
      </w:r>
      <w:r w:rsidRPr="00936F5C">
        <w:t>,</w:t>
      </w:r>
      <w:r w:rsidRPr="00936F5C">
        <w:fldChar w:fldCharType="begin">
          <w:fldData xml:space="preserve">PEVuZE5vdGU+PENpdGU+PEF1dGhvcj5DYXJiYWpvLVBlc2NhZG9yPC9BdXRob3I+PFllYXI+MjAx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</w:fldData>
        </w:fldChar>
      </w:r>
      <w:r w:rsidRPr="00936F5C">
        <w:instrText xml:space="preserve"> ADDIN EN.CITE </w:instrText>
      </w:r>
      <w:r w:rsidRPr="00936F5C">
        <w:fldChar w:fldCharType="begin">
          <w:fldData xml:space="preserve">PEVuZE5vdGU+PENpdGU+PEF1dGhvcj5DYXJiYWpvLVBlc2NhZG9yPC9BdXRob3I+PFllYXI+MjAx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</w:fldData>
        </w:fldChar>
      </w:r>
      <w:r w:rsidRPr="00936F5C">
        <w:instrText xml:space="preserve"> ADDIN EN.CITE.DATA </w:instrText>
      </w:r>
      <w:r w:rsidRPr="00936F5C">
        <w:fldChar w:fldCharType="end"/>
      </w:r>
      <w:r w:rsidRPr="00936F5C">
        <w:fldChar w:fldCharType="separate"/>
      </w:r>
      <w:r w:rsidRPr="00936F5C">
        <w:rPr>
          <w:vertAlign w:val="superscript"/>
        </w:rPr>
        <w:t>73, 74</w:t>
      </w:r>
      <w:r w:rsidRPr="00936F5C">
        <w:fldChar w:fldCharType="end"/>
      </w:r>
      <w:r w:rsidRPr="00936F5C">
        <w:t xml:space="preserve"> but increased phylum </w:t>
      </w:r>
      <w:r w:rsidRPr="00936F5C">
        <w:rPr>
          <w:i/>
          <w:iCs/>
        </w:rPr>
        <w:t>Firmicutes</w:t>
      </w:r>
      <w:r w:rsidRPr="00936F5C">
        <w:t>,</w:t>
      </w:r>
      <w:r w:rsidRPr="00936F5C">
        <w:fldChar w:fldCharType="begin">
          <w:fldData xml:space="preserve">PEVuZE5vdGU+PENpdGU+PEF1dGhvcj5DYXJiYWpvLVBlc2NhZG9yPC9BdXRob3I+PFllYXI+MjAx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</w:fldData>
        </w:fldChar>
      </w:r>
      <w:r w:rsidRPr="00936F5C">
        <w:instrText xml:space="preserve"> ADDIN EN.CITE </w:instrText>
      </w:r>
      <w:r w:rsidRPr="00936F5C">
        <w:fldChar w:fldCharType="begin">
          <w:fldData xml:space="preserve">PEVuZE5vdGU+PENpdGU+PEF1dGhvcj5DYXJiYWpvLVBlc2NhZG9yPC9BdXRob3I+PFllYXI+MjAx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65, 74</w:t>
      </w:r>
      <w:r w:rsidRPr="00936F5C">
        <w:fldChar w:fldCharType="end"/>
      </w:r>
      <w:r w:rsidRPr="00936F5C">
        <w:t xml:space="preserve"> family </w:t>
      </w:r>
      <w:proofErr w:type="spellStart"/>
      <w:r w:rsidRPr="00936F5C">
        <w:rPr>
          <w:i/>
          <w:iCs/>
        </w:rPr>
        <w:t>Lactobacillaceae</w:t>
      </w:r>
      <w:proofErr w:type="spellEnd"/>
      <w:r w:rsidRPr="00936F5C">
        <w:t xml:space="preserve"> and </w:t>
      </w:r>
      <w:r w:rsidRPr="00936F5C">
        <w:rPr>
          <w:i/>
          <w:iCs/>
        </w:rPr>
        <w:t>Ruminococcaceae</w:t>
      </w:r>
      <w:r w:rsidRPr="00936F5C">
        <w:t>.</w:t>
      </w:r>
      <w:r w:rsidRPr="00936F5C">
        <w:fldChar w:fldCharType="begin">
          <w:fldData xml:space="preserve">PEVuZE5vdGU+PENpdGU+PEF1dGhvcj5Cb3Vyc2llcjwvQXV0aG9yPjxZZWFyPjIwMTY8L1llYXI+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</w:fldData>
        </w:fldChar>
      </w:r>
      <w:r w:rsidRPr="00936F5C">
        <w:instrText xml:space="preserve"> ADDIN EN.CITE </w:instrText>
      </w:r>
      <w:r w:rsidRPr="00936F5C">
        <w:fldChar w:fldCharType="begin">
          <w:fldData xml:space="preserve">PEVuZE5vdGU+PENpdGU+PEF1dGhvcj5Cb3Vyc2llcjwvQXV0aG9yPjxZZWFyPjIwMTY8L1llYXI+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</w:fldData>
        </w:fldChar>
      </w:r>
      <w:r w:rsidRPr="00936F5C">
        <w:instrText xml:space="preserve"> ADDIN EN.CITE.DATA </w:instrText>
      </w:r>
      <w:r w:rsidRPr="00936F5C">
        <w:fldChar w:fldCharType="end"/>
      </w:r>
      <w:r w:rsidRPr="00936F5C">
        <w:fldChar w:fldCharType="separate"/>
      </w:r>
      <w:r w:rsidRPr="00936F5C">
        <w:rPr>
          <w:vertAlign w:val="superscript"/>
        </w:rPr>
        <w:t>49, 61</w:t>
      </w:r>
      <w:r w:rsidRPr="00936F5C">
        <w:fldChar w:fldCharType="end"/>
      </w:r>
      <w:r w:rsidRPr="00936F5C">
        <w:t xml:space="preserve"> Moreover, several studies have specifically concentrated on microbiome signatures in </w:t>
      </w:r>
      <w:r w:rsidRPr="00936F5C">
        <w:rPr>
          <w:rFonts w:hint="eastAsia"/>
        </w:rPr>
        <w:t>MASLD</w:t>
      </w:r>
      <w:r w:rsidRPr="00936F5C">
        <w:t xml:space="preserve"> severity. </w:t>
      </w:r>
      <w:r w:rsidRPr="00936F5C">
        <w:rPr>
          <w:rFonts w:eastAsiaTheme="minorEastAsia"/>
        </w:rPr>
        <w:t xml:space="preserve">Schwimmer </w:t>
      </w:r>
      <w:r w:rsidRPr="00936F5C">
        <w:rPr>
          <w:rFonts w:eastAsiaTheme="minorEastAsia"/>
          <w:i/>
          <w:iCs/>
        </w:rPr>
        <w:t>et al.</w:t>
      </w:r>
      <w:r w:rsidRPr="00936F5C">
        <w:t xml:space="preserve"> found that the phyla </w:t>
      </w:r>
      <w:r w:rsidRPr="00936F5C">
        <w:rPr>
          <w:i/>
          <w:iCs/>
        </w:rPr>
        <w:t>Bacteroidetes</w:t>
      </w:r>
      <w:r w:rsidRPr="00936F5C">
        <w:t xml:space="preserve"> and </w:t>
      </w:r>
      <w:r w:rsidRPr="00936F5C">
        <w:rPr>
          <w:i/>
          <w:iCs/>
        </w:rPr>
        <w:t>Proteobacteria</w:t>
      </w:r>
      <w:r w:rsidRPr="00936F5C">
        <w:t xml:space="preserve"> and genus </w:t>
      </w:r>
      <w:r w:rsidRPr="00936F5C">
        <w:rPr>
          <w:i/>
          <w:iCs/>
        </w:rPr>
        <w:t>Lactobacillus</w:t>
      </w:r>
      <w:r w:rsidRPr="00936F5C">
        <w:t xml:space="preserve"> were more abundant in </w:t>
      </w:r>
      <w:r w:rsidRPr="00936F5C">
        <w:rPr>
          <w:rFonts w:hint="eastAsia"/>
        </w:rPr>
        <w:t>MASLD</w:t>
      </w:r>
      <w:r w:rsidRPr="00936F5C">
        <w:t xml:space="preserve"> patients with moderate-to-severe liver fibrosis (F≥2), whereas </w:t>
      </w:r>
      <w:r w:rsidRPr="00936F5C">
        <w:rPr>
          <w:i/>
          <w:iCs/>
        </w:rPr>
        <w:t>Firmicutes</w:t>
      </w:r>
      <w:r w:rsidRPr="00936F5C">
        <w:t xml:space="preserve"> were more abundant in those with absent or mild fibrosis (F≤1).</w:t>
      </w:r>
      <w:r w:rsidRPr="00936F5C">
        <w:fldChar w:fldCharType="begin">
          <w:fldData xml:space="preserve">PEVuZE5vdGU+PENpdGU+PEF1dGhvcj5TY2h3aW1tZXI8L0F1dGhvcj48WWVhcj4yMDE5PC9ZZWFy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</w:fldData>
        </w:fldChar>
      </w:r>
      <w:r w:rsidRPr="00936F5C">
        <w:instrText xml:space="preserve"> ADDIN EN.CITE </w:instrText>
      </w:r>
      <w:r w:rsidRPr="00936F5C">
        <w:fldChar w:fldCharType="begin">
          <w:fldData xml:space="preserve">PEVuZE5vdGU+PENpdGU+PEF1dGhvcj5TY2h3aW1tZXI8L0F1dGhvcj48WWVhcj4yMDE5PC9ZZWFy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</w:fldData>
        </w:fldChar>
      </w:r>
      <w:r w:rsidRPr="00936F5C">
        <w:instrText xml:space="preserve"> ADDIN EN.CITE.DATA </w:instrText>
      </w:r>
      <w:r w:rsidRPr="00936F5C">
        <w:fldChar w:fldCharType="end"/>
      </w:r>
      <w:r w:rsidRPr="00936F5C">
        <w:fldChar w:fldCharType="separate"/>
      </w:r>
      <w:r w:rsidRPr="00936F5C">
        <w:rPr>
          <w:vertAlign w:val="superscript"/>
        </w:rPr>
        <w:t>60</w:t>
      </w:r>
      <w:r w:rsidRPr="00936F5C">
        <w:fldChar w:fldCharType="end"/>
      </w:r>
      <w:r w:rsidRPr="00936F5C">
        <w:t xml:space="preserve"> </w:t>
      </w:r>
    </w:p>
    <w:p w14:paraId="5536AF5C" w14:textId="77777777" w:rsidR="00567A0C" w:rsidRPr="00936F5C" w:rsidRDefault="00567A0C"/>
    <w:p w14:paraId="5536AF5D" w14:textId="77777777" w:rsidR="00567A0C" w:rsidRPr="00936F5C" w:rsidRDefault="00936F5C">
      <w:r w:rsidRPr="00936F5C">
        <w:t>Emerging evidence has also related CKD to the microbial metabolites and composition of the intestine.</w:t>
      </w:r>
      <w:r w:rsidRPr="00936F5C">
        <w:fldChar w:fldCharType="begin">
          <w:fldData xml:space="preserve">PEVuZE5vdGU+PENpdGU+PEF1dGhvcj5WYW5ob2xkZXI8L0F1dGhvcj48WWVhcj4yMDE1PC9ZZWFy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</w:fldData>
        </w:fldChar>
      </w:r>
      <w:r w:rsidRPr="00936F5C">
        <w:instrText xml:space="preserve"> ADDIN EN.CITE </w:instrText>
      </w:r>
      <w:r w:rsidRPr="00936F5C">
        <w:fldChar w:fldCharType="begin">
          <w:fldData xml:space="preserve">PEVuZE5vdGU+PENpdGU+PEF1dGhvcj5WYW5ob2xkZXI8L0F1dGhvcj48WWVhcj4yMDE1PC9ZZWFy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75-77</w:t>
      </w:r>
      <w:r w:rsidRPr="00936F5C">
        <w:fldChar w:fldCharType="end"/>
      </w:r>
      <w:r w:rsidRPr="00936F5C">
        <w:t xml:space="preserve"> A study of </w:t>
      </w:r>
      <w:r w:rsidRPr="00936F5C">
        <w:rPr>
          <w:color w:val="231F20"/>
        </w:rPr>
        <w:t xml:space="preserve">50 patients with CKD and 22 healthy control subjects has shown that patients with CKD had reduced abundance of the phylum </w:t>
      </w:r>
      <w:r w:rsidRPr="00936F5C">
        <w:rPr>
          <w:i/>
          <w:iCs/>
          <w:color w:val="231F20"/>
        </w:rPr>
        <w:t>Actinobacteria</w:t>
      </w:r>
      <w:r w:rsidRPr="00936F5C">
        <w:rPr>
          <w:color w:val="231F20"/>
        </w:rPr>
        <w:t xml:space="preserve"> and increased genera </w:t>
      </w:r>
      <w:r w:rsidRPr="00936F5C">
        <w:rPr>
          <w:i/>
          <w:iCs/>
          <w:color w:val="231F20"/>
        </w:rPr>
        <w:t>Lactobacillus</w:t>
      </w:r>
      <w:r w:rsidRPr="00936F5C">
        <w:rPr>
          <w:color w:val="231F20"/>
        </w:rPr>
        <w:t xml:space="preserve"> in their fecal samples.</w:t>
      </w:r>
      <w:r w:rsidRPr="00936F5C">
        <w:rPr>
          <w:color w:val="231F20"/>
        </w:rPr>
        <w:fldChar w:fldCharType="begin">
          <w:fldData xml:space="preserve">PEVuZE5vdGU+PENpdGU+PEF1dGhvcj5MaTwvQXV0aG9yPjxZZWFyPjIwMTk8L1llYXI+PFJlY051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</w:fldData>
        </w:fldChar>
      </w:r>
      <w:r w:rsidRPr="00936F5C">
        <w:rPr>
          <w:color w:val="231F20"/>
        </w:rPr>
        <w:instrText xml:space="preserve"> ADDIN EN.CITE </w:instrText>
      </w:r>
      <w:r w:rsidRPr="00936F5C">
        <w:rPr>
          <w:color w:val="231F20"/>
        </w:rPr>
        <w:fldChar w:fldCharType="begin">
          <w:fldData xml:space="preserve">PEVuZE5vdGU+PENpdGU+PEF1dGhvcj5MaTwvQXV0aG9yPjxZZWFyPjIwMTk8L1llYXI+PFJlY051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</w:fldData>
        </w:fldChar>
      </w:r>
      <w:r w:rsidRPr="00936F5C">
        <w:rPr>
          <w:color w:val="231F20"/>
        </w:rPr>
        <w:instrText xml:space="preserve"> ADDIN EN.CITE.DATA </w:instrText>
      </w:r>
      <w:r w:rsidRPr="00936F5C">
        <w:rPr>
          <w:color w:val="231F20"/>
        </w:rPr>
      </w:r>
      <w:r w:rsidRPr="00936F5C">
        <w:rPr>
          <w:color w:val="231F20"/>
        </w:rPr>
        <w:fldChar w:fldCharType="end"/>
      </w:r>
      <w:r w:rsidRPr="00936F5C">
        <w:rPr>
          <w:color w:val="231F20"/>
        </w:rPr>
      </w:r>
      <w:r w:rsidRPr="00936F5C">
        <w:rPr>
          <w:color w:val="231F20"/>
        </w:rPr>
        <w:fldChar w:fldCharType="separate"/>
      </w:r>
      <w:r w:rsidRPr="00936F5C">
        <w:rPr>
          <w:color w:val="231F20"/>
          <w:vertAlign w:val="superscript"/>
        </w:rPr>
        <w:t>78</w:t>
      </w:r>
      <w:r w:rsidRPr="00936F5C">
        <w:rPr>
          <w:color w:val="231F20"/>
        </w:rPr>
        <w:fldChar w:fldCharType="end"/>
      </w:r>
      <w:r w:rsidRPr="00936F5C">
        <w:rPr>
          <w:color w:val="231F20"/>
        </w:rPr>
        <w:t xml:space="preserve"> Besides, studies involving different animal models of CKD have indicated there is </w:t>
      </w:r>
      <w:r w:rsidRPr="00936F5C">
        <w:t xml:space="preserve">dysbiosis of the intestinal microbiome. Hu </w:t>
      </w:r>
      <w:r w:rsidRPr="00936F5C">
        <w:rPr>
          <w:i/>
          <w:iCs/>
        </w:rPr>
        <w:t xml:space="preserve">et al. </w:t>
      </w:r>
      <w:r w:rsidRPr="00936F5C">
        <w:rPr>
          <w:color w:val="231F20"/>
        </w:rPr>
        <w:t xml:space="preserve">have shown that in the high salt-induced CKD mouse, there were decreased levels of </w:t>
      </w:r>
      <w:r w:rsidRPr="00936F5C">
        <w:rPr>
          <w:i/>
          <w:iCs/>
          <w:color w:val="231F20"/>
        </w:rPr>
        <w:t>Firmicutes</w:t>
      </w:r>
      <w:r w:rsidRPr="00936F5C">
        <w:rPr>
          <w:color w:val="231F20"/>
        </w:rPr>
        <w:t xml:space="preserve"> and increased levels of </w:t>
      </w:r>
      <w:r w:rsidRPr="00936F5C">
        <w:rPr>
          <w:i/>
          <w:iCs/>
          <w:color w:val="231F20"/>
        </w:rPr>
        <w:t>Bacteroidetes</w:t>
      </w:r>
      <w:r w:rsidRPr="00936F5C">
        <w:rPr>
          <w:color w:val="231F20"/>
        </w:rPr>
        <w:t>.</w:t>
      </w:r>
      <w:r w:rsidRPr="00936F5C">
        <w:rPr>
          <w:color w:val="231F20"/>
        </w:rPr>
        <w:fldChar w:fldCharType="begin">
          <w:fldData xml:space="preserve">PEVuZE5vdGU+PENpdGU+PEF1dGhvcj5IdTwvQXV0aG9yPjxZZWFyPjIwMTc8L1llYXI+PFJlY051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</w:fldData>
        </w:fldChar>
      </w:r>
      <w:r w:rsidRPr="00936F5C">
        <w:rPr>
          <w:color w:val="231F20"/>
        </w:rPr>
        <w:instrText xml:space="preserve"> ADDIN EN.CITE </w:instrText>
      </w:r>
      <w:r w:rsidRPr="00936F5C">
        <w:rPr>
          <w:color w:val="231F20"/>
        </w:rPr>
        <w:fldChar w:fldCharType="begin">
          <w:fldData xml:space="preserve">PEVuZE5vdGU+PENpdGU+PEF1dGhvcj5IdTwvQXV0aG9yPjxZZWFyPjIwMTc8L1llYXI+PFJlY051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</w:fldData>
        </w:fldChar>
      </w:r>
      <w:r w:rsidRPr="00936F5C">
        <w:rPr>
          <w:color w:val="231F20"/>
        </w:rPr>
        <w:instrText xml:space="preserve"> ADDIN EN.CITE.DATA </w:instrText>
      </w:r>
      <w:r w:rsidRPr="00936F5C">
        <w:rPr>
          <w:color w:val="231F20"/>
        </w:rPr>
      </w:r>
      <w:r w:rsidRPr="00936F5C">
        <w:rPr>
          <w:color w:val="231F20"/>
        </w:rPr>
        <w:fldChar w:fldCharType="end"/>
      </w:r>
      <w:r w:rsidRPr="00936F5C">
        <w:rPr>
          <w:color w:val="231F20"/>
        </w:rPr>
      </w:r>
      <w:r w:rsidRPr="00936F5C">
        <w:rPr>
          <w:color w:val="231F20"/>
        </w:rPr>
        <w:fldChar w:fldCharType="separate"/>
      </w:r>
      <w:r w:rsidRPr="00936F5C">
        <w:rPr>
          <w:color w:val="231F20"/>
          <w:vertAlign w:val="superscript"/>
        </w:rPr>
        <w:t>79</w:t>
      </w:r>
      <w:r w:rsidRPr="00936F5C">
        <w:rPr>
          <w:color w:val="231F20"/>
        </w:rPr>
        <w:fldChar w:fldCharType="end"/>
      </w:r>
      <w:r w:rsidRPr="00936F5C">
        <w:rPr>
          <w:color w:val="231F20"/>
        </w:rPr>
        <w:t xml:space="preserve"> However, </w:t>
      </w:r>
      <w:r w:rsidRPr="00936F5C">
        <w:t xml:space="preserve">DN mice had exhibited increased levels of the phylum </w:t>
      </w:r>
      <w:r w:rsidRPr="00936F5C">
        <w:rPr>
          <w:i/>
          <w:iCs/>
        </w:rPr>
        <w:t>Firmicutes</w:t>
      </w:r>
      <w:r w:rsidRPr="00936F5C">
        <w:t xml:space="preserve"> but decreased </w:t>
      </w:r>
      <w:r w:rsidRPr="00936F5C">
        <w:rPr>
          <w:i/>
          <w:iCs/>
        </w:rPr>
        <w:t>Bacteroidetes</w:t>
      </w:r>
      <w:r w:rsidRPr="00936F5C">
        <w:t xml:space="preserve"> compared to nondiabetic control mice. </w:t>
      </w:r>
      <w:r w:rsidRPr="00936F5C">
        <w:rPr>
          <w:color w:val="333333"/>
          <w:shd w:val="clear" w:color="auto" w:fill="FFFFFF"/>
        </w:rPr>
        <w:t>Simultaneously</w:t>
      </w:r>
      <w:r w:rsidRPr="00936F5C">
        <w:t xml:space="preserve">, a reduction in </w:t>
      </w:r>
      <w:r w:rsidRPr="00936F5C">
        <w:rPr>
          <w:i/>
          <w:iCs/>
        </w:rPr>
        <w:t>Bacteroides</w:t>
      </w:r>
      <w:r w:rsidRPr="00936F5C">
        <w:t xml:space="preserve"> and </w:t>
      </w:r>
      <w:proofErr w:type="spellStart"/>
      <w:r w:rsidRPr="00936F5C">
        <w:rPr>
          <w:i/>
          <w:iCs/>
        </w:rPr>
        <w:t>Ruminococcus</w:t>
      </w:r>
      <w:proofErr w:type="spellEnd"/>
      <w:r w:rsidRPr="00936F5C">
        <w:t xml:space="preserve"> was found at the genus level.</w:t>
      </w:r>
      <w:r w:rsidRPr="00936F5C">
        <w:fldChar w:fldCharType="begin">
          <w:fldData xml:space="preserve">PEVuZE5vdGU+PENpdGU+PEF1dGhvcj5MaTwvQXV0aG9yPjxZZWFyPjIwMjA8L1llYXI+PFJlY051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</w:fldData>
        </w:fldChar>
      </w:r>
      <w:r w:rsidRPr="00936F5C">
        <w:instrText xml:space="preserve"> ADDIN EN.CITE </w:instrText>
      </w:r>
      <w:r w:rsidRPr="00936F5C">
        <w:fldChar w:fldCharType="begin">
          <w:fldData xml:space="preserve">PEVuZE5vdGU+PENpdGU+PEF1dGhvcj5MaTwvQXV0aG9yPjxZZWFyPjIwMjA8L1llYXI+PFJlY051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80</w:t>
      </w:r>
      <w:r w:rsidRPr="00936F5C">
        <w:fldChar w:fldCharType="end"/>
      </w:r>
      <w:r w:rsidRPr="00936F5C">
        <w:t xml:space="preserve"> An experimental study of an adenine-induced CKD mouse model showed that the genus </w:t>
      </w:r>
      <w:r w:rsidRPr="00936F5C">
        <w:rPr>
          <w:i/>
          <w:iCs/>
        </w:rPr>
        <w:t>Lactobacillus</w:t>
      </w:r>
      <w:r w:rsidRPr="00936F5C">
        <w:t xml:space="preserve"> was increased</w:t>
      </w:r>
      <w:r w:rsidRPr="00936F5C">
        <w:fldChar w:fldCharType="begin">
          <w:fldData xml:space="preserve">PEVuZE5vdGU+PENpdGU+PEF1dGhvcj5IdWFuZzwvQXV0aG9yPjxZZWFyPjIwMjE8L1llYXI+PFJl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</w:fldData>
        </w:fldChar>
      </w:r>
      <w:r w:rsidRPr="00936F5C">
        <w:instrText xml:space="preserve"> ADDIN EN.CITE </w:instrText>
      </w:r>
      <w:r w:rsidRPr="00936F5C">
        <w:fldChar w:fldCharType="begin">
          <w:fldData xml:space="preserve">PEVuZE5vdGU+PENpdGU+PEF1dGhvcj5IdWFuZzwvQXV0aG9yPjxZZWFyPjIwMjE8L1llYXI+PFJl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</w:fldData>
        </w:fldChar>
      </w:r>
      <w:r w:rsidRPr="00936F5C">
        <w:instrText xml:space="preserve"> ADDIN EN.CITE.DATA </w:instrText>
      </w:r>
      <w:r w:rsidRPr="00936F5C">
        <w:fldChar w:fldCharType="end"/>
      </w:r>
      <w:r w:rsidRPr="00936F5C">
        <w:fldChar w:fldCharType="separate"/>
      </w:r>
      <w:r w:rsidRPr="00936F5C">
        <w:rPr>
          <w:vertAlign w:val="superscript"/>
        </w:rPr>
        <w:t>81</w:t>
      </w:r>
      <w:r w:rsidRPr="00936F5C">
        <w:fldChar w:fldCharType="end"/>
      </w:r>
      <w:r w:rsidRPr="00936F5C">
        <w:t xml:space="preserve"> and an unclassified </w:t>
      </w:r>
      <w:proofErr w:type="spellStart"/>
      <w:r w:rsidRPr="00936F5C">
        <w:t>Lactobacillaceae</w:t>
      </w:r>
      <w:proofErr w:type="spellEnd"/>
      <w:r w:rsidRPr="00936F5C">
        <w:t xml:space="preserve"> family and Clostridia class were decreased, whereas genus </w:t>
      </w:r>
      <w:r w:rsidRPr="00936F5C">
        <w:rPr>
          <w:i/>
          <w:iCs/>
        </w:rPr>
        <w:t>Bifidobacterium</w:t>
      </w:r>
      <w:r w:rsidRPr="00936F5C">
        <w:t xml:space="preserve"> and </w:t>
      </w:r>
      <w:r w:rsidRPr="00936F5C">
        <w:rPr>
          <w:i/>
          <w:iCs/>
        </w:rPr>
        <w:t>Clostridium</w:t>
      </w:r>
      <w:r w:rsidRPr="00936F5C">
        <w:t xml:space="preserve"> were increased in this adenine-induced CKD mouse model.</w:t>
      </w:r>
      <w:r w:rsidRPr="00936F5C">
        <w:fldChar w:fldCharType="begin">
          <w:fldData xml:space="preserve">PEVuZE5vdGU+PENpdGU+PEF1dGhvcj5NaXNoaW1hPC9BdXRob3I+PFllYXI+MjAxNTwvWWVhcj48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</w:fldData>
        </w:fldChar>
      </w:r>
      <w:r w:rsidRPr="00936F5C">
        <w:instrText xml:space="preserve"> ADDIN EN.CITE </w:instrText>
      </w:r>
      <w:r w:rsidRPr="00936F5C">
        <w:fldChar w:fldCharType="begin">
          <w:fldData xml:space="preserve">PEVuZE5vdGU+PENpdGU+PEF1dGhvcj5NaXNoaW1hPC9BdXRob3I+PFllYXI+MjAxNTwvWWVhcj48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82</w:t>
      </w:r>
      <w:r w:rsidRPr="00936F5C">
        <w:fldChar w:fldCharType="end"/>
      </w:r>
      <w:r w:rsidRPr="00936F5C">
        <w:t xml:space="preserve"> </w:t>
      </w:r>
      <w:r w:rsidRPr="00936F5C">
        <w:t>In</w:t>
      </w:r>
      <w:r w:rsidRPr="00936F5C">
        <w:rPr>
          <w:rFonts w:hint="eastAsia"/>
        </w:rPr>
        <w:t xml:space="preserve"> parallel, </w:t>
      </w:r>
      <w:r w:rsidRPr="00936F5C">
        <w:t>the gut microbiota and their metabolites</w:t>
      </w:r>
      <w:r w:rsidRPr="00936F5C">
        <w:rPr>
          <w:rFonts w:hint="eastAsia"/>
        </w:rPr>
        <w:t xml:space="preserve">, </w:t>
      </w:r>
      <w:r w:rsidRPr="00936F5C">
        <w:t>indoxyl sulfate (IS), p-cresyl sulfate (PCS), and TMAO</w:t>
      </w:r>
      <w:r w:rsidRPr="00936F5C">
        <w:rPr>
          <w:rFonts w:hint="eastAsia"/>
        </w:rPr>
        <w:t xml:space="preserve">, known as </w:t>
      </w:r>
      <w:r w:rsidRPr="00936F5C">
        <w:t>uremic toxins</w:t>
      </w:r>
      <w:r w:rsidRPr="00936F5C">
        <w:rPr>
          <w:rFonts w:hint="eastAsia"/>
        </w:rPr>
        <w:t>, contributed to the progression of CKD.</w:t>
      </w:r>
      <w:r w:rsidRPr="00936F5C">
        <w:fldChar w:fldCharType="begin">
          <w:fldData xml:space="preserve">PEVuZE5vdGU+PENpdGU+PEF1dGhvcj5TY2h3YXJ6PC9BdXRob3I+PFllYXI+MjAyNDwvWWVhcj48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</w:fldData>
        </w:fldChar>
      </w:r>
      <w:r w:rsidRPr="00936F5C">
        <w:instrText xml:space="preserve"> ADDIN EN.CITE </w:instrText>
      </w:r>
      <w:r w:rsidRPr="00936F5C">
        <w:fldChar w:fldCharType="begin">
          <w:fldData xml:space="preserve">PEVuZE5vdGU+PENpdGU+PEF1dGhvcj5TY2h3YXJ6PC9BdXRob3I+PFllYXI+MjAyNDwvWWVhcj48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</w:fldData>
        </w:fldChar>
      </w:r>
      <w:r w:rsidRPr="00936F5C">
        <w:instrText xml:space="preserve"> ADDIN EN.CITE.DATA </w:instrText>
      </w:r>
      <w:r w:rsidRPr="00936F5C">
        <w:fldChar w:fldCharType="end"/>
      </w:r>
      <w:r w:rsidRPr="00936F5C">
        <w:fldChar w:fldCharType="separate"/>
      </w:r>
      <w:r w:rsidRPr="00936F5C">
        <w:rPr>
          <w:vertAlign w:val="superscript"/>
        </w:rPr>
        <w:t>83</w:t>
      </w:r>
      <w:r w:rsidRPr="00936F5C">
        <w:fldChar w:fldCharType="end"/>
      </w:r>
      <w:r w:rsidRPr="00936F5C">
        <w:rPr>
          <w:rFonts w:hint="eastAsia"/>
        </w:rPr>
        <w:t xml:space="preserve"> As </w:t>
      </w:r>
      <w:r w:rsidRPr="00936F5C">
        <w:t>a potent uremic toxin</w:t>
      </w:r>
      <w:r w:rsidRPr="00936F5C">
        <w:rPr>
          <w:rFonts w:hint="eastAsia"/>
        </w:rPr>
        <w:t>, IS was</w:t>
      </w:r>
      <w:r w:rsidRPr="00936F5C">
        <w:t xml:space="preserve"> </w:t>
      </w:r>
      <w:r w:rsidRPr="00936F5C">
        <w:rPr>
          <w:rFonts w:hint="eastAsia"/>
        </w:rPr>
        <w:t xml:space="preserve">generated </w:t>
      </w:r>
      <w:r w:rsidRPr="00936F5C">
        <w:t xml:space="preserve">by intestinal bacteria like </w:t>
      </w:r>
      <w:r w:rsidRPr="00936F5C">
        <w:rPr>
          <w:i/>
          <w:iCs/>
        </w:rPr>
        <w:t>lactobacilli</w:t>
      </w:r>
      <w:r w:rsidRPr="00936F5C">
        <w:rPr>
          <w:rFonts w:hint="eastAsia"/>
          <w:i/>
          <w:iCs/>
        </w:rPr>
        <w:t xml:space="preserve">, </w:t>
      </w:r>
      <w:r w:rsidRPr="00936F5C">
        <w:rPr>
          <w:rFonts w:hint="eastAsia"/>
        </w:rPr>
        <w:t xml:space="preserve">exerting its </w:t>
      </w:r>
      <w:r w:rsidRPr="00936F5C">
        <w:t xml:space="preserve">negative impact on kidneys and the vascular </w:t>
      </w:r>
      <w:r w:rsidRPr="00936F5C">
        <w:rPr>
          <w:rFonts w:hint="eastAsia"/>
        </w:rPr>
        <w:t>s</w:t>
      </w:r>
      <w:r w:rsidRPr="00936F5C">
        <w:t>ystem</w:t>
      </w:r>
      <w:r w:rsidRPr="00936F5C">
        <w:rPr>
          <w:rFonts w:hint="eastAsia"/>
        </w:rPr>
        <w:t>.</w:t>
      </w:r>
      <w:r w:rsidRPr="00936F5C">
        <w:fldChar w:fldCharType="begin">
          <w:fldData xml:space="preserve">PEVuZE5vdGU+PENpdGU+PEF1dGhvcj5Lb3NoaWRhPC9BdXRob3I+PFllYXI+MjAyMzwvWWVhcj48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</w:fldData>
        </w:fldChar>
      </w:r>
      <w:r w:rsidRPr="00936F5C">
        <w:instrText xml:space="preserve"> ADDIN EN.CITE </w:instrText>
      </w:r>
      <w:r w:rsidRPr="00936F5C">
        <w:fldChar w:fldCharType="begin">
          <w:fldData xml:space="preserve">PEVuZE5vdGU+PENpdGU+PEF1dGhvcj5Lb3NoaWRhPC9BdXRob3I+PFllYXI+MjAyMzwvWWVhcj48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84, 85</w:t>
      </w:r>
      <w:r w:rsidRPr="00936F5C">
        <w:fldChar w:fldCharType="end"/>
      </w:r>
      <w:r w:rsidRPr="00936F5C">
        <w:rPr>
          <w:rFonts w:hint="eastAsia"/>
        </w:rPr>
        <w:t xml:space="preserve"> It is involved in the </w:t>
      </w:r>
      <w:r w:rsidRPr="00936F5C">
        <w:t xml:space="preserve">induction of vascular calcification </w:t>
      </w:r>
      <w:r w:rsidRPr="00936F5C">
        <w:rPr>
          <w:rFonts w:hint="eastAsia"/>
        </w:rPr>
        <w:t xml:space="preserve">and </w:t>
      </w:r>
      <w:r w:rsidRPr="00936F5C">
        <w:t xml:space="preserve">CKD fibrosis </w:t>
      </w:r>
      <w:r w:rsidRPr="00936F5C">
        <w:rPr>
          <w:rFonts w:hint="eastAsia"/>
        </w:rPr>
        <w:t>p</w:t>
      </w:r>
      <w:r w:rsidRPr="00936F5C">
        <w:t>rogression</w:t>
      </w:r>
      <w:r w:rsidRPr="00936F5C">
        <w:rPr>
          <w:rFonts w:hint="eastAsia"/>
        </w:rPr>
        <w:t>.</w:t>
      </w:r>
      <w:r w:rsidRPr="00936F5C">
        <w:fldChar w:fldCharType="begin">
          <w:fldData xml:space="preserve">PEVuZE5vdGU+PENpdGU+PEF1dGhvcj5OYWthbm88L0F1dGhvcj48WWVhcj4yMDE5PC9ZZWFyPjxS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</w:fldData>
        </w:fldChar>
      </w:r>
      <w:r w:rsidRPr="00936F5C">
        <w:instrText xml:space="preserve"> ADDIN EN.CITE </w:instrText>
      </w:r>
      <w:r w:rsidRPr="00936F5C">
        <w:fldChar w:fldCharType="begin">
          <w:fldData xml:space="preserve">PEVuZE5vdGU+PENpdGU+PEF1dGhvcj5OYWthbm88L0F1dGhvcj48WWVhcj4yMDE5PC9ZZWFyPjxS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</w:fldData>
        </w:fldChar>
      </w:r>
      <w:r w:rsidRPr="00936F5C">
        <w:instrText xml:space="preserve"> ADDIN EN.CITE.DATA </w:instrText>
      </w:r>
      <w:r w:rsidRPr="00936F5C">
        <w:fldChar w:fldCharType="end"/>
      </w:r>
      <w:r w:rsidRPr="00936F5C">
        <w:fldChar w:fldCharType="separate"/>
      </w:r>
      <w:r w:rsidRPr="00936F5C">
        <w:rPr>
          <w:vertAlign w:val="superscript"/>
        </w:rPr>
        <w:t>86</w:t>
      </w:r>
      <w:r w:rsidRPr="00936F5C">
        <w:fldChar w:fldCharType="end"/>
      </w:r>
      <w:r w:rsidRPr="00936F5C">
        <w:rPr>
          <w:rFonts w:hint="eastAsia"/>
        </w:rPr>
        <w:t xml:space="preserve"> Whereas another </w:t>
      </w:r>
      <w:r w:rsidRPr="00936F5C">
        <w:t>uremic toxin</w:t>
      </w:r>
      <w:r w:rsidRPr="00936F5C">
        <w:rPr>
          <w:rFonts w:hint="eastAsia"/>
        </w:rPr>
        <w:t xml:space="preserve">, </w:t>
      </w:r>
      <w:r w:rsidRPr="00936F5C">
        <w:t>PCS</w:t>
      </w:r>
      <w:r w:rsidRPr="00936F5C">
        <w:rPr>
          <w:rFonts w:hint="eastAsia"/>
        </w:rPr>
        <w:t xml:space="preserve">, was produced by </w:t>
      </w:r>
      <w:r w:rsidRPr="00936F5C">
        <w:t>microbio</w:t>
      </w:r>
      <w:r w:rsidRPr="00936F5C">
        <w:rPr>
          <w:rFonts w:hint="eastAsia"/>
        </w:rPr>
        <w:t>me</w:t>
      </w:r>
      <w:r w:rsidRPr="00936F5C">
        <w:t xml:space="preserve"> like </w:t>
      </w:r>
      <w:r w:rsidRPr="00936F5C">
        <w:rPr>
          <w:i/>
          <w:iCs/>
        </w:rPr>
        <w:t>Bacteroides fragilis</w:t>
      </w:r>
      <w:r w:rsidRPr="00936F5C">
        <w:rPr>
          <w:rFonts w:hint="eastAsia"/>
          <w:i/>
          <w:iCs/>
        </w:rPr>
        <w:t xml:space="preserve"> </w:t>
      </w:r>
      <w:r w:rsidRPr="00936F5C">
        <w:rPr>
          <w:rFonts w:hint="eastAsia"/>
        </w:rPr>
        <w:t xml:space="preserve">and </w:t>
      </w:r>
      <w:r w:rsidRPr="00936F5C">
        <w:t>progressively accumula</w:t>
      </w:r>
      <w:r w:rsidRPr="00936F5C">
        <w:rPr>
          <w:rFonts w:hint="eastAsia"/>
        </w:rPr>
        <w:t>ted</w:t>
      </w:r>
      <w:r w:rsidRPr="00936F5C">
        <w:rPr>
          <w:rFonts w:ascii="MinionPro-Regular" w:hAnsi="MinionPro-Regular"/>
          <w:color w:val="000000"/>
          <w:sz w:val="23"/>
          <w:szCs w:val="23"/>
        </w:rPr>
        <w:t xml:space="preserve"> </w:t>
      </w:r>
      <w:r w:rsidRPr="00936F5C">
        <w:t xml:space="preserve">renal fibrosis </w:t>
      </w:r>
      <w:r w:rsidRPr="00936F5C">
        <w:rPr>
          <w:rFonts w:hint="eastAsia"/>
        </w:rPr>
        <w:t xml:space="preserve">via </w:t>
      </w:r>
      <w:r w:rsidRPr="00936F5C">
        <w:t>produc</w:t>
      </w:r>
      <w:r w:rsidRPr="00936F5C">
        <w:rPr>
          <w:rFonts w:hint="eastAsia"/>
        </w:rPr>
        <w:t>ing</w:t>
      </w:r>
      <w:r w:rsidRPr="00936F5C">
        <w:t xml:space="preserve"> reactive oxygen species </w:t>
      </w:r>
      <w:r w:rsidRPr="00936F5C">
        <w:rPr>
          <w:rFonts w:hint="eastAsia"/>
        </w:rPr>
        <w:lastRenderedPageBreak/>
        <w:t>(</w:t>
      </w:r>
      <w:r w:rsidRPr="00936F5C">
        <w:t>ROS</w:t>
      </w:r>
      <w:r w:rsidRPr="00936F5C">
        <w:rPr>
          <w:rFonts w:hint="eastAsia"/>
        </w:rPr>
        <w:t>)</w:t>
      </w:r>
      <w:r w:rsidRPr="00936F5C">
        <w:t>, activat</w:t>
      </w:r>
      <w:r w:rsidRPr="00936F5C">
        <w:rPr>
          <w:rFonts w:hint="eastAsia"/>
        </w:rPr>
        <w:t xml:space="preserve">ing </w:t>
      </w:r>
      <w:r w:rsidRPr="00936F5C">
        <w:t>TGF</w:t>
      </w:r>
      <w:r w:rsidRPr="00936F5C">
        <w:rPr>
          <w:rFonts w:hint="eastAsia"/>
        </w:rPr>
        <w:t>-</w:t>
      </w:r>
      <w:r w:rsidRPr="00936F5C">
        <w:t>β, stimulat</w:t>
      </w:r>
      <w:r w:rsidRPr="00936F5C">
        <w:rPr>
          <w:rFonts w:hint="eastAsia"/>
        </w:rPr>
        <w:t>ing</w:t>
      </w:r>
      <w:r w:rsidRPr="00936F5C">
        <w:t xml:space="preserve"> the renal-angiotensin-aldosterone</w:t>
      </w:r>
      <w:r w:rsidRPr="00936F5C">
        <w:rPr>
          <w:rFonts w:ascii="MinionPro-Regular" w:hAnsi="MinionPro-Regular"/>
          <w:color w:val="000000"/>
          <w:sz w:val="23"/>
          <w:szCs w:val="23"/>
        </w:rPr>
        <w:t xml:space="preserve"> </w:t>
      </w:r>
      <w:r w:rsidRPr="00936F5C">
        <w:t>system and induc</w:t>
      </w:r>
      <w:r w:rsidRPr="00936F5C">
        <w:rPr>
          <w:rFonts w:hint="eastAsia"/>
        </w:rPr>
        <w:t>ing</w:t>
      </w:r>
      <w:r w:rsidRPr="00936F5C">
        <w:t xml:space="preserve"> renal tubular damage</w:t>
      </w:r>
      <w:r w:rsidRPr="00936F5C">
        <w:rPr>
          <w:rFonts w:hint="eastAsia"/>
        </w:rPr>
        <w:t>.</w:t>
      </w:r>
      <w:r w:rsidRPr="00936F5C">
        <w:fldChar w:fldCharType="begin">
          <w:fldData xml:space="preserve">PEVuZE5vdGU+PENpdGU+PEF1dGhvcj5XdTwvQXV0aG9yPjxZZWFyPjIwMTE8L1llYXI+PFJlY051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</w:fldData>
        </w:fldChar>
      </w:r>
      <w:r w:rsidRPr="00936F5C">
        <w:instrText xml:space="preserve"> ADDIN EN.CITE </w:instrText>
      </w:r>
      <w:r w:rsidRPr="00936F5C">
        <w:fldChar w:fldCharType="begin">
          <w:fldData xml:space="preserve">PEVuZE5vdGU+PENpdGU+PEF1dGhvcj5XdTwvQXV0aG9yPjxZZWFyPjIwMTE8L1llYXI+PFJlY051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</w:fldData>
        </w:fldChar>
      </w:r>
      <w:r w:rsidRPr="00936F5C">
        <w:instrText xml:space="preserve"> ADDIN EN.CITE.DATA </w:instrText>
      </w:r>
      <w:r w:rsidRPr="00936F5C">
        <w:fldChar w:fldCharType="end"/>
      </w:r>
      <w:r w:rsidRPr="00936F5C">
        <w:fldChar w:fldCharType="separate"/>
      </w:r>
      <w:r w:rsidRPr="00936F5C">
        <w:rPr>
          <w:vertAlign w:val="superscript"/>
        </w:rPr>
        <w:t>87, 88</w:t>
      </w:r>
      <w:r w:rsidRPr="00936F5C">
        <w:fldChar w:fldCharType="end"/>
      </w:r>
      <w:r w:rsidRPr="00936F5C">
        <w:rPr>
          <w:rFonts w:hint="eastAsia"/>
        </w:rPr>
        <w:t xml:space="preserve"> </w:t>
      </w:r>
    </w:p>
    <w:p w14:paraId="5536AF5E" w14:textId="77777777" w:rsidR="00567A0C" w:rsidRPr="00936F5C" w:rsidRDefault="00567A0C"/>
    <w:p w14:paraId="5536AF5F" w14:textId="77777777" w:rsidR="00567A0C" w:rsidRPr="00936F5C" w:rsidRDefault="00936F5C">
      <w:r w:rsidRPr="00936F5C">
        <w:rPr>
          <w:color w:val="000000"/>
        </w:rPr>
        <w:t xml:space="preserve">Studying the alterations of the gut microbiome in MLKD we noted that there are four bacteria, phylum </w:t>
      </w:r>
      <w:r w:rsidRPr="00936F5C">
        <w:rPr>
          <w:rFonts w:hint="eastAsia"/>
          <w:i/>
          <w:iCs/>
        </w:rPr>
        <w:t xml:space="preserve">Firmicutes </w:t>
      </w:r>
      <w:r w:rsidRPr="00936F5C">
        <w:t>and</w:t>
      </w:r>
      <w:r w:rsidRPr="00936F5C">
        <w:rPr>
          <w:i/>
          <w:iCs/>
        </w:rPr>
        <w:t xml:space="preserve"> </w:t>
      </w:r>
      <w:r w:rsidRPr="00936F5C">
        <w:rPr>
          <w:rFonts w:hint="eastAsia"/>
          <w:i/>
          <w:iCs/>
        </w:rPr>
        <w:t>Proteobacteria</w:t>
      </w:r>
      <w:r w:rsidRPr="00936F5C">
        <w:rPr>
          <w:i/>
          <w:iCs/>
        </w:rPr>
        <w:t>,</w:t>
      </w:r>
      <w:r w:rsidRPr="00936F5C">
        <w:rPr>
          <w:rFonts w:hint="eastAsia"/>
          <w:i/>
          <w:iCs/>
        </w:rPr>
        <w:t xml:space="preserve"> </w:t>
      </w:r>
      <w:r w:rsidRPr="00936F5C">
        <w:t xml:space="preserve">and genus </w:t>
      </w:r>
      <w:r w:rsidRPr="00936F5C">
        <w:rPr>
          <w:i/>
          <w:iCs/>
        </w:rPr>
        <w:t xml:space="preserve">Lactobacillus, </w:t>
      </w:r>
      <w:proofErr w:type="spellStart"/>
      <w:r w:rsidRPr="00936F5C">
        <w:rPr>
          <w:i/>
          <w:iCs/>
        </w:rPr>
        <w:t>Escherichia_Shigella</w:t>
      </w:r>
      <w:proofErr w:type="spellEnd"/>
      <w:r w:rsidRPr="00936F5C">
        <w:t xml:space="preserve"> that are all changed in patients with MLKD </w:t>
      </w:r>
      <w:r w:rsidRPr="00936F5C">
        <w:rPr>
          <w:b/>
          <w:bCs/>
        </w:rPr>
        <w:t>(Supplementary t</w:t>
      </w:r>
      <w:r w:rsidRPr="00936F5C">
        <w:rPr>
          <w:rFonts w:hint="eastAsia"/>
          <w:b/>
          <w:bCs/>
        </w:rPr>
        <w:t>able</w:t>
      </w:r>
      <w:r w:rsidRPr="00936F5C">
        <w:rPr>
          <w:b/>
          <w:bCs/>
        </w:rPr>
        <w:t xml:space="preserve"> 2</w:t>
      </w:r>
      <w:r w:rsidRPr="00936F5C">
        <w:t xml:space="preserve">). </w:t>
      </w:r>
      <w:proofErr w:type="gramStart"/>
      <w:r w:rsidRPr="00936F5C">
        <w:t xml:space="preserve">In particular, </w:t>
      </w:r>
      <w:r w:rsidRPr="00936F5C">
        <w:rPr>
          <w:rFonts w:hint="eastAsia"/>
          <w:i/>
          <w:iCs/>
        </w:rPr>
        <w:t>Proteobacteria</w:t>
      </w:r>
      <w:proofErr w:type="gramEnd"/>
      <w:r w:rsidRPr="00936F5C">
        <w:t xml:space="preserve"> and </w:t>
      </w:r>
      <w:r w:rsidRPr="00936F5C">
        <w:rPr>
          <w:i/>
          <w:iCs/>
        </w:rPr>
        <w:t>Lactobacillus</w:t>
      </w:r>
      <w:r w:rsidRPr="00936F5C">
        <w:t xml:space="preserve"> were increased in patients with MLKD. </w:t>
      </w:r>
      <w:proofErr w:type="spellStart"/>
      <w:r w:rsidRPr="00936F5C">
        <w:rPr>
          <w:i/>
          <w:iCs/>
        </w:rPr>
        <w:t>Escherichia_Shigella</w:t>
      </w:r>
      <w:proofErr w:type="spellEnd"/>
      <w:r w:rsidRPr="00936F5C">
        <w:rPr>
          <w:rFonts w:hint="eastAsia"/>
          <w:i/>
          <w:iCs/>
        </w:rPr>
        <w:t xml:space="preserve"> </w:t>
      </w:r>
      <w:r w:rsidRPr="00936F5C">
        <w:t xml:space="preserve">was increased in patients with </w:t>
      </w:r>
      <w:r w:rsidRPr="00936F5C">
        <w:rPr>
          <w:rFonts w:hint="eastAsia"/>
        </w:rPr>
        <w:t>MASLD</w:t>
      </w:r>
      <w:r w:rsidRPr="00936F5C">
        <w:t xml:space="preserve"> but decreased in those with CKD. In contrast, </w:t>
      </w:r>
      <w:r w:rsidRPr="00936F5C">
        <w:rPr>
          <w:rFonts w:hint="eastAsia"/>
          <w:i/>
          <w:iCs/>
        </w:rPr>
        <w:t>Firmicute</w:t>
      </w:r>
      <w:r w:rsidRPr="00936F5C">
        <w:rPr>
          <w:i/>
          <w:iCs/>
        </w:rPr>
        <w:t xml:space="preserve">s </w:t>
      </w:r>
      <w:r w:rsidRPr="00936F5C">
        <w:t xml:space="preserve">was decreased in patients with </w:t>
      </w:r>
      <w:r w:rsidRPr="00936F5C">
        <w:rPr>
          <w:rFonts w:hint="eastAsia"/>
        </w:rPr>
        <w:t>MASLD</w:t>
      </w:r>
      <w:r w:rsidRPr="00936F5C">
        <w:t xml:space="preserve"> but </w:t>
      </w:r>
      <w:proofErr w:type="spellStart"/>
      <w:r w:rsidRPr="00936F5C">
        <w:t>inecreased</w:t>
      </w:r>
      <w:proofErr w:type="spellEnd"/>
      <w:r w:rsidRPr="00936F5C">
        <w:t xml:space="preserve"> in those with CKD.</w:t>
      </w:r>
    </w:p>
    <w:p w14:paraId="5536AF60" w14:textId="77777777" w:rsidR="00567A0C" w:rsidRPr="00936F5C" w:rsidRDefault="00567A0C"/>
    <w:p w14:paraId="5536AF61" w14:textId="77777777" w:rsidR="00567A0C" w:rsidRPr="00936F5C" w:rsidRDefault="00936F5C">
      <w:r w:rsidRPr="00936F5C">
        <w:t xml:space="preserve">It is known that a high-fat diet (HFD) may alter </w:t>
      </w:r>
      <w:r w:rsidRPr="00936F5C">
        <w:t>gut microbiome.</w:t>
      </w:r>
      <w:r w:rsidRPr="00936F5C">
        <w:fldChar w:fldCharType="begin">
          <w:fldData xml:space="preserve">PEVuZE5vdGU+PENpdGU+PEF1dGhvcj5DYXJiYWpvLVBlc2NhZG9yPC9BdXRob3I+PFllYXI+MjAx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</w:fldData>
        </w:fldChar>
      </w:r>
      <w:r w:rsidRPr="00936F5C">
        <w:instrText xml:space="preserve"> ADDIN EN.CITE </w:instrText>
      </w:r>
      <w:r w:rsidRPr="00936F5C">
        <w:fldChar w:fldCharType="begin">
          <w:fldData xml:space="preserve">PEVuZE5vdGU+PENpdGU+PEF1dGhvcj5DYXJiYWpvLVBlc2NhZG9yPC9BdXRob3I+PFllYXI+MjAx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74, 89</w:t>
      </w:r>
      <w:r w:rsidRPr="00936F5C">
        <w:fldChar w:fldCharType="end"/>
      </w:r>
      <w:r w:rsidRPr="00936F5C">
        <w:t xml:space="preserve"> Oral antibiotics exposure in HFD-fed mice induced lower levels of the genera </w:t>
      </w:r>
      <w:r w:rsidRPr="00936F5C">
        <w:rPr>
          <w:i/>
          <w:iCs/>
        </w:rPr>
        <w:t>Lactobacillus</w:t>
      </w:r>
      <w:r w:rsidRPr="00936F5C">
        <w:t xml:space="preserve"> and decreased bile salt hydrolase activity, which led to increased levels of Tβ-MCA, inhibiting activation of intestinal FXR and resisting HFD-induced </w:t>
      </w:r>
      <w:r w:rsidRPr="00936F5C">
        <w:rPr>
          <w:rFonts w:hint="eastAsia"/>
        </w:rPr>
        <w:t>MASLD</w:t>
      </w:r>
      <w:r w:rsidRPr="00936F5C">
        <w:t>, thus suggesting that there is an endogenous pathway that controls metabolic fitness involving BAs, gut bacteria and FXR receptors.</w:t>
      </w:r>
      <w:r w:rsidRPr="00936F5C">
        <w:fldChar w:fldCharType="begin">
          <w:fldData xml:space="preserve">PEVuZE5vdGU+PENpdGU+PEF1dGhvcj5Hb256YWxlejwvQXV0aG9yPjxZZWFyPjIwMTY8L1llYXI+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</w:fldData>
        </w:fldChar>
      </w:r>
      <w:r w:rsidRPr="00936F5C">
        <w:instrText xml:space="preserve"> ADDIN EN.CITE </w:instrText>
      </w:r>
      <w:r w:rsidRPr="00936F5C">
        <w:fldChar w:fldCharType="begin">
          <w:fldData xml:space="preserve">PEVuZE5vdGU+PENpdGU+PEF1dGhvcj5Hb256YWxlejwvQXV0aG9yPjxZZWFyPjIwMTY8L1llYXI+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90</w:t>
      </w:r>
      <w:r w:rsidRPr="00936F5C">
        <w:fldChar w:fldCharType="end"/>
      </w:r>
      <w:r w:rsidRPr="00936F5C">
        <w:t xml:space="preserve"> Treatment of CKD rats with </w:t>
      </w:r>
      <w:r w:rsidRPr="00936F5C">
        <w:rPr>
          <w:color w:val="231F20"/>
        </w:rPr>
        <w:t>Lactobacillus ameliorated the increased urinary protein excretion and inflammation associated with renal failure, suggesting that Lactobacillus may play a protective role against CKD progression.</w:t>
      </w:r>
      <w:r w:rsidRPr="00936F5C">
        <w:rPr>
          <w:color w:val="231F20"/>
        </w:rPr>
        <w:fldChar w:fldCharType="begin"/>
      </w:r>
      <w:r w:rsidRPr="00936F5C">
        <w:rPr>
          <w:color w:val="231F20"/>
        </w:rPr>
        <w:instrText xml:space="preserve"> ADDIN EN.CITE &lt;EndNote&gt;&lt;Cite&gt;&lt;Author&gt;Yoshifuji&lt;/Author&gt;&lt;Year&gt;2016&lt;/Year&gt;&lt;RecNum&gt;289&lt;/RecNum&gt;&lt;DisplayText&gt;&lt;style face="superscript"&gt;91&lt;/style&gt;&lt;/DisplayText&gt;&lt;record&gt;&lt;rec-number&gt;289&lt;/rec-number&gt;&lt;foreign-keys&gt;&lt;key app="EN" db-id="r5z9rvpf4dved3ew2eaxxw0300x95s2d0zav" timestamp="1693720498"&gt;289&lt;/key&gt;&lt;/foreign-keys&gt;&lt;ref-type name="Journal Article"&gt;17&lt;/ref-type&gt;&lt;contributors&gt;&lt;authors&gt;&lt;author&gt;Yoshifuji, A.&lt;/author&gt;&lt;author&gt;Wakino, S.&lt;/author&gt;&lt;author&gt;Irie, J.&lt;/author&gt;&lt;author&gt;Tajima, T.&lt;/author&gt;&lt;author&gt;Hasegawa, K.&lt;/</w:instrText>
      </w:r>
      <w:r w:rsidRPr="00936F5C">
        <w:rPr>
          <w:color w:val="231F20"/>
        </w:rPr>
        <w:instrText>author&gt;&lt;author&gt;Kanda, T.&lt;/author&gt;&lt;author&gt;Tokuyama, H.&lt;/author&gt;&lt;author&gt;Hayashi, K.&lt;/author&gt;&lt;author&gt;Itoh, H.&lt;/author&gt;&lt;/authors&gt;&lt;/contributors&gt;&lt;auth-address&gt;Department of Internal Medicine, School of Medicine, Keio University, Tokyo, Japan.&lt;/auth-address&gt;&lt;titles&gt;&lt;title&gt;Gut Lactobacillus protects against the progression of renal damage by modulating the gut environment in rats&lt;/title&gt;&lt;secondary-title&gt;Nephrol Dial Transplant&lt;/secondary-title&gt;&lt;/titles&gt;&lt;periodical&gt;&lt;full-title&gt;Nephrol Dial Transplant&lt;/full-title&gt;&lt;/</w:instrText>
      </w:r>
      <w:r w:rsidRPr="00936F5C">
        <w:rPr>
          <w:color w:val="231F20"/>
        </w:rPr>
        <w:instrText>periodical&gt;&lt;pages&gt;401-12&lt;/pages&gt;&lt;volume&gt;31&lt;/volume&gt;&lt;number&gt;3&lt;/number&gt;&lt;edition&gt;20151020&lt;/edition&gt;&lt;keywords&gt;&lt;keyword&gt;Animals&lt;/keyword&gt;&lt;keyword&gt;Blood Urea Nitrogen&lt;/keyword&gt;&lt;keyword&gt;Disease Models, Animal&lt;/keyword&gt;&lt;keyword&gt;Disease Progression&lt;/keyword&gt;&lt;keyword&gt;Humans&lt;/keyword&gt;&lt;keyword&gt;Intestines/*microbiology&lt;/keyword&gt;&lt;keyword&gt;Lactobacillus/*physiology&lt;/keyword&gt;&lt;keyword&gt;Male&lt;/keyword&gt;&lt;keyword&gt;Rats&lt;/keyword&gt;&lt;keyword&gt;Renal Insufficiency, Chronic/blood/*prevention &amp;amp; control&lt;/keyword&gt;&lt;keyword&gt;Toll-like recepto</w:instrText>
      </w:r>
      <w:r w:rsidRPr="00936F5C">
        <w:rPr>
          <w:color w:val="231F20"/>
        </w:rPr>
        <w:instrText>r&lt;/keyword&gt;&lt;keyword&gt;chronic kidney disease&lt;/keyword&gt;&lt;keyword&gt;gut microbiota&lt;/keyword&gt;&lt;keyword&gt;protein bound uremic retention solutes&lt;/keyword&gt;&lt;keyword&gt;tight junction&lt;/keyword&gt;&lt;/keywords&gt;&lt;dates&gt;&lt;year&gt;2016&lt;/year&gt;&lt;pub-dates&gt;&lt;date&gt;Mar&lt;/date&gt;&lt;/pub-dates&gt;&lt;/dates&gt;&lt;isbn&gt;0931-0509&lt;/isbn&gt;&lt;accession-num&gt;26487672&lt;/accession-num&gt;&lt;urls&gt;&lt;/urls&gt;&lt;electronic-resource-num&gt;10.1093/ndt/gfv353&lt;/electronic-resource-num&gt;&lt;remote-database-provider&gt;NLM&lt;/remote-database-provider&gt;&lt;language&gt;eng&lt;/language&gt;&lt;/record&gt;&lt;/Cite&gt;&lt;/EndNote&gt;</w:instrText>
      </w:r>
      <w:r w:rsidRPr="00936F5C">
        <w:rPr>
          <w:color w:val="231F20"/>
        </w:rPr>
        <w:fldChar w:fldCharType="separate"/>
      </w:r>
      <w:r w:rsidRPr="00936F5C">
        <w:rPr>
          <w:color w:val="231F20"/>
          <w:vertAlign w:val="superscript"/>
        </w:rPr>
        <w:t>91</w:t>
      </w:r>
      <w:r w:rsidRPr="00936F5C">
        <w:rPr>
          <w:color w:val="231F20"/>
        </w:rPr>
        <w:fldChar w:fldCharType="end"/>
      </w:r>
      <w:r w:rsidRPr="00936F5C">
        <w:t xml:space="preserve"> However, the precise role of gut microbiota in the progression of MLKD is not fully understood and requires further research.</w:t>
      </w:r>
    </w:p>
    <w:p w14:paraId="5536AF62" w14:textId="77777777" w:rsidR="00567A0C" w:rsidRPr="00936F5C" w:rsidRDefault="00567A0C"/>
    <w:p w14:paraId="5536AF63" w14:textId="77777777" w:rsidR="00567A0C" w:rsidRPr="00936F5C" w:rsidRDefault="00936F5C">
      <w:pPr>
        <w:pStyle w:val="1"/>
        <w:numPr>
          <w:ilvl w:val="0"/>
          <w:numId w:val="0"/>
        </w:numPr>
        <w:jc w:val="left"/>
      </w:pPr>
      <w:r w:rsidRPr="00936F5C">
        <w:rPr>
          <w:rFonts w:hint="eastAsia"/>
          <w:color w:val="231F20"/>
        </w:rPr>
        <w:lastRenderedPageBreak/>
        <w:t>2.4</w:t>
      </w:r>
      <w:r w:rsidRPr="00936F5C">
        <w:rPr>
          <w:color w:val="231F20"/>
        </w:rPr>
        <w:t xml:space="preserve"> </w:t>
      </w:r>
      <w:r w:rsidRPr="00936F5C">
        <w:t>Bile acid signaling pathways</w:t>
      </w:r>
    </w:p>
    <w:p w14:paraId="5536AF64" w14:textId="77777777" w:rsidR="00567A0C" w:rsidRPr="00936F5C" w:rsidRDefault="00936F5C">
      <w:pPr>
        <w:pStyle w:val="1"/>
        <w:numPr>
          <w:ilvl w:val="0"/>
          <w:numId w:val="0"/>
        </w:numPr>
        <w:jc w:val="left"/>
      </w:pPr>
      <w:r w:rsidRPr="00936F5C">
        <w:rPr>
          <w:rFonts w:hint="eastAsia"/>
        </w:rPr>
        <w:t>2.4.</w:t>
      </w:r>
      <w:r w:rsidRPr="00936F5C">
        <w:t>1 Pathogenic mechanisms of FXR</w:t>
      </w:r>
    </w:p>
    <w:p w14:paraId="5536AF65" w14:textId="77777777" w:rsidR="00567A0C" w:rsidRPr="00936F5C" w:rsidRDefault="00936F5C">
      <w:r w:rsidRPr="00936F5C">
        <w:t xml:space="preserve">The human BA composition is influenced by microbial transformations and gut metabolites, affecting the activity of BA-associated receptors, such as FXR and TGR5, and in </w:t>
      </w:r>
      <w:r w:rsidRPr="00936F5C">
        <w:rPr>
          <w:b/>
        </w:rPr>
        <w:t xml:space="preserve">Figure </w:t>
      </w:r>
      <w:r w:rsidRPr="00936F5C">
        <w:rPr>
          <w:rFonts w:hint="eastAsia"/>
          <w:b/>
        </w:rPr>
        <w:t>2</w:t>
      </w:r>
      <w:r w:rsidRPr="00936F5C">
        <w:rPr>
          <w:b/>
        </w:rPr>
        <w:t>,</w:t>
      </w:r>
      <w:r w:rsidRPr="00936F5C">
        <w:t xml:space="preserve"> we illustrate </w:t>
      </w:r>
      <w:r w:rsidRPr="00936F5C">
        <w:rPr>
          <w:color w:val="231F20"/>
        </w:rPr>
        <w:t>the molecular mechanisms relating to BA metabolism that underlie the development of liver and kidney damage in the process of MLKD</w:t>
      </w:r>
      <w:r w:rsidRPr="00936F5C">
        <w:t>.</w:t>
      </w:r>
      <w:r w:rsidRPr="00936F5C">
        <w:rPr>
          <w:color w:val="000000"/>
        </w:rPr>
        <w:t xml:space="preserve"> It is reported that levels of FXR and TGR5 are associated with the presence of </w:t>
      </w:r>
      <w:r w:rsidRPr="00936F5C">
        <w:rPr>
          <w:rFonts w:hint="eastAsia"/>
          <w:color w:val="000000"/>
        </w:rPr>
        <w:t>MASLD</w:t>
      </w:r>
      <w:r w:rsidRPr="00936F5C">
        <w:rPr>
          <w:color w:val="000000"/>
        </w:rPr>
        <w:t>,</w:t>
      </w:r>
      <w:r w:rsidRPr="00936F5C">
        <w:rPr>
          <w:color w:val="000000"/>
        </w:rPr>
        <w:fldChar w:fldCharType="begin">
          <w:fldData xml:space="preserve">PEVuZE5vdGU+PENpdGU+PEF1dGhvcj5Ob2JpbGk8L0F1dGhvcj48WWVhcj4yMDE4PC9ZZWFyPjxS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</w:fldData>
        </w:fldChar>
      </w:r>
      <w:r w:rsidRPr="00936F5C">
        <w:rPr>
          <w:color w:val="000000"/>
        </w:rPr>
        <w:instrText xml:space="preserve"> ADDIN EN.CITE </w:instrText>
      </w:r>
      <w:r w:rsidRPr="00936F5C">
        <w:rPr>
          <w:color w:val="000000"/>
        </w:rPr>
        <w:fldChar w:fldCharType="begin">
          <w:fldData xml:space="preserve">PEVuZE5vdGU+PENpdGU+PEF1dGhvcj5Ob2JpbGk8L0F1dGhvcj48WWVhcj4yMDE4PC9ZZWFyPjxS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92</w:t>
      </w:r>
      <w:r w:rsidRPr="00936F5C">
        <w:rPr>
          <w:color w:val="000000"/>
        </w:rPr>
        <w:fldChar w:fldCharType="end"/>
      </w:r>
      <w:r w:rsidRPr="00936F5C">
        <w:rPr>
          <w:color w:val="000000"/>
        </w:rPr>
        <w:t xml:space="preserve"> several studies have demonstrated that hepatic and renal expression of both FXR and TGR5 are mainly downregulated in the presence of MLKD (</w:t>
      </w:r>
      <w:r w:rsidRPr="00936F5C">
        <w:rPr>
          <w:b/>
          <w:bCs/>
          <w:color w:val="000000"/>
        </w:rPr>
        <w:t>Table 1)</w:t>
      </w:r>
      <w:r w:rsidRPr="00936F5C">
        <w:rPr>
          <w:color w:val="000000"/>
        </w:rPr>
        <w:t>.</w:t>
      </w:r>
      <w:r w:rsidRPr="00936F5C">
        <w:rPr>
          <w:b/>
          <w:bCs/>
          <w:color w:val="000000"/>
        </w:rPr>
        <w:t xml:space="preserve"> </w:t>
      </w:r>
      <w:r w:rsidRPr="00936F5C">
        <w:rPr>
          <w:color w:val="000000"/>
        </w:rPr>
        <w:t>FXR is a ligand-activated transcription factor, which is highly expressed in the liver, intestine and kidneys, where it controls all aspects of metabolism, including BA homeostasis, and lipid and glucose metabolism</w:t>
      </w:r>
      <w:r w:rsidRPr="00936F5C">
        <w:t xml:space="preserve">. The FXR agonist activity ranking for BAs is CDCA, DCA, CA, and LCA in sequence, whereas TαMCA, Tβ-MCA, </w:t>
      </w:r>
      <w:r w:rsidRPr="00936F5C">
        <w:rPr>
          <w:rFonts w:hint="eastAsia"/>
        </w:rPr>
        <w:t xml:space="preserve">TUDCA and </w:t>
      </w:r>
      <w:r w:rsidRPr="00936F5C">
        <w:rPr>
          <w:lang w:val="it-IT"/>
        </w:rPr>
        <w:t>glycoursodeoxycholic acid</w:t>
      </w:r>
      <w:r w:rsidRPr="00936F5C">
        <w:rPr>
          <w:rFonts w:hint="eastAsia"/>
        </w:rPr>
        <w:t xml:space="preserve"> (GUDCA)</w:t>
      </w:r>
      <w:r w:rsidRPr="00936F5C">
        <w:rPr>
          <w:rFonts w:hint="eastAsia"/>
        </w:rPr>
        <w:t xml:space="preserve"> </w:t>
      </w:r>
      <w:r w:rsidRPr="00936F5C">
        <w:t>serve as inhibitors of FXR.</w:t>
      </w:r>
      <w:r w:rsidRPr="00936F5C">
        <w:fldChar w:fldCharType="begin"/>
      </w:r>
      <w:r w:rsidRPr="00936F5C">
        <w:instrText xml:space="preserve"> ADDIN EN.CITE &lt;EndNote&gt;&lt;Cite&gt;&lt;Author&gt;Fiorucci&lt;/Author&gt;&lt;Year&gt;2022&lt;/Year&gt;&lt;RecNum&gt;118&lt;/RecNum&gt;&lt;DisplayText&gt;&lt;style face="superscript"&gt;93&lt;/style&gt;&lt;/DisplayText&gt;&lt;record&gt;&lt;rec-number&gt;118&lt;/rec-number&gt;&lt;foreign-keys&gt;&lt;key app="EN" db-id="r5z9rvpf4dved3ew2eaxxw0300x95s2d0zav" timestamp="1668690030"&gt;118&lt;/key&gt;&lt;/foreign-keys&gt;&lt;ref-type name="Journal Article"&gt;17&lt;/ref-type&gt;&lt;contributors&gt;&lt;authors&gt;&lt;author&gt;Fiorucci, S.&lt;/author&gt;&lt;author&gt;Distrutti, E.&lt;/author&gt;&lt;/authors&gt;&lt;/contributors&gt;&lt;auth-address&gt;Dipartimento di Medicina e Chirurg</w:instrText>
      </w:r>
      <w:r w:rsidRPr="00936F5C">
        <w:instrText>ia, Università di Perugia, Perugia, Italy. Electronic address: stefano.fiorucci@unipg.it.&amp;#xD;Struttura Complessa di Gastroenterologia ed Epatologia, Azienda Ospedaliera di Perugia, Perugia, Italy.&lt;/auth-address&gt;&lt;titles&gt;&lt;title&gt;Linking liver metabolic and vascular disease via bile acid signaling&lt;/title&gt;&lt;secondary-title&gt;Trends Mol Med&lt;/secondary-title&gt;&lt;/titles&gt;&lt;periodical&gt;&lt;full-title&gt;Trends Mol Med&lt;/full-title&gt;&lt;/periodical&gt;&lt;pages&gt;51-66&lt;/pages&gt;&lt;volume&gt;28&lt;/volume&gt;&lt;number&gt;1&lt;/number&gt;&lt;edition&gt;20211120&lt;/edition&gt;&lt;ke</w:instrText>
      </w:r>
      <w:r w:rsidRPr="00936F5C">
        <w:instrText>ywords&gt;&lt;keyword&gt;Bile Acids and Salts/metabolism&lt;/keyword&gt;&lt;keyword&gt;Humans&lt;/keyword&gt;&lt;keyword&gt;Liver/metabolism&lt;/keyword&gt;&lt;keyword&gt;*Non-alcoholic Fatty Liver Disease/metabolism&lt;/keyword&gt;&lt;keyword&gt;Receptors, G-Protein-Coupled/metabolism&lt;/keyword&gt;&lt;keyword&gt;Signal Transduction&lt;/keyword&gt;&lt;keyword&gt;*Vascular Diseases/metabolism&lt;/keyword&gt;&lt;keyword&gt;Fxr&lt;/keyword&gt;&lt;keyword&gt;Gpbar1&lt;/keyword&gt;&lt;keyword&gt;bile acid&lt;/keyword&gt;&lt;keyword&gt;cardiovascular disease&lt;/keyword&gt;&lt;keyword&gt;non-alcoholic fatty liver disease (NAFLD)&lt;/keyword&gt;&lt;/keywords&gt;</w:instrText>
      </w:r>
      <w:r w:rsidRPr="00936F5C">
        <w:instrText>&lt;dates&gt;&lt;year&gt;2022&lt;/year&gt;&lt;pub-dates&gt;&lt;date&gt;Jan&lt;/date&gt;&lt;/pub-dates&gt;&lt;/dates&gt;&lt;isbn&gt;1471-4914&lt;/isbn&gt;&lt;accession-num&gt;34815180&lt;/accession-num&gt;&lt;urls&gt;&lt;/urls&gt;&lt;electronic-resource-num&gt;10.1016/j.molmed.2021.10.005&lt;/electronic-resource-num&gt;&lt;remote-database-provider&gt;NLM&lt;/remote-database-provider&gt;&lt;language&gt;eng&lt;/language&gt;&lt;/record&gt;&lt;/Cite&gt;&lt;/EndNote&gt;</w:instrText>
      </w:r>
      <w:r w:rsidRPr="00936F5C">
        <w:fldChar w:fldCharType="separate"/>
      </w:r>
      <w:r w:rsidRPr="00936F5C">
        <w:rPr>
          <w:vertAlign w:val="superscript"/>
        </w:rPr>
        <w:t>93</w:t>
      </w:r>
      <w:r w:rsidRPr="00936F5C">
        <w:fldChar w:fldCharType="end"/>
      </w:r>
      <w:r w:rsidRPr="00936F5C">
        <w:t xml:space="preserve"> FXR modulates BA homeostasis mainly via three pathways: the small heterodimer partner (SHP) pathway, the mouse fibroblast growth factor-15 (FGF-15) or fibroblast growth factor-19 (FGF-19) pathway, and the c-Jun N-terminal kinase (JNK) pathway. SHP, as a downstream target of FXR, inhibits the expression of CYP7A1, a rate-limiting enzyme that is responsible for hydroxylating the cholesterol ring structure at carbon atom position 7 in BA biosynthesis.</w:t>
      </w:r>
      <w:r w:rsidRPr="00936F5C">
        <w:fldChar w:fldCharType="begin">
          <w:fldData xml:space="preserve">PEVuZE5vdGU+PENpdGU+PEF1dGhvcj5Hb29kd2luPC9BdXRob3I+PFllYXI+MjAwMDwvWWVhcj48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</w:fldData>
        </w:fldChar>
      </w:r>
      <w:r w:rsidRPr="00936F5C">
        <w:instrText xml:space="preserve"> ADDIN EN.CITE </w:instrText>
      </w:r>
      <w:r w:rsidRPr="00936F5C">
        <w:fldChar w:fldCharType="begin">
          <w:fldData xml:space="preserve">PEVuZE5vdGU+PENpdGU+PEF1dGhvcj5Hb29kd2luPC9BdXRob3I+PFllYXI+MjAwMDwvWWVhcj48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94, 95</w:t>
      </w:r>
      <w:r w:rsidRPr="00936F5C">
        <w:fldChar w:fldCharType="end"/>
      </w:r>
      <w:r w:rsidRPr="00936F5C">
        <w:t xml:space="preserve"> Additionally, when FXR is activated, FGF-15/19 are upregulated in the intestine, thus entering the liver through the enterohepatic circulation. FGF-15/19 act on the </w:t>
      </w:r>
      <w:r w:rsidRPr="00936F5C">
        <w:lastRenderedPageBreak/>
        <w:t>fibroblast growth factor receptor-4 and SHP in the liver mainly via the JNK-depend pathway to inhibit the expression of CYP7A1, thus reducing the BA pool.</w:t>
      </w:r>
      <w:r w:rsidRPr="00936F5C">
        <w:fldChar w:fldCharType="begin">
          <w:fldData xml:space="preserve">PEVuZE5vdGU+PENpdGU+PEF1dGhvcj5Ib2x0PC9BdXRob3I+PFllYXI+MjAwMzwvWWVhcj48UmVj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</w:fldData>
        </w:fldChar>
      </w:r>
      <w:r w:rsidRPr="00936F5C">
        <w:instrText xml:space="preserve"> ADDIN EN.CITE </w:instrText>
      </w:r>
      <w:r w:rsidRPr="00936F5C">
        <w:fldChar w:fldCharType="begin">
          <w:fldData xml:space="preserve">PEVuZE5vdGU+PENpdGU+PEF1dGhvcj5Ib2x0PC9BdXRob3I+PFllYXI+MjAwMzwvWWVhcj48UmVj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96</w:t>
      </w:r>
      <w:r w:rsidRPr="00936F5C">
        <w:fldChar w:fldCharType="end"/>
      </w:r>
      <w:r w:rsidRPr="00936F5C">
        <w:t xml:space="preserve"> </w:t>
      </w:r>
      <w:r w:rsidRPr="00936F5C">
        <w:rPr>
          <w:color w:val="000000"/>
        </w:rPr>
        <w:t xml:space="preserve">With regards to the FXR involvement in lipid </w:t>
      </w:r>
      <w:r w:rsidRPr="00936F5C">
        <w:t>metabolism, FXR suppresses upregulation of sterol regulatory element-binding protein-1c (SREBP-1c), which is essential in the fatty acid biosynthesis, resulting in the repression of lipogenic genes, including fatty acid synthase, acetyl CoA carboxylase and stearoyl CoA desaturase (SCD).</w:t>
      </w:r>
      <w:r w:rsidRPr="00936F5C">
        <w:fldChar w:fldCharType="begin">
          <w:fldData xml:space="preserve">PEVuZE5vdGU+PENpdGU+PEF1dGhvcj5XYXRhbmFiZTwvQXV0aG9yPjxZZWFyPjIwMDQ8L1llYXI+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</w:fldData>
        </w:fldChar>
      </w:r>
      <w:r w:rsidRPr="00936F5C">
        <w:instrText xml:space="preserve"> ADDIN EN.CITE </w:instrText>
      </w:r>
      <w:r w:rsidRPr="00936F5C">
        <w:fldChar w:fldCharType="begin">
          <w:fldData xml:space="preserve">PEVuZE5vdGU+PENpdGU+PEF1dGhvcj5XYXRhbmFiZTwvQXV0aG9yPjxZZWFyPjIwMDQ8L1llYXI+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97-99</w:t>
      </w:r>
      <w:r w:rsidRPr="00936F5C">
        <w:fldChar w:fldCharType="end"/>
      </w:r>
      <w:r w:rsidRPr="00936F5C">
        <w:t xml:space="preserve"> This FXR-induced effect reduces the production of triglyceride (TG) and </w:t>
      </w:r>
      <w:r w:rsidRPr="00936F5C">
        <w:rPr>
          <w:rStyle w:val="Emphasis"/>
          <w:i w:val="0"/>
          <w:iCs w:val="0"/>
          <w:shd w:val="clear" w:color="auto" w:fill="FFFFFF"/>
        </w:rPr>
        <w:t>very low-density lipoprotein</w:t>
      </w:r>
      <w:r w:rsidRPr="00936F5C">
        <w:t xml:space="preserve"> (VLDL) particles.</w:t>
      </w:r>
      <w:r w:rsidRPr="00936F5C">
        <w:rPr>
          <w:rFonts w:eastAsia="KaiTi"/>
        </w:rPr>
        <w:t xml:space="preserve"> Moreover, FXR induces the expression of both the VLDL receptor and the </w:t>
      </w:r>
      <w:r w:rsidRPr="00936F5C">
        <w:rPr>
          <w:rFonts w:eastAsia="KaiTi"/>
          <w:color w:val="000000"/>
        </w:rPr>
        <w:t>microsomal TG transfer protein,</w:t>
      </w:r>
      <w:r w:rsidRPr="00936F5C">
        <w:rPr>
          <w:rFonts w:eastAsia="KaiTi"/>
        </w:rPr>
        <w:t xml:space="preserve"> to suppress VLDL formation</w:t>
      </w:r>
      <w:r w:rsidRPr="00936F5C">
        <w:t xml:space="preserve">. Additionally, FXR activation increases expression of the </w:t>
      </w:r>
      <w:r w:rsidRPr="00936F5C">
        <w:rPr>
          <w:rFonts w:eastAsia="KaiTi"/>
        </w:rPr>
        <w:t>lipoprotein lipase (LPL)</w:t>
      </w:r>
      <w:r w:rsidRPr="00936F5C">
        <w:t xml:space="preserve"> activator, apolipoprotein (Apo) CII, inhibits expression of the LPL inhibitor, </w:t>
      </w:r>
      <w:r w:rsidRPr="00936F5C">
        <w:rPr>
          <w:rFonts w:eastAsia="KaiTi"/>
        </w:rPr>
        <w:t>Apo C</w:t>
      </w:r>
      <w:r w:rsidRPr="00936F5C">
        <w:rPr>
          <w:rFonts w:ascii="SimSun" w:hAnsi="SimSun" w:cs="SimSun" w:hint="eastAsia"/>
        </w:rPr>
        <w:t>Ⅲ</w:t>
      </w:r>
      <w:r w:rsidRPr="00936F5C">
        <w:rPr>
          <w:rFonts w:eastAsia="KaiTi"/>
        </w:rPr>
        <w:t xml:space="preserve">, and the consequent effect is an increase in LPL activity that promotes the clearance of TG-rich lipoproteins by </w:t>
      </w:r>
      <w:r w:rsidRPr="00936F5C">
        <w:rPr>
          <w:rFonts w:eastAsia="KaiTi"/>
          <w:color w:val="000000"/>
        </w:rPr>
        <w:t>stimulating TG hydrolysis in VLDL</w:t>
      </w:r>
      <w:r w:rsidRPr="00936F5C">
        <w:rPr>
          <w:rFonts w:eastAsia="KaiTi"/>
        </w:rPr>
        <w:t>.</w:t>
      </w:r>
      <w:r w:rsidRPr="00936F5C">
        <w:rPr>
          <w:rFonts w:eastAsia="KaiTi"/>
        </w:rPr>
        <w:fldChar w:fldCharType="begin"/>
      </w:r>
      <w:r w:rsidRPr="00936F5C">
        <w:rPr>
          <w:rFonts w:eastAsia="KaiTi"/>
        </w:rPr>
        <w:instrText xml:space="preserve"> ADDIN EN.CITE &lt;EndNote&gt;&lt;Cite&gt;&lt;Author&gt;Taoka&lt;/Author&gt;&lt;Year&gt;2016&lt;/Year&gt;&lt;RecNum&gt;84&lt;/RecNum&gt;&lt;DisplayText&gt;&lt;style face="superscript"&gt;17&lt;/style&gt;&lt;/DisplayText&gt;&lt;record&gt;&lt;rec-number&gt;84&lt;/rec-number&gt;&lt;foreign-keys&gt;&lt;key app="EN" db-id="r5z9rvpf4dved3ew2eaxxw0300x95s2d0zav" timestamp="1668003164"&gt;84&lt;/key&gt;&lt;/foreign-keys&gt;&lt;ref-type name="Journal Article"&gt;17&lt;/ref-type&gt;&lt;contributors&gt;&lt;authors&gt;&lt;author&gt;Taoka, H.&lt;/author&gt;&lt;author&gt;Yokoyama, Y.&lt;/author&gt;&lt;author&gt;Morimoto, K.&lt;/author&gt;&lt;author&gt;Kitamura, N.&lt;/author&gt;&lt;author&gt;Tanigaki, T.&lt;/aut</w:instrText>
      </w:r>
      <w:r w:rsidRPr="00936F5C">
        <w:rPr>
          <w:rFonts w:eastAsia="KaiTi"/>
        </w:rPr>
        <w:instrText>hor&gt;&lt;author&gt;Takashina, Y.&lt;/author&gt;&lt;author&gt;Tsubota, K.&lt;/author&gt;&lt;author&gt;Watanabe, M.&lt;/author&gt;&lt;/authors&gt;&lt;/contributors&gt;&lt;auth-address&gt;Hiroki Taoka, Tatsuya Tanigaki, Department of Environmental Information, Keio University, Fujisawa, Kanagawa 252-0882, Japan.&lt;/auth-address&gt;&lt;titles&gt;&lt;title&gt;Role of bile acids in the regulation of the metabolic pathways&lt;/title&gt;&lt;secondary-title&gt;World J Diabetes&lt;/secondary-title&gt;&lt;/titles&gt;&lt;pages&gt;260-70&lt;/pages&gt;&lt;volume&gt;7&lt;/volume&gt;&lt;number&gt;13&lt;/number&gt;&lt;keywords&gt;&lt;keyword&gt;Bariatric surgery&lt;/k</w:instrText>
      </w:r>
      <w:r w:rsidRPr="00936F5C">
        <w:rPr>
          <w:rFonts w:eastAsia="KaiTi"/>
        </w:rPr>
        <w:instrText>eyword&gt;&lt;keyword&gt;Bile acid binding resin&lt;/keyword&gt;&lt;keyword&gt;Bile acids&lt;/keyword&gt;&lt;keyword&gt;Energy metabolism&lt;/keyword&gt;&lt;keyword&gt;Farnesoid X receptor&lt;/keyword&gt;&lt;keyword&gt;Glucose metabolism&lt;/keyword&gt;&lt;keyword&gt;Incretin&lt;/keyword&gt;&lt;keyword&gt;Lipid metabolism&lt;/keyword&gt;&lt;keyword&gt;Microbiota&lt;/keyword&gt;&lt;keyword&gt;Tgr5/m-bar&lt;/keyword&gt;&lt;/keywords&gt;&lt;dates&gt;&lt;year&gt;2016&lt;/year&gt;&lt;pub-dates&gt;&lt;date&gt;Jul 10&lt;/date&gt;&lt;/pub-dates&gt;&lt;/dates&gt;&lt;isbn&gt;1948-9358 (Print)&amp;#xD;1948-9358&lt;/isbn&gt;&lt;accession-num&gt;27433295&lt;/accession-num&gt;&lt;urls&gt;&lt;/urls&gt;&lt;custom2&gt;PMC4937164&lt;/</w:instrText>
      </w:r>
      <w:r w:rsidRPr="00936F5C">
        <w:rPr>
          <w:rFonts w:eastAsia="KaiTi"/>
        </w:rPr>
        <w:instrText>custom2&gt;&lt;electronic-resource-num&gt;10.4239/wjd.v7.i13.260&lt;/electronic-resource-num&gt;&lt;remote-database-provider&gt;NLM&lt;/remote-database-provider&gt;&lt;language&gt;eng&lt;/language&gt;&lt;/record&gt;&lt;/Cite&gt;&lt;/EndNote&gt;</w:instrText>
      </w:r>
      <w:r w:rsidRPr="00936F5C">
        <w:rPr>
          <w:rFonts w:eastAsia="KaiTi"/>
        </w:rPr>
        <w:fldChar w:fldCharType="separate"/>
      </w:r>
      <w:r w:rsidRPr="00936F5C">
        <w:rPr>
          <w:rFonts w:eastAsia="KaiTi"/>
          <w:vertAlign w:val="superscript"/>
        </w:rPr>
        <w:t>17</w:t>
      </w:r>
      <w:r w:rsidRPr="00936F5C">
        <w:rPr>
          <w:rFonts w:eastAsia="KaiTi"/>
        </w:rPr>
        <w:fldChar w:fldCharType="end"/>
      </w:r>
      <w:r w:rsidRPr="00936F5C">
        <w:rPr>
          <w:rFonts w:eastAsia="KaiTi"/>
        </w:rPr>
        <w:t xml:space="preserve"> Not only is VLDL clearance affected, but also </w:t>
      </w:r>
      <w:r w:rsidRPr="00936F5C">
        <w:rPr>
          <w:rFonts w:eastAsia="KaiTi"/>
          <w:color w:val="000000"/>
        </w:rPr>
        <w:t xml:space="preserve">high-density lipoprotein (HDL) metabolism is subject to modulation by FXR agonists. Administration of an FXR ligand increases the expression of scavenger receptor B1, a molecule in charge of hepatic HDL uptake, that </w:t>
      </w:r>
      <w:r w:rsidRPr="00936F5C">
        <w:t xml:space="preserve">increases </w:t>
      </w:r>
      <w:r w:rsidRPr="00936F5C">
        <w:rPr>
          <w:color w:val="000000"/>
        </w:rPr>
        <w:t>HDL</w:t>
      </w:r>
      <w:r w:rsidRPr="00936F5C">
        <w:t xml:space="preserve"> </w:t>
      </w:r>
      <w:proofErr w:type="gramStart"/>
      <w:r w:rsidRPr="00936F5C">
        <w:t>clearance, and</w:t>
      </w:r>
      <w:proofErr w:type="gramEnd"/>
      <w:r w:rsidRPr="00936F5C">
        <w:t xml:space="preserve"> consequently lowers plasma HDL-cholesterol levels. </w:t>
      </w:r>
    </w:p>
    <w:p w14:paraId="5536AF66" w14:textId="77777777" w:rsidR="00567A0C" w:rsidRPr="00936F5C" w:rsidRDefault="00567A0C"/>
    <w:p w14:paraId="5536AF67" w14:textId="77777777" w:rsidR="00567A0C" w:rsidRPr="00936F5C" w:rsidRDefault="00936F5C">
      <w:r w:rsidRPr="00936F5C">
        <w:t>Additionally, FXR activation exerts a significant effect on glucose metabolism as well, it is reported that i</w:t>
      </w:r>
      <w:r w:rsidRPr="00936F5C">
        <w:rPr>
          <w:rFonts w:eastAsia="KaiTi"/>
        </w:rPr>
        <w:t>mpaired insulin sensitivity and elevated plasma glucose levels in random-fe</w:t>
      </w:r>
      <w:r w:rsidRPr="00936F5C">
        <w:t xml:space="preserve">d and fasting states are found in FXR-deficient mice. </w:t>
      </w:r>
      <w:r w:rsidRPr="00936F5C">
        <w:rPr>
          <w:color w:val="000000"/>
        </w:rPr>
        <w:t xml:space="preserve">Activation of the </w:t>
      </w:r>
      <w:r w:rsidRPr="00936F5C">
        <w:rPr>
          <w:color w:val="000000"/>
        </w:rPr>
        <w:lastRenderedPageBreak/>
        <w:t xml:space="preserve">hepatic FXR nuclear receptor results in the induction of expression of </w:t>
      </w:r>
      <w:r w:rsidRPr="00936F5C">
        <w:t xml:space="preserve">phosphoenolpyruvate </w:t>
      </w:r>
      <w:proofErr w:type="spellStart"/>
      <w:r w:rsidRPr="00936F5C">
        <w:t>carboxykinase</w:t>
      </w:r>
      <w:proofErr w:type="spellEnd"/>
      <w:r w:rsidRPr="00936F5C">
        <w:rPr>
          <w:rFonts w:eastAsia="SimHei"/>
        </w:rPr>
        <w:t xml:space="preserve"> and</w:t>
      </w:r>
      <w:r w:rsidRPr="00936F5C">
        <w:t xml:space="preserve"> </w:t>
      </w:r>
      <w:r w:rsidRPr="00936F5C">
        <w:rPr>
          <w:rFonts w:eastAsia="SimHei"/>
        </w:rPr>
        <w:t xml:space="preserve">glucose 6-phosphatase, </w:t>
      </w:r>
      <w:r w:rsidRPr="00936F5C">
        <w:rPr>
          <w:color w:val="000000"/>
        </w:rPr>
        <w:t xml:space="preserve">increasing hepatic glucose production, lowering plasma glucose levels in both </w:t>
      </w:r>
      <w:r w:rsidRPr="00936F5C">
        <w:t xml:space="preserve">wild-type and </w:t>
      </w:r>
      <w:r w:rsidRPr="00936F5C">
        <w:rPr>
          <w:color w:val="000000"/>
        </w:rPr>
        <w:t xml:space="preserve">diabetic mice, and </w:t>
      </w:r>
      <w:r w:rsidRPr="00936F5C">
        <w:t>improves glucose tolerance and insulin sensitivity.</w:t>
      </w:r>
      <w:r w:rsidRPr="00936F5C">
        <w:fldChar w:fldCharType="begin">
          <w:fldData xml:space="preserve">PEVuZE5vdGU+PENpdGU+PEF1dGhvcj5aaGFuZzwvQXV0aG9yPjxZZWFyPjIwMDY8L1llYXI+PFJl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</w:fldData>
        </w:fldChar>
      </w:r>
      <w:r w:rsidRPr="00936F5C">
        <w:instrText xml:space="preserve"> ADDIN EN.CITE </w:instrText>
      </w:r>
      <w:r w:rsidRPr="00936F5C">
        <w:fldChar w:fldCharType="begin">
          <w:fldData xml:space="preserve">PEVuZE5vdGU+PENpdGU+PEF1dGhvcj5aaGFuZzwvQXV0aG9yPjxZZWFyPjIwMDY8L1llYXI+PFJl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</w:fldData>
        </w:fldChar>
      </w:r>
      <w:r w:rsidRPr="00936F5C">
        <w:instrText xml:space="preserve"> ADDIN EN.CITE.DATA </w:instrText>
      </w:r>
      <w:r w:rsidRPr="00936F5C">
        <w:fldChar w:fldCharType="end"/>
      </w:r>
      <w:r w:rsidRPr="00936F5C">
        <w:fldChar w:fldCharType="separate"/>
      </w:r>
      <w:r w:rsidRPr="00936F5C">
        <w:rPr>
          <w:vertAlign w:val="superscript"/>
        </w:rPr>
        <w:t>100, 101</w:t>
      </w:r>
      <w:r w:rsidRPr="00936F5C">
        <w:fldChar w:fldCharType="end"/>
      </w:r>
      <w:r w:rsidRPr="00936F5C">
        <w:t xml:space="preserve"> However, </w:t>
      </w:r>
      <w:proofErr w:type="spellStart"/>
      <w:r w:rsidRPr="00936F5C">
        <w:rPr>
          <w:rFonts w:eastAsia="DengXian"/>
        </w:rPr>
        <w:t>McIlvride</w:t>
      </w:r>
      <w:proofErr w:type="spellEnd"/>
      <w:r w:rsidRPr="00936F5C">
        <w:rPr>
          <w:rFonts w:eastAsia="DengXian"/>
        </w:rPr>
        <w:t xml:space="preserve"> </w:t>
      </w:r>
      <w:r w:rsidRPr="00936F5C">
        <w:rPr>
          <w:rFonts w:eastAsia="DengXian"/>
          <w:i/>
          <w:iCs/>
        </w:rPr>
        <w:t>et al.</w:t>
      </w:r>
      <w:r w:rsidRPr="00936F5C">
        <w:rPr>
          <w:rFonts w:eastAsia="DengXian"/>
        </w:rPr>
        <w:t xml:space="preserve"> reported that </w:t>
      </w:r>
      <w:r w:rsidRPr="00936F5C">
        <w:t xml:space="preserve">FXR activation by </w:t>
      </w:r>
      <w:proofErr w:type="spellStart"/>
      <w:r w:rsidRPr="00936F5C">
        <w:t>obeticholic</w:t>
      </w:r>
      <w:proofErr w:type="spellEnd"/>
      <w:r w:rsidRPr="00936F5C">
        <w:t xml:space="preserve"> acid significantly reduced the impact of pregnancy on insulin resistance, but did not change glucose tolerance in a mouse model of gestational diabetes mellitus.</w:t>
      </w:r>
      <w:r w:rsidRPr="00936F5C">
        <w:fldChar w:fldCharType="begin">
          <w:fldData xml:space="preserve">PEVuZE5vdGU+PENpdGU+PEF1dGhvcj5NY0lsdnJpZGU8L0F1dGhvcj48WWVhcj4yMDE5PC9ZZWFy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</w:fldData>
        </w:fldChar>
      </w:r>
      <w:r w:rsidRPr="00936F5C">
        <w:instrText xml:space="preserve"> ADDIN EN.CITE </w:instrText>
      </w:r>
      <w:r w:rsidRPr="00936F5C">
        <w:fldChar w:fldCharType="begin">
          <w:fldData xml:space="preserve">PEVuZE5vdGU+PENpdGU+PEF1dGhvcj5NY0lsdnJpZGU8L0F1dGhvcj48WWVhcj4yMDE5PC9ZZWFy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102</w:t>
      </w:r>
      <w:r w:rsidRPr="00936F5C">
        <w:fldChar w:fldCharType="end"/>
      </w:r>
      <w:r w:rsidRPr="00936F5C">
        <w:t xml:space="preserve"> Thus, the overall effects of FXR agonism on glucose levels need to be </w:t>
      </w:r>
      <w:r w:rsidRPr="00936F5C">
        <w:rPr>
          <w:rFonts w:eastAsia="Cambria"/>
          <w:color w:val="000000"/>
        </w:rPr>
        <w:t xml:space="preserve">elucidated. </w:t>
      </w:r>
      <w:r w:rsidRPr="00936F5C">
        <w:t>Additionally, activation of gut-restricted FXR induces STC-1 in enteroendocrine cells to stimulate glucagon-like peptide-1 (GLP-1) secretion to improve glucose tolerance and hepatic insulin sensitivity.</w:t>
      </w:r>
      <w:r w:rsidRPr="00936F5C">
        <w:fldChar w:fldCharType="begin">
          <w:fldData xml:space="preserve">PEVuZE5vdGU+PENpdGU+PEF1dGhvcj5QYXRoYWs8L0F1dGhvcj48WWVhcj4yMDE4PC9ZZWFyPjxS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</w:fldData>
        </w:fldChar>
      </w:r>
      <w:r w:rsidRPr="00936F5C">
        <w:instrText xml:space="preserve"> ADDIN EN.CITE </w:instrText>
      </w:r>
      <w:r w:rsidRPr="00936F5C">
        <w:fldChar w:fldCharType="begin">
          <w:fldData xml:space="preserve">PEVuZE5vdGU+PENpdGU+PEF1dGhvcj5QYXRoYWs8L0F1dGhvcj48WWVhcj4yMDE4PC9ZZWFyPjxS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</w:fldData>
        </w:fldChar>
      </w:r>
      <w:r w:rsidRPr="00936F5C">
        <w:instrText xml:space="preserve"> ADDIN EN.CITE.DATA </w:instrText>
      </w:r>
      <w:r w:rsidRPr="00936F5C">
        <w:fldChar w:fldCharType="end"/>
      </w:r>
      <w:r w:rsidRPr="00936F5C">
        <w:fldChar w:fldCharType="separate"/>
      </w:r>
      <w:r w:rsidRPr="00936F5C">
        <w:rPr>
          <w:vertAlign w:val="superscript"/>
        </w:rPr>
        <w:t>103</w:t>
      </w:r>
      <w:r w:rsidRPr="00936F5C">
        <w:fldChar w:fldCharType="end"/>
      </w:r>
      <w:r w:rsidRPr="00936F5C">
        <w:t xml:space="preserve"> In addition to the impact on physiological metabolism, FXR also suppresses low-grade inflammation, endoplasmic reticulum (ER) stress, oxidative stress, and hepatocyte death in patients with </w:t>
      </w:r>
      <w:r w:rsidRPr="00936F5C">
        <w:rPr>
          <w:rFonts w:hint="eastAsia"/>
        </w:rPr>
        <w:t>MASLD</w:t>
      </w:r>
      <w:r w:rsidRPr="00936F5C">
        <w:t xml:space="preserve">. </w:t>
      </w:r>
      <w:r w:rsidRPr="00936F5C">
        <w:rPr>
          <w:rFonts w:eastAsia="KaiTi"/>
        </w:rPr>
        <w:t xml:space="preserve">Yan </w:t>
      </w:r>
      <w:r w:rsidRPr="00936F5C">
        <w:rPr>
          <w:rFonts w:eastAsia="KaiTi"/>
          <w:i/>
          <w:iCs/>
        </w:rPr>
        <w:t>et al.</w:t>
      </w:r>
      <w:r w:rsidRPr="00936F5C">
        <w:rPr>
          <w:rFonts w:eastAsia="KaiTi"/>
        </w:rPr>
        <w:t xml:space="preserve"> have studied the mechanism(s) of the hepatoprotective activities of FXR agonists in </w:t>
      </w:r>
      <w:r w:rsidRPr="00936F5C">
        <w:rPr>
          <w:rFonts w:eastAsia="KaiTi" w:hint="eastAsia"/>
        </w:rPr>
        <w:t>MASLD</w:t>
      </w:r>
      <w:r w:rsidRPr="00936F5C">
        <w:rPr>
          <w:rFonts w:eastAsia="KaiTi"/>
        </w:rPr>
        <w:t xml:space="preserve"> progression by hepatocytes or other tissue/cell-specific FXR-null mice.</w:t>
      </w:r>
      <w:r w:rsidRPr="00936F5C">
        <w:rPr>
          <w:rFonts w:eastAsia="KaiTi"/>
        </w:rPr>
        <w:fldChar w:fldCharType="begin">
          <w:fldData xml:space="preserve">PEVuZE5vdGU+PENpdGU+PEF1dGhvcj5ZYW48L0F1dGhvcj48WWVhcj4yMDIxPC9ZZWFyPjxSZWNO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</w:fldData>
        </w:fldChar>
      </w:r>
      <w:r w:rsidRPr="00936F5C">
        <w:rPr>
          <w:rFonts w:eastAsia="KaiTi"/>
        </w:rPr>
        <w:instrText xml:space="preserve"> ADDIN EN.CITE </w:instrText>
      </w:r>
      <w:r w:rsidRPr="00936F5C">
        <w:rPr>
          <w:rFonts w:eastAsia="KaiTi"/>
        </w:rPr>
        <w:fldChar w:fldCharType="begin">
          <w:fldData xml:space="preserve">PEVuZE5vdGU+PENpdGU+PEF1dGhvcj5ZYW48L0F1dGhvcj48WWVhcj4yMDIxPC9ZZWFyPjxSZWNO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</w:fldData>
        </w:fldChar>
      </w:r>
      <w:r w:rsidRPr="00936F5C">
        <w:rPr>
          <w:rFonts w:eastAsia="KaiTi"/>
        </w:rPr>
        <w:instrText xml:space="preserve"> ADDIN EN.CITE.DATA </w:instrText>
      </w:r>
      <w:r w:rsidRPr="00936F5C">
        <w:rPr>
          <w:rFonts w:eastAsia="KaiTi"/>
        </w:rPr>
      </w:r>
      <w:r w:rsidRPr="00936F5C">
        <w:rPr>
          <w:rFonts w:eastAsia="KaiTi"/>
        </w:rPr>
        <w:fldChar w:fldCharType="end"/>
      </w:r>
      <w:r w:rsidRPr="00936F5C">
        <w:rPr>
          <w:rFonts w:eastAsia="KaiTi"/>
        </w:rPr>
      </w:r>
      <w:r w:rsidRPr="00936F5C">
        <w:rPr>
          <w:rFonts w:eastAsia="KaiTi"/>
        </w:rPr>
        <w:fldChar w:fldCharType="separate"/>
      </w:r>
      <w:r w:rsidRPr="00936F5C">
        <w:rPr>
          <w:rFonts w:eastAsia="KaiTi"/>
          <w:vertAlign w:val="superscript"/>
        </w:rPr>
        <w:t>104</w:t>
      </w:r>
      <w:r w:rsidRPr="00936F5C">
        <w:rPr>
          <w:rFonts w:eastAsia="KaiTi"/>
        </w:rPr>
        <w:fldChar w:fldCharType="end"/>
      </w:r>
      <w:r w:rsidRPr="00936F5C">
        <w:rPr>
          <w:rFonts w:eastAsia="KaiTi"/>
        </w:rPr>
        <w:t xml:space="preserve"> Hepatic FXR a</w:t>
      </w:r>
      <w:r w:rsidRPr="00936F5C">
        <w:rPr>
          <w:rFonts w:eastAsia="KaiTi"/>
          <w:color w:val="000000"/>
        </w:rPr>
        <w:t>ctivation enables antagonization of nuclear factor kappa B (</w:t>
      </w:r>
      <w:r w:rsidRPr="00936F5C">
        <w:rPr>
          <w:color w:val="000000"/>
        </w:rPr>
        <w:t>NF-</w:t>
      </w:r>
      <w:proofErr w:type="spellStart"/>
      <w:r w:rsidRPr="00936F5C">
        <w:rPr>
          <w:color w:val="000000"/>
        </w:rPr>
        <w:t>κB</w:t>
      </w:r>
      <w:proofErr w:type="spellEnd"/>
      <w:r w:rsidRPr="00936F5C">
        <w:rPr>
          <w:rFonts w:eastAsia="KaiTi"/>
          <w:color w:val="000000"/>
        </w:rPr>
        <w:t xml:space="preserve">) activation to reduce liver inflammation. FXR activation represses ER stress by downregulating </w:t>
      </w:r>
      <w:r w:rsidRPr="00936F5C">
        <w:t>protein kinase-like ER kinase (p-PERK)/CCAAT-enhancer-binding protein homologous protein pathway</w:t>
      </w:r>
      <w:r w:rsidRPr="00936F5C">
        <w:rPr>
          <w:rFonts w:eastAsia="KaiTi"/>
          <w:color w:val="000000"/>
        </w:rPr>
        <w:t xml:space="preserve"> </w:t>
      </w:r>
      <w:r w:rsidRPr="00936F5C">
        <w:t>Metallothionein 1</w:t>
      </w:r>
      <w:r w:rsidRPr="00936F5C">
        <w:rPr>
          <w:rFonts w:eastAsia="KaiTi"/>
          <w:color w:val="000000"/>
        </w:rPr>
        <w:t xml:space="preserve">, which is an antioxidant protein primarily induced by FXR to </w:t>
      </w:r>
      <w:r w:rsidRPr="00936F5C">
        <w:t xml:space="preserve">suppress </w:t>
      </w:r>
      <w:r w:rsidRPr="00936F5C">
        <w:rPr>
          <w:rFonts w:hint="eastAsia"/>
        </w:rPr>
        <w:t>ROS</w:t>
      </w:r>
      <w:r w:rsidRPr="00936F5C">
        <w:rPr>
          <w:rFonts w:eastAsia="KaiTi"/>
          <w:color w:val="000000"/>
        </w:rPr>
        <w:t xml:space="preserve">. Meanwhile, in </w:t>
      </w:r>
      <w:r w:rsidRPr="00936F5C">
        <w:t xml:space="preserve">rodent models of MASH, </w:t>
      </w:r>
      <w:r w:rsidRPr="00936F5C">
        <w:rPr>
          <w:rFonts w:eastAsia="KaiTi"/>
          <w:color w:val="000000"/>
        </w:rPr>
        <w:t xml:space="preserve">activation of FXR via </w:t>
      </w:r>
      <w:proofErr w:type="spellStart"/>
      <w:r w:rsidRPr="00936F5C">
        <w:t>obeticholic</w:t>
      </w:r>
      <w:proofErr w:type="spellEnd"/>
      <w:r w:rsidRPr="00936F5C">
        <w:t xml:space="preserve"> acid enables to </w:t>
      </w:r>
      <w:r w:rsidRPr="00936F5C">
        <w:rPr>
          <w:rFonts w:eastAsia="KaiTi"/>
          <w:color w:val="000000"/>
        </w:rPr>
        <w:t>inhibit p53 activation, protecting from cell death in hepato</w:t>
      </w:r>
      <w:r w:rsidRPr="00936F5C">
        <w:rPr>
          <w:rFonts w:eastAsia="KaiTi"/>
          <w:color w:val="000000"/>
        </w:rPr>
        <w:t>cytes, and reducing hepatic fibrogenesis in MASH.</w:t>
      </w:r>
      <w:r w:rsidRPr="00936F5C">
        <w:rPr>
          <w:rFonts w:eastAsia="KaiTi"/>
          <w:color w:val="000000"/>
        </w:rPr>
        <w:fldChar w:fldCharType="begin">
          <w:fldData xml:space="preserve">PEVuZE5vdGU+PENpdGU+PEF1dGhvcj5ZYW48L0F1dGhvcj48WWVhcj4yMDIxPC9ZZWFyPjxSZWNO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</w:fldData>
        </w:fldChar>
      </w:r>
      <w:r w:rsidRPr="00936F5C">
        <w:rPr>
          <w:rFonts w:eastAsia="KaiTi"/>
          <w:color w:val="000000"/>
        </w:rPr>
        <w:instrText xml:space="preserve"> ADDIN EN.CITE </w:instrText>
      </w:r>
      <w:r w:rsidRPr="00936F5C">
        <w:rPr>
          <w:rFonts w:eastAsia="KaiTi"/>
          <w:color w:val="000000"/>
        </w:rPr>
        <w:fldChar w:fldCharType="begin">
          <w:fldData xml:space="preserve">PEVuZE5vdGU+PENpdGU+PEF1dGhvcj5ZYW48L0F1dGhvcj48WWVhcj4yMDIxPC9ZZWFyPjxSZWNO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</w:fldData>
        </w:fldChar>
      </w:r>
      <w:r w:rsidRPr="00936F5C">
        <w:rPr>
          <w:rFonts w:eastAsia="KaiTi"/>
          <w:color w:val="000000"/>
        </w:rPr>
        <w:instrText xml:space="preserve"> ADDIN EN.CITE.DATA </w:instrText>
      </w:r>
      <w:r w:rsidRPr="00936F5C">
        <w:rPr>
          <w:rFonts w:eastAsia="KaiTi"/>
          <w:color w:val="000000"/>
        </w:rPr>
      </w:r>
      <w:r w:rsidRPr="00936F5C">
        <w:rPr>
          <w:rFonts w:eastAsia="KaiTi"/>
          <w:color w:val="000000"/>
        </w:rPr>
        <w:fldChar w:fldCharType="end"/>
      </w:r>
      <w:r w:rsidRPr="00936F5C">
        <w:rPr>
          <w:rFonts w:eastAsia="KaiTi"/>
          <w:color w:val="000000"/>
        </w:rPr>
      </w:r>
      <w:r w:rsidRPr="00936F5C">
        <w:rPr>
          <w:rFonts w:eastAsia="KaiTi"/>
          <w:color w:val="000000"/>
        </w:rPr>
        <w:fldChar w:fldCharType="separate"/>
      </w:r>
      <w:r w:rsidRPr="00936F5C">
        <w:rPr>
          <w:rFonts w:eastAsia="KaiTi"/>
          <w:color w:val="000000"/>
          <w:vertAlign w:val="superscript"/>
        </w:rPr>
        <w:t>104</w:t>
      </w:r>
      <w:r w:rsidRPr="00936F5C">
        <w:rPr>
          <w:rFonts w:eastAsia="KaiTi"/>
          <w:color w:val="000000"/>
        </w:rPr>
        <w:fldChar w:fldCharType="end"/>
      </w:r>
    </w:p>
    <w:p w14:paraId="5536AF68" w14:textId="77777777" w:rsidR="00567A0C" w:rsidRPr="00936F5C" w:rsidRDefault="00567A0C"/>
    <w:p w14:paraId="5536AF69" w14:textId="77777777" w:rsidR="00567A0C" w:rsidRPr="00936F5C" w:rsidRDefault="00936F5C">
      <w:r w:rsidRPr="00936F5C">
        <w:t>FXR is also localized in glomeruli and the proximal tubules of the kidney, but its expression in proximal tubules is higher than in glomeruli.</w:t>
      </w:r>
      <w:r w:rsidRPr="00936F5C">
        <w:fldChar w:fldCharType="begin">
          <w:fldData xml:space="preserve">PEVuZE5vdGU+PENpdGU+PEF1dGhvcj5KaWFuZzwvQXV0aG9yPjxZZWFyPjIwMDc8L1llYXI+PFJl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</w:fldData>
        </w:fldChar>
      </w:r>
      <w:r w:rsidRPr="00936F5C">
        <w:instrText xml:space="preserve"> ADDIN EN.CITE </w:instrText>
      </w:r>
      <w:r w:rsidRPr="00936F5C">
        <w:fldChar w:fldCharType="begin">
          <w:fldData xml:space="preserve">PEVuZE5vdGU+PENpdGU+PEF1dGhvcj5KaWFuZzwvQXV0aG9yPjxZZWFyPjIwMDc8L1llYXI+PFJl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105</w:t>
      </w:r>
      <w:r w:rsidRPr="00936F5C">
        <w:fldChar w:fldCharType="end"/>
      </w:r>
      <w:r w:rsidRPr="00936F5C">
        <w:t xml:space="preserve"> Studies indicate a crucial role for FXR in regulating lipid metabolism, fibrogenesis, and inflammation in the kidney. Virchow </w:t>
      </w:r>
      <w:r w:rsidRPr="00936F5C">
        <w:rPr>
          <w:i/>
          <w:iCs/>
        </w:rPr>
        <w:t>et al.</w:t>
      </w:r>
      <w:r w:rsidRPr="00936F5C">
        <w:t xml:space="preserve"> first reported that the progression of CKD was associated with abnormal lipid metabolism.</w:t>
      </w:r>
      <w:r w:rsidRPr="00936F5C">
        <w:fldChar w:fldCharType="begin"/>
      </w:r>
      <w:r w:rsidRPr="00936F5C">
        <w:instrText xml:space="preserve"> ADDIN EN.CITE &lt;EndNote&gt;&lt;Cite&gt;&lt;Author&gt;Virchow&lt;/Author&gt;&lt;Year&gt;1989&lt;/Year&gt;&lt;RecNum&gt;231&lt;/RecNum&gt;&lt;DisplayText&gt;&lt;style face="superscript"&gt;106&lt;/style&gt;&lt;/DisplayText&gt;&lt;record&gt;&lt;rec-number&gt;231&lt;/rec-number&gt;&lt;foreign-keys&gt;&lt;key app="EN" db-id="r5z9rvpf4dved3ew2eaxxw0300x95s2d0zav" timestamp="1681634553"&gt;231&lt;/key&gt;&lt;/foreign-keys&gt;&lt;ref-type name="Journal Article"&gt;17&lt;/ref-type&gt;&lt;contributors&gt;&lt;authors&gt;&lt;author&gt;Virchow, R.&lt;/author&gt;&lt;/authors&gt;&lt;/contributors&gt;&lt;titles&gt;&lt;title&gt;Cellular pathology. As based upon physiological and pathological</w:instrText>
      </w:r>
      <w:r w:rsidRPr="00936F5C">
        <w:instrText xml:space="preserve"> histology. Lecture XVI--Atheromatous affection of arteries. 1858&lt;/title&gt;&lt;secondary-title&gt;Nutr Rev&lt;/secondary-title&gt;&lt;/titles&gt;&lt;pages&gt;23-5&lt;/pages&gt;&lt;volume&gt;47&lt;/volume&gt;&lt;number&gt;1&lt;/number&gt;&lt;keywords&gt;&lt;keyword&gt;Arteries/pathology&lt;/keyword&gt;&lt;keyword&gt;Arteriosclerosis/*history/pathology&lt;/keyword&gt;&lt;keyword&gt;Berlin&lt;/keyword&gt;&lt;keyword&gt;History, 19th Century&lt;/keyword&gt;&lt;keyword&gt;Humans&lt;/keyword&gt;&lt;/keywords&gt;&lt;dates&gt;&lt;year&gt;1989&lt;/year&gt;&lt;pub-dates&gt;&lt;date&gt;Jan&lt;/date&gt;&lt;/pub-dates&gt;&lt;/dates&gt;&lt;isbn&gt;0029-6643 (Print)&amp;#xD;0029-6643&lt;/isbn&gt;&lt;accession-num</w:instrText>
      </w:r>
      <w:r w:rsidRPr="00936F5C">
        <w:instrText>&gt;2649802&lt;/accession-num&gt;&lt;urls&gt;&lt;/urls&gt;&lt;electronic-resource-num&gt;10.1111/j.1753-4887.1989.tb02747.x&lt;/electronic-resource-num&gt;&lt;remote-database-provider&gt;NLM&lt;/remote-database-provider&gt;&lt;language&gt;eng&lt;/language&gt;&lt;/record&gt;&lt;/Cite&gt;&lt;/EndNote&gt;</w:instrText>
      </w:r>
      <w:r w:rsidRPr="00936F5C">
        <w:fldChar w:fldCharType="separate"/>
      </w:r>
      <w:r w:rsidRPr="00936F5C">
        <w:rPr>
          <w:vertAlign w:val="superscript"/>
        </w:rPr>
        <w:t>106</w:t>
      </w:r>
      <w:r w:rsidRPr="00936F5C">
        <w:fldChar w:fldCharType="end"/>
      </w:r>
      <w:r w:rsidRPr="00936F5C">
        <w:t xml:space="preserve"> </w:t>
      </w:r>
      <w:r w:rsidRPr="00936F5C">
        <w:rPr>
          <w:color w:val="000000"/>
        </w:rPr>
        <w:t>SREBP-1, SCD-1 and SCD-2</w:t>
      </w:r>
      <w:r w:rsidRPr="00936F5C">
        <w:t>, genes that regulate</w:t>
      </w:r>
      <w:r w:rsidRPr="00936F5C">
        <w:rPr>
          <w:color w:val="000000"/>
        </w:rPr>
        <w:t xml:space="preserve"> lipogenesis pathways</w:t>
      </w:r>
      <w:r w:rsidRPr="00936F5C">
        <w:t>, were increased in HFD-fed mice. In contrast, this effect was reversed by FXR activation, which was also observed in DN mice models.</w:t>
      </w:r>
      <w:r w:rsidRPr="00936F5C">
        <w:fldChar w:fldCharType="begin">
          <w:fldData xml:space="preserve">PEVuZE5vdGU+PENpdGU+PEF1dGhvcj5KaWFuZzwvQXV0aG9yPjxZZWFyPjIwMDc8L1llYXI+PFJl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</w:fldData>
        </w:fldChar>
      </w:r>
      <w:r w:rsidRPr="00936F5C">
        <w:instrText xml:space="preserve"> ADDIN EN.CITE </w:instrText>
      </w:r>
      <w:r w:rsidRPr="00936F5C">
        <w:fldChar w:fldCharType="begin">
          <w:fldData xml:space="preserve">PEVuZE5vdGU+PENpdGU+PEF1dGhvcj5KaWFuZzwvQXV0aG9yPjxZZWFyPjIwMDc8L1llYXI+PFJl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105, 107</w:t>
      </w:r>
      <w:r w:rsidRPr="00936F5C">
        <w:fldChar w:fldCharType="end"/>
      </w:r>
      <w:r w:rsidRPr="00936F5C">
        <w:t xml:space="preserve"> Additionally, FXR activation ameliorates glomerulosclerosis, tubulointerstitial fibrosis, and proteinuria by reducing renal gene expression, such as mesangial matrix proteins fibronectin, fibrosis markers fibroblast-specific protein-1 and α-smooth muscle actin, as well as the profibrotic growth factors transforming growth factor-</w:t>
      </w:r>
      <w:r w:rsidRPr="00936F5C">
        <w:rPr>
          <w:rFonts w:eastAsiaTheme="minorEastAsia"/>
          <w:lang w:val="zh-CN"/>
        </w:rPr>
        <w:t>β</w:t>
      </w:r>
      <w:r w:rsidRPr="00936F5C">
        <w:rPr>
          <w:rFonts w:eastAsiaTheme="minorEastAsia"/>
        </w:rPr>
        <w:t xml:space="preserve"> (</w:t>
      </w:r>
      <w:r w:rsidRPr="00936F5C">
        <w:t>TGF-β), the proinflammatory cytokines tumor necrosis factor-β in DN mice models; thus collectively supporting a renal-protective role for FXR.</w:t>
      </w:r>
      <w:r w:rsidRPr="00936F5C">
        <w:fldChar w:fldCharType="begin">
          <w:fldData xml:space="preserve">PEVuZE5vdGU+PENpdGU+PEF1dGhvcj5KaWFuZzwvQXV0aG9yPjxZZWFyPjIwMDc8L1llYXI+PFJl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</w:fldData>
        </w:fldChar>
      </w:r>
      <w:r w:rsidRPr="00936F5C">
        <w:instrText xml:space="preserve"> ADDIN EN.CITE </w:instrText>
      </w:r>
      <w:r w:rsidRPr="00936F5C">
        <w:fldChar w:fldCharType="begin">
          <w:fldData xml:space="preserve">PEVuZE5vdGU+PENpdGU+PEF1dGhvcj5KaWFuZzwvQXV0aG9yPjxZZWFyPjIwMDc8L1llYXI+PFJl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105</w:t>
      </w:r>
      <w:r w:rsidRPr="00936F5C">
        <w:fldChar w:fldCharType="end"/>
      </w:r>
      <w:r w:rsidRPr="00936F5C">
        <w:t xml:space="preserve"> Further, it is reported that </w:t>
      </w:r>
      <w:r w:rsidRPr="00936F5C">
        <w:rPr>
          <w:color w:val="000000"/>
        </w:rPr>
        <w:t>activation of FXR suppressed kidney fibrosis and downregulated Smad3 expression, which has a central role in kidney fibrosis.</w:t>
      </w:r>
      <w:r w:rsidRPr="00936F5C">
        <w:rPr>
          <w:color w:val="000000"/>
        </w:rPr>
        <w:fldChar w:fldCharType="begin">
          <w:fldData xml:space="preserve">PEVuZE5vdGU+PENpdGU+PEF1dGhvcj5aaGFvPC9BdXRob3I+PFllYXI+MjAxNjwvWWVhcj48UmVj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</w:fldData>
        </w:fldChar>
      </w:r>
      <w:r w:rsidRPr="00936F5C">
        <w:rPr>
          <w:color w:val="000000"/>
        </w:rPr>
        <w:instrText xml:space="preserve"> ADDIN EN.CITE </w:instrText>
      </w:r>
      <w:r w:rsidRPr="00936F5C">
        <w:rPr>
          <w:color w:val="000000"/>
        </w:rPr>
        <w:fldChar w:fldCharType="begin">
          <w:fldData xml:space="preserve">PEVuZE5vdGU+PENpdGU+PEF1dGhvcj5aaGFvPC9BdXRob3I+PFllYXI+MjAxNjwvWWVhcj48UmVj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108</w:t>
      </w:r>
      <w:r w:rsidRPr="00936F5C">
        <w:rPr>
          <w:color w:val="000000"/>
        </w:rPr>
        <w:fldChar w:fldCharType="end"/>
      </w:r>
      <w:r w:rsidRPr="00936F5C">
        <w:rPr>
          <w:color w:val="000000"/>
        </w:rPr>
        <w:t xml:space="preserve"> </w:t>
      </w:r>
      <w:r w:rsidRPr="00936F5C">
        <w:rPr>
          <w:rFonts w:eastAsiaTheme="minorEastAsia"/>
        </w:rPr>
        <w:t xml:space="preserve">Marquardt </w:t>
      </w:r>
      <w:r w:rsidRPr="00936F5C">
        <w:rPr>
          <w:rFonts w:eastAsiaTheme="minorEastAsia"/>
          <w:i/>
          <w:iCs/>
        </w:rPr>
        <w:t xml:space="preserve">et al. </w:t>
      </w:r>
      <w:r w:rsidRPr="00936F5C">
        <w:rPr>
          <w:rFonts w:eastAsiaTheme="minorEastAsia"/>
        </w:rPr>
        <w:t xml:space="preserve">have also found that the </w:t>
      </w:r>
      <w:r w:rsidRPr="00936F5C">
        <w:t xml:space="preserve">TUDCA-induced FXR-dependent genes suppressor of cytokine signaling and dimethylarginine dimethylaminohydrolase-1 expression in tubular cells </w:t>
      </w:r>
      <w:r w:rsidRPr="00936F5C">
        <w:rPr>
          <w:color w:val="000000"/>
        </w:rPr>
        <w:t xml:space="preserve">ameliorates maladaptive ER stress signaling and protects the tubular compartment </w:t>
      </w:r>
      <w:r w:rsidRPr="00936F5C">
        <w:t>via FXR agonism in DN mice</w:t>
      </w:r>
      <w:r w:rsidRPr="00936F5C">
        <w:fldChar w:fldCharType="begin">
          <w:fldData xml:space="preserve">PEVuZE5vdGU+PENpdGU+PEF1dGhvcj5NYXJxdWFyZHQ8L0F1dGhvcj48WWVhcj4yMDE3PC9ZZWFy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</w:fldData>
        </w:fldChar>
      </w:r>
      <w:r w:rsidRPr="00936F5C">
        <w:instrText xml:space="preserve"> ADDIN EN.CITE </w:instrText>
      </w:r>
      <w:r w:rsidRPr="00936F5C">
        <w:fldChar w:fldCharType="begin">
          <w:fldData xml:space="preserve">PEVuZE5vdGU+PENpdGU+PEF1dGhvcj5NYXJxdWFyZHQ8L0F1dGhvcj48WWVhcj4yMDE3PC9ZZWFy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</w:fldData>
        </w:fldChar>
      </w:r>
      <w:r w:rsidRPr="00936F5C">
        <w:instrText xml:space="preserve"> ADDIN EN.CITE.DATA </w:instrText>
      </w:r>
      <w:r w:rsidRPr="00936F5C">
        <w:fldChar w:fldCharType="end"/>
      </w:r>
      <w:r w:rsidRPr="00936F5C">
        <w:fldChar w:fldCharType="separate"/>
      </w:r>
      <w:r w:rsidRPr="00936F5C">
        <w:rPr>
          <w:vertAlign w:val="superscript"/>
        </w:rPr>
        <w:t>109</w:t>
      </w:r>
      <w:r w:rsidRPr="00936F5C">
        <w:fldChar w:fldCharType="end"/>
      </w:r>
      <w:r w:rsidRPr="00936F5C">
        <w:t>, thereby suggesting another potentially protective mechanism linking FXR agonism to protection from renal disease.</w:t>
      </w:r>
    </w:p>
    <w:p w14:paraId="5536AF6A" w14:textId="77777777" w:rsidR="00567A0C" w:rsidRPr="00936F5C" w:rsidRDefault="00567A0C"/>
    <w:p w14:paraId="5536AF6B" w14:textId="77777777" w:rsidR="00567A0C" w:rsidRPr="00936F5C" w:rsidRDefault="00936F5C">
      <w:pPr>
        <w:pStyle w:val="1"/>
        <w:numPr>
          <w:ilvl w:val="0"/>
          <w:numId w:val="0"/>
        </w:numPr>
        <w:jc w:val="left"/>
      </w:pPr>
      <w:r w:rsidRPr="00936F5C">
        <w:rPr>
          <w:rFonts w:hint="eastAsia"/>
        </w:rPr>
        <w:lastRenderedPageBreak/>
        <w:t>2.4.2</w:t>
      </w:r>
      <w:r w:rsidRPr="00936F5C">
        <w:t xml:space="preserve"> Pathogenic mechanisms of TGR5</w:t>
      </w:r>
    </w:p>
    <w:p w14:paraId="5536AF6C" w14:textId="77777777" w:rsidR="00567A0C" w:rsidRPr="00936F5C" w:rsidRDefault="00936F5C">
      <w:r w:rsidRPr="00936F5C">
        <w:t>TGR5 is activated by natural or synthetic ligands and is widely expressed in adipocytes, myocytes, Kupffer cells, enteroendocrine cells and renal cells.</w:t>
      </w:r>
      <w:r w:rsidRPr="00936F5C">
        <w:fldChar w:fldCharType="begin"/>
      </w:r>
      <w:r w:rsidRPr="00936F5C">
        <w:instrText xml:space="preserve"> ADDIN EN.CITE &lt;EndNote&gt;&lt;Cite&gt;&lt;Author&gt;Pols&lt;/Author&gt;&lt;Year&gt;2011&lt;/Year&gt;&lt;RecNum&gt;232&lt;/RecNum&gt;&lt;DisplayText&gt;&lt;style face="superscript"&gt;110&lt;/style&gt;&lt;/DisplayText&gt;&lt;record&gt;&lt;rec-number&gt;232&lt;/rec-number&gt;&lt;foreign-keys&gt;&lt;key app="EN" db-id="r5z9rvpf4dved3ew2eaxxw0300x95s2d0zav" timestamp="1681651801"&gt;232&lt;/key&gt;&lt;/foreign-keys&gt;&lt;ref-type name="Journal Article"&gt;17&lt;/ref-type&gt;&lt;contributors&gt;&lt;authors&gt;&lt;author&gt;Pols, T. W.&lt;/author&gt;&lt;author&gt;Noriega, L. G.&lt;/author&gt;&lt;author&gt;Nomura, M.&lt;/author&gt;&lt;author&gt;Auwerx, J.&lt;/author&gt;&lt;author&gt;Schoonjans, K.</w:instrText>
      </w:r>
      <w:r w:rsidRPr="00936F5C">
        <w:instrText>&lt;/author&gt;&lt;/authors&gt;&lt;/contributors&gt;&lt;auth-address&gt;Laboratory of Integrative and Systems Physiology (LISP), Ecole Polytechnique Fédérale de Lausanne, CH-1015 Lausanne, Switzerland.&lt;/auth-address&gt;&lt;titles&gt;&lt;title&gt;The bile acid membrane receptor TGR5 as an emerging target in metabolism and inflammation&lt;/title&gt;&lt;secondary-title&gt;J Hepatol&lt;/secondary-title&gt;&lt;/titles&gt;&lt;periodical&gt;&lt;full-title&gt;J Hepatol&lt;/full-title&gt;&lt;/periodical&gt;&lt;pages&gt;1263-72&lt;/pages&gt;&lt;volume&gt;54&lt;/volume&gt;&lt;number&gt;6&lt;/number&gt;&lt;edition&gt;20101209&lt;/edition&gt;&lt;keywords&gt;</w:instrText>
      </w:r>
      <w:r w:rsidRPr="00936F5C">
        <w:instrText>&lt;keyword&gt;Animals&lt;/keyword&gt;&lt;keyword&gt;Bile Acids and Salts/*metabolism&lt;/keyword&gt;&lt;keyword&gt;Glucose/metabolism&lt;/keyword&gt;&lt;keyword&gt;Humans&lt;/keyword&gt;&lt;keyword&gt;Immunologic Factors/metabolism&lt;/keyword&gt;&lt;keyword&gt;Inflammation/metabolism&lt;/keyword&gt;&lt;keyword&gt;Insulin Resistance&lt;/keyword&gt;&lt;keyword&gt;Liver/metabolism&lt;/keyword&gt;&lt;keyword&gt;Metabolic Syndrome/drug therapy/metabolism&lt;/keyword&gt;&lt;keyword&gt;Mice&lt;/keyword&gt;&lt;keyword&gt;Models, Biological&lt;/keyword&gt;&lt;keyword&gt;Receptors, G-Protein-Coupled/agonists/deficiency/genetics/*metabolism&lt;/keyword&gt;&lt;</w:instrText>
      </w:r>
      <w:r w:rsidRPr="00936F5C">
        <w:instrText>keyword&gt;Signal Transduction&lt;/keyword&gt;&lt;/keywords&gt;&lt;dates&gt;&lt;year&gt;2011&lt;/year&gt;&lt;pub-dates&gt;&lt;date&gt;Jun&lt;/date&gt;&lt;/pub-dates&gt;&lt;/dates&gt;&lt;isbn&gt;0168-8278 (Print)&amp;#xD;0168-8278&lt;/isbn&gt;&lt;accession-num&gt;21145931&lt;/accession-num&gt;&lt;urls&gt;&lt;/urls&gt;&lt;custom2&gt;PMC3650458&lt;/custom2&gt;&lt;custom6&gt;EMS52503&lt;/custom6&gt;&lt;electronic-resource-num&gt;10.1016/j.jhep.2010.12.004&lt;/electronic-resource-num&gt;&lt;remote-database-provider&gt;NLM&lt;/remote-database-provider&gt;&lt;language&gt;eng&lt;/language&gt;&lt;/record&gt;&lt;/Cite&gt;&lt;/EndNote&gt;</w:instrText>
      </w:r>
      <w:r w:rsidRPr="00936F5C">
        <w:fldChar w:fldCharType="separate"/>
      </w:r>
      <w:r w:rsidRPr="00936F5C">
        <w:rPr>
          <w:vertAlign w:val="superscript"/>
        </w:rPr>
        <w:t>110</w:t>
      </w:r>
      <w:r w:rsidRPr="00936F5C">
        <w:fldChar w:fldCharType="end"/>
      </w:r>
      <w:r w:rsidRPr="00936F5C">
        <w:t xml:space="preserve"> TGR5 is, therefore, relevant for regulating energy expenditure, glucose metabolism, and immunity in </w:t>
      </w:r>
      <w:r w:rsidRPr="00936F5C">
        <w:rPr>
          <w:rFonts w:hint="eastAsia"/>
        </w:rPr>
        <w:t>MASLD</w:t>
      </w:r>
      <w:r w:rsidRPr="00936F5C">
        <w:t xml:space="preserve">/MASH. </w:t>
      </w:r>
      <w:r w:rsidRPr="00936F5C">
        <w:fldChar w:fldCharType="begin"/>
      </w:r>
      <w:r w:rsidRPr="00936F5C">
        <w:instrText xml:space="preserve"> ADDIN EN.CITE &lt;EndNote&gt;&lt;Cite&gt;&lt;Author&gt;Pols&lt;/Author&gt;&lt;Year&gt;2011&lt;/Year&gt;&lt;RecNum&gt;232&lt;/RecNum&gt;&lt;DisplayText&gt;&lt;style face="superscript"&gt;110&lt;/style&gt;&lt;/DisplayText&gt;&lt;record&gt;&lt;rec-number&gt;232&lt;/rec-number&gt;&lt;foreign-keys&gt;&lt;key app="EN" db-id="r5z9rvpf4dved3ew2eaxxw0300x95s2d0zav" timestamp="1681651801"&gt;232&lt;/key&gt;&lt;/foreign-keys&gt;&lt;ref-type name="Journal Article"&gt;17&lt;/ref-type&gt;&lt;contributors&gt;&lt;authors&gt;&lt;author&gt;Pols, T. W.&lt;/author&gt;&lt;author&gt;Noriega, L. G.&lt;/author&gt;&lt;author&gt;Nomura, M.&lt;/author&gt;&lt;author&gt;Auwerx, J.&lt;/author&gt;&lt;author&gt;Schoonjans, K.</w:instrText>
      </w:r>
      <w:r w:rsidRPr="00936F5C">
        <w:instrText>&lt;/author&gt;&lt;/authors&gt;&lt;/contributors&gt;&lt;auth-address&gt;Laboratory of Integrative and Systems Physiology (LISP), Ecole Polytechnique Fédérale de Lausanne, CH-1015 Lausanne, Switzerland.&lt;/auth-address&gt;&lt;titles&gt;&lt;title&gt;The bile acid membrane receptor TGR5 as an emerging target in metabolism and inflammation&lt;/title&gt;&lt;secondary-title&gt;J Hepatol&lt;/secondary-title&gt;&lt;/titles&gt;&lt;periodical&gt;&lt;full-title&gt;J Hepatol&lt;/full-title&gt;&lt;/periodical&gt;&lt;pages&gt;1263-72&lt;/pages&gt;&lt;volume&gt;54&lt;/volume&gt;&lt;number&gt;6&lt;/number&gt;&lt;edition&gt;20101209&lt;/edition&gt;&lt;keywords&gt;</w:instrText>
      </w:r>
      <w:r w:rsidRPr="00936F5C">
        <w:instrText>&lt;keyword&gt;Animals&lt;/keyword&gt;&lt;keyword&gt;Bile Acids and Salts/*metabolism&lt;/keyword&gt;&lt;keyword&gt;Glucose/metabolism&lt;/keyword&gt;&lt;keyword&gt;Humans&lt;/keyword&gt;&lt;keyword&gt;Immunologic Factors/metabolism&lt;/keyword&gt;&lt;keyword&gt;Inflammation/metabolism&lt;/keyword&gt;&lt;keyword&gt;Insulin Resistance&lt;/keyword&gt;&lt;keyword&gt;Liver/metabolism&lt;/keyword&gt;&lt;keyword&gt;Metabolic Syndrome/drug therapy/metabolism&lt;/keyword&gt;&lt;keyword&gt;Mice&lt;/keyword&gt;&lt;keyword&gt;Models, Biological&lt;/keyword&gt;&lt;keyword&gt;Receptors, G-Protein-Coupled/agonists/deficiency/genetics/*metabolism&lt;/keyword&gt;&lt;</w:instrText>
      </w:r>
      <w:r w:rsidRPr="00936F5C">
        <w:instrText>keyword&gt;Signal Transduction&lt;/keyword&gt;&lt;/keywords&gt;&lt;dates&gt;&lt;year&gt;2011&lt;/year&gt;&lt;pub-dates&gt;&lt;date&gt;Jun&lt;/date&gt;&lt;/pub-dates&gt;&lt;/dates&gt;&lt;isbn&gt;0168-8278 (Print)&amp;#xD;0168-8278&lt;/isbn&gt;&lt;accession-num&gt;21145931&lt;/accession-num&gt;&lt;urls&gt;&lt;/urls&gt;&lt;custom2&gt;PMC3650458&lt;/custom2&gt;&lt;custom6&gt;EMS52503&lt;/custom6&gt;&lt;electronic-resource-num&gt;10.1016/j.jhep.2010.12.004&lt;/electronic-resource-num&gt;&lt;remote-database-provider&gt;NLM&lt;/remote-database-provider&gt;&lt;language&gt;eng&lt;/language&gt;&lt;/record&gt;&lt;/Cite&gt;&lt;/EndNote&gt;</w:instrText>
      </w:r>
      <w:r w:rsidRPr="00936F5C">
        <w:fldChar w:fldCharType="separate"/>
      </w:r>
      <w:r w:rsidRPr="00936F5C">
        <w:rPr>
          <w:vertAlign w:val="superscript"/>
        </w:rPr>
        <w:t>110</w:t>
      </w:r>
      <w:r w:rsidRPr="00936F5C">
        <w:fldChar w:fldCharType="end"/>
      </w:r>
      <w:r w:rsidRPr="00936F5C">
        <w:t xml:space="preserve"> In the intestine, activation of TGR5 induces the release of GLP-1 from enteroendocrine L-cells and acts on</w:t>
      </w:r>
      <w:r w:rsidRPr="00936F5C">
        <w:rPr>
          <w:color w:val="231F20"/>
        </w:rPr>
        <w:t xml:space="preserve"> pancreatic β cells to potentiate insulin secretion in response to glucose.</w:t>
      </w:r>
      <w:r w:rsidRPr="00936F5C">
        <w:rPr>
          <w:color w:val="231F20"/>
        </w:rPr>
        <w:fldChar w:fldCharType="begin">
          <w:fldData xml:space="preserve">PEVuZE5vdGU+PENpdGU+PEF1dGhvcj5LYXRzdW1hPC9BdXRob3I+PFllYXI+MjAwNTwvWWVhcj48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</w:fldData>
        </w:fldChar>
      </w:r>
      <w:r w:rsidRPr="00936F5C">
        <w:rPr>
          <w:color w:val="231F20"/>
        </w:rPr>
        <w:instrText xml:space="preserve"> ADDIN EN.CITE </w:instrText>
      </w:r>
      <w:r w:rsidRPr="00936F5C">
        <w:rPr>
          <w:color w:val="231F20"/>
        </w:rPr>
        <w:fldChar w:fldCharType="begin">
          <w:fldData xml:space="preserve">PEVuZE5vdGU+PENpdGU+PEF1dGhvcj5LYXRzdW1hPC9BdXRob3I+PFllYXI+MjAwNTwvWWVhcj48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</w:fldData>
        </w:fldChar>
      </w:r>
      <w:r w:rsidRPr="00936F5C">
        <w:rPr>
          <w:color w:val="231F20"/>
        </w:rPr>
        <w:instrText xml:space="preserve"> ADDIN EN.CITE.DATA </w:instrText>
      </w:r>
      <w:r w:rsidRPr="00936F5C">
        <w:rPr>
          <w:color w:val="231F20"/>
        </w:rPr>
      </w:r>
      <w:r w:rsidRPr="00936F5C">
        <w:rPr>
          <w:color w:val="231F20"/>
        </w:rPr>
        <w:fldChar w:fldCharType="end"/>
      </w:r>
      <w:r w:rsidRPr="00936F5C">
        <w:rPr>
          <w:color w:val="231F20"/>
        </w:rPr>
      </w:r>
      <w:r w:rsidRPr="00936F5C">
        <w:rPr>
          <w:color w:val="231F20"/>
        </w:rPr>
        <w:fldChar w:fldCharType="separate"/>
      </w:r>
      <w:r w:rsidRPr="00936F5C">
        <w:rPr>
          <w:color w:val="231F20"/>
          <w:vertAlign w:val="superscript"/>
        </w:rPr>
        <w:t>111</w:t>
      </w:r>
      <w:r w:rsidRPr="00936F5C">
        <w:rPr>
          <w:color w:val="231F20"/>
        </w:rPr>
        <w:fldChar w:fldCharType="end"/>
      </w:r>
      <w:r w:rsidRPr="00936F5C">
        <w:rPr>
          <w:color w:val="231F20"/>
        </w:rPr>
        <w:t xml:space="preserve"> The </w:t>
      </w:r>
      <w:r w:rsidRPr="00936F5C">
        <w:t>activation of TGR5 increases thermogenesis in the brown adipose tissue (BAT) and skeletal muscle by upregulating the gene encoding type 2 iodothyronine-deiodinase; this enzyme converts inactive thyroxine to active 3,5,3´-tri-iodothyronine, thus increasing oxygen consumption and energy expenditure.</w:t>
      </w:r>
      <w:r w:rsidRPr="00936F5C">
        <w:fldChar w:fldCharType="begin">
          <w:fldData xml:space="preserve">PEVuZE5vdGU+PENpdGU+PEF1dGhvcj5EdWJvYzwvQXV0aG9yPjxZZWFyPjIwMTQ8L1llYXI+PFJl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</w:fldData>
        </w:fldChar>
      </w:r>
      <w:r w:rsidRPr="00936F5C">
        <w:instrText xml:space="preserve"> ADDIN EN.CITE </w:instrText>
      </w:r>
      <w:r w:rsidRPr="00936F5C">
        <w:fldChar w:fldCharType="begin">
          <w:fldData xml:space="preserve">PEVuZE5vdGU+PENpdGU+PEF1dGhvcj5EdWJvYzwvQXV0aG9yPjxZZWFyPjIwMTQ8L1llYXI+PFJl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110, 112</w:t>
      </w:r>
      <w:r w:rsidRPr="00936F5C">
        <w:fldChar w:fldCharType="end"/>
      </w:r>
      <w:r w:rsidRPr="00936F5C">
        <w:rPr>
          <w:color w:val="231F20"/>
        </w:rPr>
        <w:t xml:space="preserve"> In Kupffer cells, the </w:t>
      </w:r>
      <w:r w:rsidRPr="00936F5C">
        <w:t>activation of TGR5 is implicated in the inflammatory response, inducing an anti-inflammatory effect mainly through inhibition of nuclear NF-</w:t>
      </w:r>
      <w:proofErr w:type="spellStart"/>
      <w:r w:rsidRPr="00936F5C">
        <w:t>κB</w:t>
      </w:r>
      <w:proofErr w:type="spellEnd"/>
      <w:r w:rsidRPr="00936F5C">
        <w:t xml:space="preserve"> translocation and suppression of cytokine production.</w:t>
      </w:r>
      <w:r w:rsidRPr="00936F5C">
        <w:fldChar w:fldCharType="begin">
          <w:fldData xml:space="preserve">PEVuZE5vdGU+PENpdGU+PEF1dGhvcj5TY2hhYXA8L0F1dGhvcj48WWVhcj4yMDE0PC9ZZWFyPjxS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</w:fldData>
        </w:fldChar>
      </w:r>
      <w:r w:rsidRPr="00936F5C">
        <w:instrText xml:space="preserve"> ADDIN EN.CITE </w:instrText>
      </w:r>
      <w:r w:rsidRPr="00936F5C">
        <w:fldChar w:fldCharType="begin">
          <w:fldData xml:space="preserve">PEVuZE5vdGU+PENpdGU+PEF1dGhvcj5TY2hhYXA8L0F1dGhvcj48WWVhcj4yMDE0PC9ZZWFyPjxS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113, 114</w:t>
      </w:r>
      <w:r w:rsidRPr="00936F5C">
        <w:fldChar w:fldCharType="end"/>
      </w:r>
    </w:p>
    <w:p w14:paraId="5536AF6D" w14:textId="77777777" w:rsidR="00567A0C" w:rsidRPr="00936F5C" w:rsidRDefault="00567A0C"/>
    <w:p w14:paraId="5536AF6E" w14:textId="77777777" w:rsidR="00567A0C" w:rsidRPr="00936F5C" w:rsidRDefault="00936F5C">
      <w:r w:rsidRPr="00936F5C">
        <w:t>Wang</w:t>
      </w:r>
      <w:r w:rsidRPr="00936F5C">
        <w:rPr>
          <w:i/>
          <w:iCs/>
        </w:rPr>
        <w:t xml:space="preserve"> et al. </w:t>
      </w:r>
      <w:r w:rsidRPr="00936F5C">
        <w:t>have studied CKD mice models and human renal cells,</w:t>
      </w:r>
      <w:r w:rsidRPr="00936F5C">
        <w:rPr>
          <w:color w:val="000000"/>
        </w:rPr>
        <w:t xml:space="preserve"> establishing a role for TGR5 in CKD</w:t>
      </w:r>
      <w:r w:rsidRPr="00936F5C">
        <w:t>.</w:t>
      </w:r>
      <w:r w:rsidRPr="00936F5C">
        <w:fldChar w:fldCharType="begin">
          <w:fldData xml:space="preserve">PEVuZE5vdGU+PENpdGU+PEF1dGhvcj5XYW5nPC9BdXRob3I+PFllYXI+MjAxNjwvWWVhcj48UmVj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</w:fldData>
        </w:fldChar>
      </w:r>
      <w:r w:rsidRPr="00936F5C">
        <w:instrText xml:space="preserve"> ADDIN EN.CITE </w:instrText>
      </w:r>
      <w:r w:rsidRPr="00936F5C">
        <w:fldChar w:fldCharType="begin">
          <w:fldData xml:space="preserve">PEVuZE5vdGU+PENpdGU+PEF1dGhvcj5XYW5nPC9BdXRob3I+PFllYXI+MjAxNjwvWWVhcj48UmVj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</w:fldData>
        </w:fldChar>
      </w:r>
      <w:r w:rsidRPr="00936F5C">
        <w:instrText xml:space="preserve"> ADDIN EN.CITE.DATA </w:instrText>
      </w:r>
      <w:r w:rsidRPr="00936F5C">
        <w:fldChar w:fldCharType="end"/>
      </w:r>
      <w:r w:rsidRPr="00936F5C">
        <w:fldChar w:fldCharType="separate"/>
      </w:r>
      <w:r w:rsidRPr="00936F5C">
        <w:rPr>
          <w:vertAlign w:val="superscript"/>
        </w:rPr>
        <w:t>115</w:t>
      </w:r>
      <w:r w:rsidRPr="00936F5C">
        <w:fldChar w:fldCharType="end"/>
      </w:r>
      <w:r w:rsidRPr="00936F5C">
        <w:t xml:space="preserve"> TGR5 is expressed in the highest levels in the renal tubules. </w:t>
      </w:r>
      <w:r w:rsidRPr="00936F5C">
        <w:rPr>
          <w:rFonts w:eastAsiaTheme="minorEastAsia"/>
        </w:rPr>
        <w:t xml:space="preserve">In DN mice, </w:t>
      </w:r>
      <w:r w:rsidRPr="00936F5C">
        <w:t>a</w:t>
      </w:r>
      <w:r w:rsidRPr="00936F5C">
        <w:rPr>
          <w:rFonts w:eastAsiaTheme="minorEastAsia"/>
        </w:rPr>
        <w:t xml:space="preserve"> selective TGR5 synthetic agonist INT-777 induced renal </w:t>
      </w:r>
      <w:r w:rsidRPr="00936F5C">
        <w:t>mitochondrial biogenesis, reduced oxidative stress, and induced fatty acid β-oxidation.</w:t>
      </w:r>
      <w:r w:rsidRPr="00936F5C">
        <w:fldChar w:fldCharType="begin">
          <w:fldData xml:space="preserve">PEVuZE5vdGU+PENpdGU+PEF1dGhvcj5XYW5nPC9BdXRob3I+PFllYXI+MjAxNjwvWWVhcj48UmVj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</w:fldData>
        </w:fldChar>
      </w:r>
      <w:r w:rsidRPr="00936F5C">
        <w:instrText xml:space="preserve"> ADDIN EN.CITE </w:instrText>
      </w:r>
      <w:r w:rsidRPr="00936F5C">
        <w:fldChar w:fldCharType="begin">
          <w:fldData xml:space="preserve">PEVuZE5vdGU+PENpdGU+PEF1dGhvcj5XYW5nPC9BdXRob3I+PFllYXI+MjAxNjwvWWVhcj48UmVj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</w:fldData>
        </w:fldChar>
      </w:r>
      <w:r w:rsidRPr="00936F5C">
        <w:instrText xml:space="preserve"> ADDIN EN.CITE.DATA </w:instrText>
      </w:r>
      <w:r w:rsidRPr="00936F5C">
        <w:fldChar w:fldCharType="end"/>
      </w:r>
      <w:r w:rsidRPr="00936F5C">
        <w:fldChar w:fldCharType="separate"/>
      </w:r>
      <w:r w:rsidRPr="00936F5C">
        <w:rPr>
          <w:vertAlign w:val="superscript"/>
        </w:rPr>
        <w:t>115</w:t>
      </w:r>
      <w:r w:rsidRPr="00936F5C">
        <w:fldChar w:fldCharType="end"/>
      </w:r>
      <w:r w:rsidRPr="00936F5C">
        <w:t xml:space="preserve"> Meanwhile, </w:t>
      </w:r>
      <w:r w:rsidRPr="00936F5C">
        <w:rPr>
          <w:color w:val="000000"/>
        </w:rPr>
        <w:t>TGR5 activation reduced TGF-β1 and fibronectin expressions through suppressing sphingosine 1-phosphate / sphingosine 1-phosphate receptor signaling to ameliorate DN.</w:t>
      </w:r>
      <w:r w:rsidRPr="00936F5C">
        <w:rPr>
          <w:color w:val="000000"/>
        </w:rPr>
        <w:fldChar w:fldCharType="begin">
          <w:fldData xml:space="preserve">PEVuZE5vdGU+PENpdGU+PEF1dGhvcj5ZYW5nPC9BdXRob3I+PFllYXI+MjAxNjwvWWVhcj48UmVj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</w:fldData>
        </w:fldChar>
      </w:r>
      <w:r w:rsidRPr="00936F5C">
        <w:rPr>
          <w:color w:val="000000"/>
        </w:rPr>
        <w:instrText xml:space="preserve"> ADDIN EN.CITE </w:instrText>
      </w:r>
      <w:r w:rsidRPr="00936F5C">
        <w:rPr>
          <w:color w:val="000000"/>
        </w:rPr>
        <w:fldChar w:fldCharType="begin">
          <w:fldData xml:space="preserve">PEVuZE5vdGU+PENpdGU+PEF1dGhvcj5ZYW5nPC9BdXRob3I+PFllYXI+MjAxNjwvWWVhcj48UmVj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116</w:t>
      </w:r>
      <w:r w:rsidRPr="00936F5C">
        <w:rPr>
          <w:color w:val="000000"/>
        </w:rPr>
        <w:fldChar w:fldCharType="end"/>
      </w:r>
      <w:r w:rsidRPr="00936F5C">
        <w:rPr>
          <w:color w:val="000000"/>
        </w:rPr>
        <w:t xml:space="preserve"> </w:t>
      </w:r>
      <w:r w:rsidRPr="00936F5C">
        <w:t xml:space="preserve">This was thought to prevent DN occurrence by decreasing urinary </w:t>
      </w:r>
      <w:r w:rsidRPr="00936F5C">
        <w:lastRenderedPageBreak/>
        <w:t xml:space="preserve">albumin excretion, glomerular mesangial expansion, accumulation of extracellular matrix proteins, macrophage accumulation, and podocyte injury in the kidneys. </w:t>
      </w:r>
      <w:proofErr w:type="gramStart"/>
      <w:r w:rsidRPr="00936F5C">
        <w:t>Similar to</w:t>
      </w:r>
      <w:proofErr w:type="gramEnd"/>
      <w:r w:rsidRPr="00936F5C">
        <w:t xml:space="preserve"> DN mice models, there is a significantly higher abundance of p-AMPK, PGC-1α, and SIRT3 in obesity-associated nephropathy mice treated with the </w:t>
      </w:r>
      <w:r w:rsidRPr="00936F5C">
        <w:rPr>
          <w:rFonts w:eastAsiaTheme="minorEastAsia"/>
        </w:rPr>
        <w:t xml:space="preserve">TGR5 synthetic agonist </w:t>
      </w:r>
      <w:r w:rsidRPr="00936F5C">
        <w:t>INT-777. Besides, TGR5 activation in these obesity-associated nephropathy mice attenuated proteinuria, podocyte</w:t>
      </w:r>
      <w:r w:rsidRPr="00936F5C">
        <w:t xml:space="preserve"> injury, mesangial expansion, and renal fibrosis by reducing the accumulation of extracellular matrix proteins fibronectin and type IV collagen, profibrotic growth factors TGF-β, CD68 macrophages, and proinflammatory cytokine </w:t>
      </w:r>
      <w:r w:rsidRPr="00936F5C">
        <w:rPr>
          <w:rStyle w:val="Emphasis"/>
          <w:i w:val="0"/>
          <w:iCs w:val="0"/>
          <w:color w:val="000000" w:themeColor="text1"/>
          <w:shd w:val="clear" w:color="auto" w:fill="FFFFFF"/>
        </w:rPr>
        <w:t>monocyte chemoattractant protein (MCP)-1</w:t>
      </w:r>
      <w:r w:rsidRPr="00936F5C">
        <w:t>.</w:t>
      </w:r>
      <w:r w:rsidRPr="00936F5C">
        <w:fldChar w:fldCharType="begin">
          <w:fldData xml:space="preserve">PEVuZE5vdGU+PENpdGU+PEF1dGhvcj5XYW5nPC9BdXRob3I+PFllYXI+MjAxNjwvWWVhcj48UmVj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</w:fldData>
        </w:fldChar>
      </w:r>
      <w:r w:rsidRPr="00936F5C">
        <w:instrText xml:space="preserve"> ADDIN EN.CITE </w:instrText>
      </w:r>
      <w:r w:rsidRPr="00936F5C">
        <w:fldChar w:fldCharType="begin">
          <w:fldData xml:space="preserve">PEVuZE5vdGU+PENpdGU+PEF1dGhvcj5XYW5nPC9BdXRob3I+PFllYXI+MjAxNjwvWWVhcj48UmVj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</w:fldData>
        </w:fldChar>
      </w:r>
      <w:r w:rsidRPr="00936F5C">
        <w:instrText xml:space="preserve"> ADDIN EN.CITE.DATA </w:instrText>
      </w:r>
      <w:r w:rsidRPr="00936F5C">
        <w:fldChar w:fldCharType="end"/>
      </w:r>
      <w:r w:rsidRPr="00936F5C">
        <w:fldChar w:fldCharType="separate"/>
      </w:r>
      <w:r w:rsidRPr="00936F5C">
        <w:rPr>
          <w:vertAlign w:val="superscript"/>
        </w:rPr>
        <w:t>115</w:t>
      </w:r>
      <w:r w:rsidRPr="00936F5C">
        <w:fldChar w:fldCharType="end"/>
      </w:r>
      <w:r w:rsidRPr="00936F5C">
        <w:t xml:space="preserve"> Additionally, in human podocytes exposed to high glucose, TGR5 activation-induced mitochondrial biogenesis, decreased oxidative stress and increased fatty acid β-oxidation,</w:t>
      </w:r>
      <w:r w:rsidRPr="00936F5C">
        <w:fldChar w:fldCharType="begin">
          <w:fldData xml:space="preserve">PEVuZE5vdGU+PENpdGU+PEF1dGhvcj5XYW5nPC9BdXRob3I+PFllYXI+MjAxNjwvWWVhcj48UmVj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</w:fldData>
        </w:fldChar>
      </w:r>
      <w:r w:rsidRPr="00936F5C">
        <w:instrText xml:space="preserve"> ADDIN EN.CITE </w:instrText>
      </w:r>
      <w:r w:rsidRPr="00936F5C">
        <w:fldChar w:fldCharType="begin">
          <w:fldData xml:space="preserve">PEVuZE5vdGU+PENpdGU+PEF1dGhvcj5XYW5nPC9BdXRob3I+PFllYXI+MjAxNjwvWWVhcj48UmVj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</w:fldData>
        </w:fldChar>
      </w:r>
      <w:r w:rsidRPr="00936F5C">
        <w:instrText xml:space="preserve"> ADDIN EN.CITE.DATA </w:instrText>
      </w:r>
      <w:r w:rsidRPr="00936F5C">
        <w:fldChar w:fldCharType="end"/>
      </w:r>
      <w:r w:rsidRPr="00936F5C">
        <w:fldChar w:fldCharType="separate"/>
      </w:r>
      <w:r w:rsidRPr="00936F5C">
        <w:rPr>
          <w:vertAlign w:val="superscript"/>
        </w:rPr>
        <w:t>115</w:t>
      </w:r>
      <w:r w:rsidRPr="00936F5C">
        <w:fldChar w:fldCharType="end"/>
      </w:r>
      <w:r w:rsidRPr="00936F5C">
        <w:t xml:space="preserve"> thus further suggesting a favorable effect of TGR5 activation in the kidney to protect against renal disease.</w:t>
      </w:r>
    </w:p>
    <w:p w14:paraId="5536AF6F" w14:textId="77777777" w:rsidR="00567A0C" w:rsidRPr="00936F5C" w:rsidRDefault="00567A0C">
      <w:pPr>
        <w:pStyle w:val="1"/>
        <w:numPr>
          <w:ilvl w:val="0"/>
          <w:numId w:val="0"/>
        </w:numPr>
        <w:jc w:val="left"/>
      </w:pPr>
    </w:p>
    <w:p w14:paraId="5536AF70" w14:textId="77777777" w:rsidR="00567A0C" w:rsidRPr="00936F5C" w:rsidRDefault="00936F5C">
      <w:pPr>
        <w:pStyle w:val="1"/>
        <w:jc w:val="left"/>
      </w:pPr>
      <w:r w:rsidRPr="00936F5C">
        <w:rPr>
          <w:rFonts w:hint="eastAsia"/>
        </w:rPr>
        <w:t>Fructose and MLKD</w:t>
      </w:r>
    </w:p>
    <w:p w14:paraId="5536AF71" w14:textId="77777777" w:rsidR="00567A0C" w:rsidRPr="00936F5C" w:rsidRDefault="00936F5C">
      <w:pPr>
        <w:pStyle w:val="1"/>
        <w:numPr>
          <w:ilvl w:val="0"/>
          <w:numId w:val="0"/>
        </w:numPr>
        <w:jc w:val="left"/>
      </w:pPr>
      <w:r w:rsidRPr="00936F5C">
        <w:rPr>
          <w:rFonts w:hint="eastAsia"/>
        </w:rPr>
        <w:t xml:space="preserve">3.1 Fructose metabolism and </w:t>
      </w:r>
      <w:r w:rsidRPr="00936F5C">
        <w:t>patho</w:t>
      </w:r>
      <w:r w:rsidRPr="00936F5C">
        <w:rPr>
          <w:rFonts w:hint="eastAsia"/>
        </w:rPr>
        <w:t>logies in MLKD</w:t>
      </w:r>
    </w:p>
    <w:p w14:paraId="5536AF72" w14:textId="77777777" w:rsidR="00567A0C" w:rsidRPr="00936F5C" w:rsidRDefault="00936F5C">
      <w:pPr>
        <w:pStyle w:val="1"/>
        <w:numPr>
          <w:ilvl w:val="0"/>
          <w:numId w:val="0"/>
        </w:numPr>
        <w:jc w:val="left"/>
      </w:pPr>
      <w:r w:rsidRPr="00936F5C">
        <w:rPr>
          <w:rFonts w:hint="eastAsia"/>
        </w:rPr>
        <w:t>Fr</w:t>
      </w:r>
      <w:r w:rsidRPr="00936F5C">
        <w:t>uctose</w:t>
      </w:r>
      <w:r w:rsidRPr="00936F5C">
        <w:rPr>
          <w:rFonts w:hint="eastAsia"/>
        </w:rPr>
        <w:t xml:space="preserve">, a kind of </w:t>
      </w:r>
      <w:r w:rsidRPr="00936F5C">
        <w:t>monosaccharide</w:t>
      </w:r>
      <w:r w:rsidRPr="00936F5C">
        <w:rPr>
          <w:rFonts w:hint="eastAsia"/>
        </w:rPr>
        <w:t xml:space="preserve">, was </w:t>
      </w:r>
      <w:r w:rsidRPr="00936F5C">
        <w:t>mainly</w:t>
      </w:r>
      <w:r w:rsidRPr="00936F5C">
        <w:rPr>
          <w:rFonts w:hint="eastAsia"/>
        </w:rPr>
        <w:t xml:space="preserve"> </w:t>
      </w:r>
      <w:r w:rsidRPr="00936F5C">
        <w:t>metabolized by the liver</w:t>
      </w:r>
      <w:r w:rsidRPr="00936F5C">
        <w:rPr>
          <w:rFonts w:hint="eastAsia"/>
        </w:rPr>
        <w:t xml:space="preserve"> and it was commonly found in </w:t>
      </w:r>
      <w:r w:rsidRPr="00936F5C">
        <w:t>high-fructose corn syrup</w:t>
      </w:r>
      <w:r w:rsidRPr="00936F5C">
        <w:rPr>
          <w:rFonts w:hint="eastAsia"/>
        </w:rPr>
        <w:t xml:space="preserve"> (HFCS)</w:t>
      </w:r>
      <w:r w:rsidRPr="00936F5C">
        <w:t>, sugar-sweetened beverages</w:t>
      </w:r>
      <w:r w:rsidRPr="00936F5C">
        <w:rPr>
          <w:rFonts w:hint="eastAsia"/>
        </w:rPr>
        <w:t xml:space="preserve"> (SSB).</w:t>
      </w:r>
      <w:r w:rsidRPr="00936F5C">
        <w:fldChar w:fldCharType="begin">
          <w:fldData xml:space="preserve">PEVuZE5vdGU+PENpdGU+PEF1dGhvcj5KdW5nPC9BdXRob3I+PFllYXI+MjAyMjwvWWVhcj48UmVj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</w:fldData>
        </w:fldChar>
      </w:r>
      <w:r w:rsidRPr="00936F5C">
        <w:instrText xml:space="preserve"> ADDIN EN.CITE </w:instrText>
      </w:r>
      <w:r w:rsidRPr="00936F5C">
        <w:fldChar w:fldCharType="begin">
          <w:fldData xml:space="preserve">PEVuZE5vdGU+PENpdGU+PEF1dGhvcj5KdW5nPC9BdXRob3I+PFllYXI+MjAyMjwvWWVhcj48UmVj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117</w:t>
      </w:r>
      <w:r w:rsidRPr="00936F5C">
        <w:fldChar w:fldCharType="end"/>
      </w:r>
      <w:r w:rsidRPr="00936F5C">
        <w:rPr>
          <w:rFonts w:hint="eastAsia"/>
        </w:rPr>
        <w:t xml:space="preserve"> Due to its </w:t>
      </w:r>
      <w:r w:rsidRPr="00936F5C">
        <w:t>lipogenic potential</w:t>
      </w:r>
      <w:r w:rsidRPr="00936F5C">
        <w:rPr>
          <w:rFonts w:hint="eastAsia"/>
        </w:rPr>
        <w:t>, it demonstrated that increase intake of fructose was known as a risk factor in the development of MASLD.</w:t>
      </w:r>
      <w:r w:rsidRPr="00936F5C">
        <w:fldChar w:fldCharType="begin">
          <w:fldData xml:space="preserve">PEVuZE5vdGU+PENpdGU+PEF1dGhvcj5Tb2Z0aWM8L0F1dGhvcj48WWVhcj4yMDE3PC9ZZWFyPjxS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</w:fldData>
        </w:fldChar>
      </w:r>
      <w:r w:rsidRPr="00936F5C">
        <w:instrText xml:space="preserve"> ADDIN EN.CITE </w:instrText>
      </w:r>
      <w:r w:rsidRPr="00936F5C">
        <w:fldChar w:fldCharType="begin">
          <w:fldData xml:space="preserve">PEVuZE5vdGU+PENpdGU+PEF1dGhvcj5Tb2Z0aWM8L0F1dGhvcj48WWVhcj4yMDE3PC9ZZWFyPjxS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</w:fldData>
        </w:fldChar>
      </w:r>
      <w:r w:rsidRPr="00936F5C">
        <w:instrText xml:space="preserve"> ADDIN EN.CITE.DATA </w:instrText>
      </w:r>
      <w:r w:rsidRPr="00936F5C">
        <w:fldChar w:fldCharType="end"/>
      </w:r>
      <w:r w:rsidRPr="00936F5C">
        <w:fldChar w:fldCharType="separate"/>
      </w:r>
      <w:r w:rsidRPr="00936F5C">
        <w:rPr>
          <w:vertAlign w:val="superscript"/>
        </w:rPr>
        <w:t>118</w:t>
      </w:r>
      <w:r w:rsidRPr="00936F5C">
        <w:fldChar w:fldCharType="end"/>
      </w:r>
      <w:r w:rsidRPr="00936F5C">
        <w:rPr>
          <w:color w:val="000000"/>
          <w:kern w:val="0"/>
          <w:sz w:val="20"/>
          <w:szCs w:val="20"/>
        </w:rPr>
        <w:t xml:space="preserve"> </w:t>
      </w:r>
      <w:r w:rsidRPr="00936F5C">
        <w:t xml:space="preserve">Consumption of fructose in patients with </w:t>
      </w:r>
      <w:r w:rsidRPr="00936F5C">
        <w:rPr>
          <w:rFonts w:hint="eastAsia"/>
        </w:rPr>
        <w:t>MAS</w:t>
      </w:r>
      <w:r w:rsidRPr="00936F5C">
        <w:t>LD was nearly 2-3 fold higher than controls</w:t>
      </w:r>
      <w:r w:rsidRPr="00936F5C">
        <w:rPr>
          <w:rFonts w:hint="eastAsia"/>
        </w:rPr>
        <w:t>.</w:t>
      </w:r>
      <w:r w:rsidRPr="00936F5C">
        <w:fldChar w:fldCharType="begin">
          <w:fldData xml:space="preserve">PEVuZE5vdGU+PENpdGU+PEF1dGhvcj5PdXlhbmc8L0F1dGhvcj48WWVhcj4yMDA4PC9ZZWFyPjxS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</w:fldData>
        </w:fldChar>
      </w:r>
      <w:r w:rsidRPr="00936F5C">
        <w:instrText xml:space="preserve"> ADDIN EN.CITE </w:instrText>
      </w:r>
      <w:r w:rsidRPr="00936F5C">
        <w:fldChar w:fldCharType="begin">
          <w:fldData xml:space="preserve">PEVuZE5vdGU+PENpdGU+PEF1dGhvcj5PdXlhbmc8L0F1dGhvcj48WWVhcj4yMDA4PC9ZZWFyPjxS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119</w:t>
      </w:r>
      <w:r w:rsidRPr="00936F5C">
        <w:fldChar w:fldCharType="end"/>
      </w:r>
      <w:r w:rsidRPr="00936F5C">
        <w:rPr>
          <w:rFonts w:hint="eastAsia"/>
        </w:rPr>
        <w:t xml:space="preserve"> Additionally,</w:t>
      </w:r>
      <w:r w:rsidRPr="00936F5C">
        <w:rPr>
          <w:color w:val="231F20"/>
        </w:rPr>
        <w:t xml:space="preserve"> </w:t>
      </w:r>
      <w:r w:rsidRPr="00936F5C">
        <w:rPr>
          <w:rFonts w:hint="eastAsia"/>
          <w:color w:val="231F20"/>
          <w:kern w:val="0"/>
        </w:rPr>
        <w:t>c</w:t>
      </w:r>
      <w:r w:rsidRPr="00936F5C">
        <w:rPr>
          <w:color w:val="231F20"/>
          <w:kern w:val="0"/>
        </w:rPr>
        <w:t>ompared with sucrose-sweetened beverages</w:t>
      </w:r>
      <w:r w:rsidRPr="00936F5C">
        <w:rPr>
          <w:rFonts w:hint="eastAsia"/>
          <w:color w:val="231F20"/>
          <w:kern w:val="0"/>
        </w:rPr>
        <w:t xml:space="preserve">, </w:t>
      </w:r>
      <w:r w:rsidRPr="00936F5C">
        <w:rPr>
          <w:color w:val="231F20"/>
          <w:kern w:val="0"/>
        </w:rPr>
        <w:t>serum uric acid w</w:t>
      </w:r>
      <w:r w:rsidRPr="00936F5C">
        <w:rPr>
          <w:rFonts w:hint="eastAsia"/>
          <w:color w:val="231F20"/>
          <w:kern w:val="0"/>
        </w:rPr>
        <w:t>as</w:t>
      </w:r>
      <w:r w:rsidRPr="00936F5C">
        <w:rPr>
          <w:color w:val="231F20"/>
          <w:kern w:val="0"/>
        </w:rPr>
        <w:t xml:space="preserve"> </w:t>
      </w:r>
      <w:r w:rsidRPr="00936F5C">
        <w:rPr>
          <w:color w:val="231F20"/>
          <w:kern w:val="0"/>
        </w:rPr>
        <w:lastRenderedPageBreak/>
        <w:t>higher</w:t>
      </w:r>
      <w:r w:rsidRPr="00936F5C">
        <w:rPr>
          <w:rFonts w:hint="eastAsia"/>
          <w:color w:val="231F20"/>
          <w:kern w:val="0"/>
        </w:rPr>
        <w:t xml:space="preserve"> in group </w:t>
      </w:r>
      <w:r w:rsidRPr="00936F5C">
        <w:rPr>
          <w:color w:val="231F20"/>
          <w:kern w:val="0"/>
        </w:rPr>
        <w:t>consumed HFCS-sweetened beverages</w:t>
      </w:r>
      <w:r w:rsidRPr="00936F5C">
        <w:rPr>
          <w:rFonts w:hint="eastAsia"/>
          <w:color w:val="231F20"/>
          <w:kern w:val="0"/>
        </w:rPr>
        <w:t>.</w:t>
      </w:r>
      <w:r w:rsidRPr="00936F5C">
        <w:rPr>
          <w:color w:val="231F20"/>
          <w:kern w:val="0"/>
        </w:rPr>
        <w:fldChar w:fldCharType="begin">
          <w:fldData xml:space="preserve">PEVuZE5vdGU+PENpdGU+PEF1dGhvcj5Tb2Z0aWM8L0F1dGhvcj48WWVhcj4yMDE3PC9ZZWFyPjxS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</w:fldData>
        </w:fldChar>
      </w:r>
      <w:r w:rsidRPr="00936F5C">
        <w:rPr>
          <w:color w:val="231F20"/>
          <w:kern w:val="0"/>
        </w:rPr>
        <w:instrText xml:space="preserve"> ADDIN EN.CITE </w:instrText>
      </w:r>
      <w:r w:rsidRPr="00936F5C">
        <w:rPr>
          <w:color w:val="231F20"/>
          <w:kern w:val="0"/>
        </w:rPr>
        <w:fldChar w:fldCharType="begin">
          <w:fldData xml:space="preserve">PEVuZE5vdGU+PENpdGU+PEF1dGhvcj5Tb2Z0aWM8L0F1dGhvcj48WWVhcj4yMDE3PC9ZZWFyPjxS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</w:fldData>
        </w:fldChar>
      </w:r>
      <w:r w:rsidRPr="00936F5C">
        <w:rPr>
          <w:color w:val="231F20"/>
          <w:kern w:val="0"/>
        </w:rPr>
        <w:instrText xml:space="preserve"> ADDIN EN.CITE.DATA </w:instrText>
      </w:r>
      <w:r w:rsidRPr="00936F5C">
        <w:rPr>
          <w:color w:val="231F20"/>
          <w:kern w:val="0"/>
        </w:rPr>
      </w:r>
      <w:r w:rsidRPr="00936F5C">
        <w:rPr>
          <w:color w:val="231F20"/>
          <w:kern w:val="0"/>
        </w:rPr>
        <w:fldChar w:fldCharType="end"/>
      </w:r>
      <w:r w:rsidRPr="00936F5C">
        <w:rPr>
          <w:color w:val="231F20"/>
          <w:kern w:val="0"/>
        </w:rPr>
      </w:r>
      <w:r w:rsidRPr="00936F5C">
        <w:rPr>
          <w:color w:val="231F20"/>
          <w:kern w:val="0"/>
        </w:rPr>
        <w:fldChar w:fldCharType="separate"/>
      </w:r>
      <w:r w:rsidRPr="00936F5C">
        <w:rPr>
          <w:color w:val="231F20"/>
          <w:kern w:val="0"/>
          <w:vertAlign w:val="superscript"/>
        </w:rPr>
        <w:t>118</w:t>
      </w:r>
      <w:r w:rsidRPr="00936F5C">
        <w:rPr>
          <w:color w:val="231F20"/>
          <w:kern w:val="0"/>
        </w:rPr>
        <w:fldChar w:fldCharType="end"/>
      </w:r>
      <w:r w:rsidRPr="00936F5C">
        <w:rPr>
          <w:rFonts w:hint="eastAsia"/>
          <w:color w:val="231F20"/>
          <w:kern w:val="0"/>
        </w:rPr>
        <w:t xml:space="preserve"> </w:t>
      </w:r>
      <w:r w:rsidRPr="00936F5C">
        <w:rPr>
          <w:rFonts w:hint="eastAsia"/>
        </w:rPr>
        <w:t>F</w:t>
      </w:r>
      <w:r w:rsidRPr="00936F5C">
        <w:t xml:space="preserve">ructose consumption might contribute directly or indirectly to the </w:t>
      </w:r>
      <w:r w:rsidRPr="00936F5C">
        <w:rPr>
          <w:rFonts w:hint="eastAsia"/>
        </w:rPr>
        <w:t>development</w:t>
      </w:r>
      <w:r w:rsidRPr="00936F5C">
        <w:t xml:space="preserve"> of </w:t>
      </w:r>
      <w:r w:rsidRPr="00936F5C">
        <w:rPr>
          <w:rFonts w:hint="eastAsia"/>
        </w:rPr>
        <w:t xml:space="preserve">MLKD by </w:t>
      </w:r>
      <w:r w:rsidRPr="00936F5C">
        <w:t>which fructose-induced rise in uric</w:t>
      </w:r>
      <w:r w:rsidRPr="00936F5C">
        <w:rPr>
          <w:rFonts w:hint="eastAsia"/>
        </w:rPr>
        <w:t xml:space="preserve"> </w:t>
      </w:r>
      <w:r w:rsidRPr="00936F5C">
        <w:t>acid</w:t>
      </w:r>
      <w:r w:rsidRPr="00936F5C">
        <w:rPr>
          <w:rFonts w:hint="eastAsia"/>
        </w:rPr>
        <w:t xml:space="preserve"> and its stimulation of </w:t>
      </w:r>
      <w:r w:rsidRPr="00936F5C">
        <w:t>hepatic lipogenesis.</w:t>
      </w:r>
    </w:p>
    <w:p w14:paraId="5536AF73" w14:textId="77777777" w:rsidR="00567A0C" w:rsidRPr="00936F5C" w:rsidRDefault="00567A0C">
      <w:pPr>
        <w:pStyle w:val="1"/>
        <w:numPr>
          <w:ilvl w:val="0"/>
          <w:numId w:val="0"/>
        </w:numPr>
        <w:jc w:val="left"/>
      </w:pPr>
    </w:p>
    <w:p w14:paraId="5536AF74" w14:textId="77777777" w:rsidR="00567A0C" w:rsidRPr="00936F5C" w:rsidRDefault="00936F5C">
      <w:pPr>
        <w:pStyle w:val="1"/>
        <w:numPr>
          <w:ilvl w:val="1"/>
          <w:numId w:val="1"/>
        </w:numPr>
        <w:jc w:val="left"/>
      </w:pPr>
      <w:r w:rsidRPr="00936F5C">
        <w:t>Fructose-</w:t>
      </w:r>
      <w:r w:rsidRPr="00936F5C">
        <w:rPr>
          <w:rFonts w:hint="eastAsia"/>
        </w:rPr>
        <w:t>i</w:t>
      </w:r>
      <w:r w:rsidRPr="00936F5C">
        <w:t xml:space="preserve">nduced </w:t>
      </w:r>
      <w:r w:rsidRPr="00936F5C">
        <w:rPr>
          <w:rFonts w:hint="eastAsia"/>
        </w:rPr>
        <w:t>g</w:t>
      </w:r>
      <w:r w:rsidRPr="00936F5C">
        <w:t xml:space="preserve">ut </w:t>
      </w:r>
      <w:r w:rsidRPr="00936F5C">
        <w:rPr>
          <w:rFonts w:hint="eastAsia"/>
        </w:rPr>
        <w:t>m</w:t>
      </w:r>
      <w:r w:rsidRPr="00936F5C">
        <w:t xml:space="preserve">icrobiome </w:t>
      </w:r>
      <w:r w:rsidRPr="00936F5C">
        <w:rPr>
          <w:rFonts w:hint="eastAsia"/>
        </w:rPr>
        <w:t>c</w:t>
      </w:r>
      <w:r w:rsidRPr="00936F5C">
        <w:t>hanges</w:t>
      </w:r>
      <w:r w:rsidRPr="00936F5C">
        <w:rPr>
          <w:b/>
          <w:bCs/>
        </w:rPr>
        <w:t xml:space="preserve"> </w:t>
      </w:r>
      <w:r w:rsidRPr="00936F5C">
        <w:rPr>
          <w:rFonts w:hint="eastAsia"/>
        </w:rPr>
        <w:t>and MLKD</w:t>
      </w:r>
    </w:p>
    <w:p w14:paraId="5536AF75" w14:textId="77777777" w:rsidR="00567A0C" w:rsidRPr="00936F5C" w:rsidRDefault="00936F5C">
      <w:r w:rsidRPr="00936F5C">
        <w:rPr>
          <w:rFonts w:hint="eastAsia"/>
        </w:rPr>
        <w:t>H</w:t>
      </w:r>
      <w:r w:rsidRPr="00936F5C">
        <w:t>uman gut microbiota species encode fructose uptake and metabolizing genes</w:t>
      </w:r>
      <w:r w:rsidRPr="00936F5C">
        <w:rPr>
          <w:rFonts w:hint="eastAsia"/>
        </w:rPr>
        <w:t>, thus</w:t>
      </w:r>
      <w:r w:rsidRPr="00936F5C">
        <w:t xml:space="preserve"> it may contribute to the development of </w:t>
      </w:r>
      <w:r w:rsidRPr="00936F5C">
        <w:rPr>
          <w:rFonts w:hint="eastAsia"/>
        </w:rPr>
        <w:t>MASLD</w:t>
      </w:r>
      <w:r w:rsidRPr="00936F5C">
        <w:t xml:space="preserve"> through</w:t>
      </w:r>
      <w:r w:rsidRPr="00936F5C">
        <w:rPr>
          <w:rFonts w:hint="eastAsia"/>
        </w:rPr>
        <w:t xml:space="preserve"> </w:t>
      </w:r>
      <w:r w:rsidRPr="00936F5C">
        <w:t>effects on the gut.</w:t>
      </w:r>
      <w:r w:rsidRPr="00936F5C">
        <w:fldChar w:fldCharType="begin"/>
      </w:r>
      <w:r w:rsidRPr="00936F5C">
        <w:instrText xml:space="preserve"> ADDIN EN.CITE &lt;EndNote&gt;&lt;Cite&gt;&lt;Author&gt;Payne&lt;/Author&gt;&lt;Year&gt;2012&lt;/Year&gt;&lt;RecNum&gt;622&lt;/RecNum&gt;&lt;DisplayText&gt;&lt;style face="superscript"&gt;120&lt;/style&gt;&lt;/DisplayText&gt;&lt;record&gt;&lt;rec-number&gt;622&lt;/rec-number&gt;&lt;foreign-keys&gt;&lt;key app="EN" db-id="r5z9rvpf4dved3ew2eaxxw0300x95s2d0zav" timestamp="1728205169"&gt;622&lt;/key&gt;&lt;/foreign-keys&gt;&lt;ref-type name="Journal Article"&gt;17&lt;/ref-type&gt;&lt;contributors&gt;&lt;authors&gt;&lt;author&gt;Payne, A. N.&lt;/author&gt;&lt;author&gt;Chassard, C.&lt;/author&gt;&lt;author&gt;Lacroix, C.&lt;/author&gt;&lt;/authors&gt;&lt;/contributors&gt;&lt;auth-address&gt;Laborator</w:instrText>
      </w:r>
      <w:r w:rsidRPr="00936F5C">
        <w:instrText>y of Food Biotechnology, Institute of Food, Nutrition and Health, ETH Zurich, Schmelzbergstrasse 7, Zurich, Switzerland.&lt;/auth-address&gt;&lt;titles&gt;&lt;title&gt;Gut microbial adaptation to dietary consumption of fructose, artificial sweeteners and sugar alcohols: implications for host-microbe interactions contributing to obesity&lt;/title&gt;&lt;secondary-title&gt;Obes Rev&lt;/secondary-title&gt;&lt;/titles&gt;&lt;periodical&gt;&lt;full-title&gt;Obes Rev&lt;/full-title&gt;&lt;/periodical&gt;&lt;pages&gt;799-809&lt;/pages&gt;&lt;volume&gt;13&lt;/volume&gt;&lt;number&gt;9&lt;/number&gt;&lt;edition&gt;2012061</w:instrText>
      </w:r>
      <w:r w:rsidRPr="00936F5C">
        <w:instrText>1&lt;/edition&gt;&lt;keywords&gt;&lt;keyword&gt;Adaptation, Physiological&lt;/keyword&gt;&lt;keyword&gt;Bacteria/*growth &amp;amp; development/metabolism&lt;/keyword&gt;&lt;keyword&gt;Bacterial Physiological Phenomena&lt;/keyword&gt;&lt;keyword&gt;Fructose/administration &amp;amp; dosage/*adverse effects/metabolism&lt;/keyword&gt;&lt;keyword&gt;Humans&lt;/keyword&gt;&lt;keyword&gt;Obesity/epidemiology/*etiology/microbiology&lt;/keyword&gt;&lt;keyword&gt;Sugar Alcohols/administration &amp;amp; dosage/*adverse effects/metabolism&lt;/keyword&gt;&lt;keyword&gt;Sweetening Agents/administration &amp;amp; dosage/*adverse effects/</w:instrText>
      </w:r>
      <w:r w:rsidRPr="00936F5C">
        <w:instrText>metabolism&lt;/keyword&gt;&lt;/keywords&gt;&lt;dates&gt;&lt;year&gt;2012&lt;/year&gt;&lt;pub-dates&gt;&lt;date&gt;Sep&lt;/date&gt;&lt;/pub-dates&gt;&lt;/dates&gt;&lt;isbn&gt;1467-7881&lt;/isbn&gt;&lt;accession-num&gt;22686435&lt;/accession-num&gt;&lt;urls&gt;&lt;/urls&gt;&lt;electronic-resource-num&gt;10.1111/j.1467-789X.2012.01009.x&lt;/electronic-resource-num&gt;&lt;remote-database-provider&gt;NLM&lt;/remote-database-provider&gt;&lt;language&gt;eng&lt;/language&gt;&lt;/record&gt;&lt;/Cite&gt;&lt;/EndNote&gt;</w:instrText>
      </w:r>
      <w:r w:rsidRPr="00936F5C">
        <w:fldChar w:fldCharType="separate"/>
      </w:r>
      <w:r w:rsidRPr="00936F5C">
        <w:rPr>
          <w:vertAlign w:val="superscript"/>
        </w:rPr>
        <w:t>120</w:t>
      </w:r>
      <w:r w:rsidRPr="00936F5C">
        <w:fldChar w:fldCharType="end"/>
      </w:r>
      <w:r w:rsidRPr="00936F5C">
        <w:rPr>
          <w:rFonts w:hint="eastAsia"/>
        </w:rPr>
        <w:t xml:space="preserve"> H</w:t>
      </w:r>
      <w:r w:rsidRPr="00936F5C">
        <w:t>igh fructose consumption contribut</w:t>
      </w:r>
      <w:r w:rsidRPr="00936F5C">
        <w:rPr>
          <w:rFonts w:hint="eastAsia"/>
        </w:rPr>
        <w:t>ed</w:t>
      </w:r>
      <w:r w:rsidRPr="00936F5C">
        <w:t xml:space="preserve"> to</w:t>
      </w:r>
      <w:r w:rsidRPr="00936F5C">
        <w:rPr>
          <w:rFonts w:hint="eastAsia"/>
        </w:rPr>
        <w:t xml:space="preserve"> </w:t>
      </w:r>
      <w:r w:rsidRPr="00936F5C">
        <w:t>dysbiosis</w:t>
      </w:r>
      <w:r w:rsidRPr="00936F5C">
        <w:rPr>
          <w:rFonts w:hint="eastAsia"/>
        </w:rPr>
        <w:t xml:space="preserve"> </w:t>
      </w:r>
      <w:r w:rsidRPr="00936F5C">
        <w:t>of gut microbial diversity</w:t>
      </w:r>
      <w:r w:rsidRPr="00936F5C">
        <w:rPr>
          <w:rFonts w:hint="eastAsia"/>
        </w:rPr>
        <w:t xml:space="preserve"> was observed in recent studies. For example,</w:t>
      </w:r>
      <w:r w:rsidRPr="00936F5C">
        <w:t xml:space="preserve"> </w:t>
      </w:r>
      <w:r w:rsidRPr="00936F5C">
        <w:rPr>
          <w:rFonts w:hint="eastAsia"/>
        </w:rPr>
        <w:t xml:space="preserve">it is indicated that </w:t>
      </w:r>
      <w:r w:rsidRPr="00936F5C">
        <w:t xml:space="preserve">composition of the phyla </w:t>
      </w:r>
      <w:r w:rsidRPr="00936F5C">
        <w:rPr>
          <w:i/>
          <w:iCs/>
        </w:rPr>
        <w:t>Bacteroidetes</w:t>
      </w:r>
      <w:r w:rsidRPr="00936F5C">
        <w:t xml:space="preserve"> or </w:t>
      </w:r>
      <w:r w:rsidRPr="00936F5C">
        <w:rPr>
          <w:i/>
          <w:iCs/>
        </w:rPr>
        <w:t>Proteobacteria</w:t>
      </w:r>
      <w:r w:rsidRPr="00936F5C">
        <w:rPr>
          <w:rFonts w:hint="eastAsia"/>
          <w:i/>
          <w:iCs/>
        </w:rPr>
        <w:t xml:space="preserve">, </w:t>
      </w:r>
      <w:r w:rsidRPr="00936F5C">
        <w:t>major phyla constituting the gram-negative bacteria</w:t>
      </w:r>
      <w:r w:rsidRPr="00936F5C">
        <w:rPr>
          <w:rFonts w:hint="eastAsia"/>
        </w:rPr>
        <w:t xml:space="preserve">, was </w:t>
      </w:r>
      <w:r w:rsidRPr="00936F5C">
        <w:t>substantial</w:t>
      </w:r>
      <w:r w:rsidRPr="00936F5C">
        <w:rPr>
          <w:rFonts w:hint="eastAsia"/>
        </w:rPr>
        <w:t>ly</w:t>
      </w:r>
      <w:r w:rsidRPr="00936F5C">
        <w:rPr>
          <w:rFonts w:hint="eastAsia"/>
          <w:i/>
          <w:iCs/>
        </w:rPr>
        <w:t xml:space="preserve"> </w:t>
      </w:r>
      <w:r w:rsidRPr="00936F5C">
        <w:t>increas</w:t>
      </w:r>
      <w:r w:rsidRPr="00936F5C">
        <w:rPr>
          <w:rFonts w:hint="eastAsia"/>
        </w:rPr>
        <w:t>ed in mice fed with high fructose intake</w:t>
      </w:r>
      <w:r w:rsidRPr="00936F5C">
        <w:rPr>
          <w:rFonts w:hint="eastAsia"/>
          <w:i/>
          <w:iCs/>
        </w:rPr>
        <w:t>.</w:t>
      </w:r>
      <w:r w:rsidRPr="00936F5C">
        <w:fldChar w:fldCharType="begin">
          <w:fldData xml:space="preserve">PEVuZE5vdGU+PENpdGU+PEF1dGhvcj5EbzwvQXV0aG9yPjxZZWFyPjIwMTg8L1llYXI+PFJlY051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</w:fldData>
        </w:fldChar>
      </w:r>
      <w:r w:rsidRPr="00936F5C">
        <w:instrText xml:space="preserve"> ADDIN EN.CITE </w:instrText>
      </w:r>
      <w:r w:rsidRPr="00936F5C">
        <w:fldChar w:fldCharType="begin">
          <w:fldData xml:space="preserve">PEVuZE5vdGU+PENpdGU+PEF1dGhvcj5EbzwvQXV0aG9yPjxZZWFyPjIwMTg8L1llYXI+PFJlY051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</w:fldData>
        </w:fldChar>
      </w:r>
      <w:r w:rsidRPr="00936F5C">
        <w:instrText xml:space="preserve"> ADDIN EN.CITE.DATA </w:instrText>
      </w:r>
      <w:r w:rsidRPr="00936F5C">
        <w:fldChar w:fldCharType="end"/>
      </w:r>
      <w:r w:rsidRPr="00936F5C">
        <w:fldChar w:fldCharType="separate"/>
      </w:r>
      <w:r w:rsidRPr="00936F5C">
        <w:rPr>
          <w:vertAlign w:val="superscript"/>
        </w:rPr>
        <w:t>121</w:t>
      </w:r>
      <w:r w:rsidRPr="00936F5C">
        <w:fldChar w:fldCharType="end"/>
      </w:r>
      <w:r w:rsidRPr="00936F5C">
        <w:rPr>
          <w:rFonts w:hint="eastAsia"/>
        </w:rPr>
        <w:t xml:space="preserve"> Alternation of t</w:t>
      </w:r>
      <w:r w:rsidRPr="00936F5C">
        <w:t>he gram-negative bacteri</w:t>
      </w:r>
      <w:r w:rsidRPr="00936F5C">
        <w:rPr>
          <w:rFonts w:hint="eastAsia"/>
        </w:rPr>
        <w:t>a, featured by b</w:t>
      </w:r>
      <w:r w:rsidRPr="00936F5C">
        <w:t>acterial endotoxin or LPS</w:t>
      </w:r>
      <w:r w:rsidRPr="00936F5C">
        <w:rPr>
          <w:rFonts w:hint="eastAsia"/>
        </w:rPr>
        <w:t xml:space="preserve">, was thought </w:t>
      </w:r>
      <w:r w:rsidRPr="00936F5C">
        <w:t xml:space="preserve">to be a significant factor </w:t>
      </w:r>
      <w:r w:rsidRPr="00936F5C">
        <w:rPr>
          <w:rFonts w:hint="eastAsia"/>
        </w:rPr>
        <w:t xml:space="preserve">for </w:t>
      </w:r>
      <w:r w:rsidRPr="00936F5C">
        <w:t>increas</w:t>
      </w:r>
      <w:r w:rsidRPr="00936F5C">
        <w:rPr>
          <w:rFonts w:hint="eastAsia"/>
        </w:rPr>
        <w:t xml:space="preserve">ing </w:t>
      </w:r>
      <w:r w:rsidRPr="00936F5C">
        <w:t>gut permeability</w:t>
      </w:r>
      <w:r w:rsidRPr="00936F5C">
        <w:rPr>
          <w:rFonts w:hint="eastAsia"/>
        </w:rPr>
        <w:t xml:space="preserve"> and </w:t>
      </w:r>
      <w:r w:rsidRPr="00936F5C">
        <w:t>inducing inflammation</w:t>
      </w:r>
      <w:r w:rsidRPr="00936F5C">
        <w:rPr>
          <w:rFonts w:hint="eastAsia"/>
        </w:rPr>
        <w:t>.</w:t>
      </w:r>
      <w:r w:rsidRPr="00936F5C">
        <w:fldChar w:fldCharType="begin"/>
      </w:r>
      <w:r w:rsidRPr="00936F5C">
        <w:instrText xml:space="preserve"> ADDIN EN.CITE &lt;EndNote&gt;&lt;Cite&gt;&lt;Author&gt;Wang&lt;/Author&gt;&lt;Year&gt;2020&lt;/Year&gt;&lt;RecNum&gt;628&lt;/RecNum&gt;&lt;DisplayText&gt;&lt;style face="superscript"&gt;122&lt;/style&gt;&lt;/DisplayText&gt;&lt;record&gt;&lt;rec-number&gt;628&lt;/rec-number&gt;&lt;foreign-keys&gt;&lt;key app="EN" db-id="r5z9rvpf4dved3ew2eaxxw0300x95s2d0zav" timestamp="1728205684"&gt;628&lt;/key&gt;&lt;/foreign-keys&gt;&lt;ref-type name="Journal Article"&gt;17&lt;/ref-type&gt;&lt;contributors&gt;&lt;authors&gt;&lt;author&gt;Wang, Y.&lt;/author&gt;&lt;author&gt;Qi, W.&lt;/author&gt;&lt;author&gt;Song, G.&lt;/author&gt;&lt;author&gt;Pang, S.&lt;/author&gt;&lt;author&gt;Peng, Z.&lt;/author&gt;&lt;author&gt;Li, </w:instrText>
      </w:r>
      <w:r w:rsidRPr="00936F5C">
        <w:instrText>Y.&lt;/author&gt;&lt;author&gt;Wang, P.&lt;/author&gt;&lt;/authors&gt;&lt;/contributors&gt;&lt;auth-address&gt;Academy of National Food and Strategic Reserves Administration, Beijing 100037, China.&amp;#xD;Department of Nutrition and Food Hygiene, School of Public Health, Peking University, Beijing 100191, China.&lt;/auth-address&gt;&lt;titles&gt;&lt;title&gt;High-Fructose Diet Increases Inflammatory Cytokines and Alters Gut Microbiota Composition in Rats&lt;/title&gt;&lt;secondary-title&gt;Mediators Inflamm&lt;/secondary-title&gt;&lt;/titles&gt;&lt;periodical&gt;&lt;full-title&gt;Mediators Inflamm&lt;</w:instrText>
      </w:r>
      <w:r w:rsidRPr="00936F5C">
        <w:instrText>/full-title&gt;&lt;/periodical&gt;&lt;pages&gt;6672636&lt;/pages&gt;&lt;volume&gt;2020&lt;/volume&gt;&lt;edition&gt;20201130&lt;/edition&gt;&lt;keywords&gt;&lt;keyword&gt;Animals&lt;/keyword&gt;&lt;keyword&gt;Blood Glucose/analysis&lt;/keyword&gt;&lt;keyword&gt;Colon/pathology&lt;/keyword&gt;&lt;keyword&gt;Cytokines/*blood&lt;/keyword&gt;&lt;keyword&gt;Diet&lt;/keyword&gt;&lt;keyword&gt;Fructose/*administration &amp;amp; dosage&lt;/keyword&gt;&lt;keyword&gt;*Gastrointestinal Microbiome&lt;/keyword&gt;&lt;keyword&gt;Inflammation/*etiology&lt;/keyword&gt;&lt;keyword&gt;Liver/pathology&lt;/keyword&gt;&lt;keyword&gt;Male&lt;/keyword&gt;&lt;keyword&gt;Pancreas/pathology&lt;/keyword&gt;&lt;keyword&gt;R</w:instrText>
      </w:r>
      <w:r w:rsidRPr="00936F5C">
        <w:instrText>ats&lt;/keyword&gt;&lt;keyword&gt;Rats, Sprague-Dawley&lt;/keyword&gt;&lt;/keywords&gt;&lt;dates&gt;&lt;year&gt;2020&lt;/year&gt;&lt;/dates&gt;&lt;isbn&gt;0962-9351 (Print)&amp;#xD;0962-9351&lt;/isbn&gt;&lt;accession-num&gt;33312070&lt;/accession-num&gt;&lt;urls&gt;&lt;/urls&gt;&lt;custom1&gt;The authors declare that they have no competing interests.&lt;/custom1&gt;&lt;custom2&gt;PMC7721508&lt;/custom2&gt;&lt;electronic-resource-num&gt;10.1155/2020/6672636&lt;/electronic-resource-num&gt;&lt;remote-database-provider&gt;NLM&lt;/remote-database-provider&gt;&lt;language&gt;eng&lt;/language&gt;&lt;/record&gt;&lt;/Cite&gt;&lt;/EndNote&gt;</w:instrText>
      </w:r>
      <w:r w:rsidRPr="00936F5C">
        <w:fldChar w:fldCharType="separate"/>
      </w:r>
      <w:r w:rsidRPr="00936F5C">
        <w:rPr>
          <w:vertAlign w:val="superscript"/>
        </w:rPr>
        <w:t>122</w:t>
      </w:r>
      <w:r w:rsidRPr="00936F5C">
        <w:fldChar w:fldCharType="end"/>
      </w:r>
      <w:r w:rsidRPr="00936F5C">
        <w:rPr>
          <w:rFonts w:hint="eastAsia"/>
        </w:rPr>
        <w:t xml:space="preserve"> On the other hand, </w:t>
      </w:r>
      <w:r w:rsidRPr="00936F5C">
        <w:t xml:space="preserve">dietary fructose increases the abundance of </w:t>
      </w:r>
      <w:r w:rsidRPr="00936F5C">
        <w:rPr>
          <w:i/>
          <w:iCs/>
        </w:rPr>
        <w:t>Escherichia</w:t>
      </w:r>
      <w:r w:rsidRPr="00936F5C">
        <w:rPr>
          <w:rFonts w:hint="eastAsia"/>
        </w:rPr>
        <w:t xml:space="preserve">, which </w:t>
      </w:r>
      <w:r w:rsidRPr="00936F5C">
        <w:t xml:space="preserve">required for the </w:t>
      </w:r>
      <w:r w:rsidRPr="00936F5C">
        <w:rPr>
          <w:rFonts w:hint="eastAsia"/>
        </w:rPr>
        <w:t>generation</w:t>
      </w:r>
      <w:r w:rsidRPr="00936F5C">
        <w:t xml:space="preserve"> of trimethylamine</w:t>
      </w:r>
      <w:r w:rsidRPr="00936F5C">
        <w:rPr>
          <w:rFonts w:hint="eastAsia"/>
        </w:rPr>
        <w:t>,</w:t>
      </w:r>
      <w:r w:rsidRPr="00936F5C">
        <w:rPr>
          <w:rFonts w:ascii="Times-Roman" w:hAnsi="Times-Roman" w:cs="SimSun"/>
          <w:color w:val="000000"/>
          <w:kern w:val="0"/>
          <w:sz w:val="20"/>
          <w:szCs w:val="20"/>
        </w:rPr>
        <w:t xml:space="preserve"> </w:t>
      </w:r>
      <w:r w:rsidRPr="00936F5C">
        <w:t>and it can be metabolized into TMAO</w:t>
      </w:r>
      <w:r w:rsidRPr="00936F5C">
        <w:rPr>
          <w:rFonts w:hint="eastAsia"/>
        </w:rPr>
        <w:t xml:space="preserve">, which was </w:t>
      </w:r>
      <w:r w:rsidRPr="00936F5C">
        <w:t>known</w:t>
      </w:r>
      <w:r w:rsidRPr="00936F5C">
        <w:rPr>
          <w:rFonts w:hint="eastAsia"/>
        </w:rPr>
        <w:t xml:space="preserve"> as a risk factor for CKD.</w:t>
      </w:r>
      <w:r w:rsidRPr="00936F5C">
        <w:fldChar w:fldCharType="begin">
          <w:fldData xml:space="preserve">PEVuZE5vdGU+PENpdGU+PEF1dGhvcj5KdW5nPC9BdXRob3I+PFllYXI+MjAyMjwvWWVhcj48UmVj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</w:fldData>
        </w:fldChar>
      </w:r>
      <w:r w:rsidRPr="00936F5C">
        <w:instrText xml:space="preserve"> ADDIN EN.CITE </w:instrText>
      </w:r>
      <w:r w:rsidRPr="00936F5C">
        <w:fldChar w:fldCharType="begin">
          <w:fldData xml:space="preserve">PEVuZE5vdGU+PENpdGU+PEF1dGhvcj5KdW5nPC9BdXRob3I+PFllYXI+MjAyMjwvWWVhcj48UmVj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117</w:t>
      </w:r>
      <w:r w:rsidRPr="00936F5C">
        <w:fldChar w:fldCharType="end"/>
      </w:r>
      <w:r w:rsidRPr="00936F5C">
        <w:rPr>
          <w:rFonts w:hint="eastAsia"/>
        </w:rPr>
        <w:t xml:space="preserve"> </w:t>
      </w:r>
      <w:r w:rsidRPr="00936F5C">
        <w:t xml:space="preserve">It is thoroughly gauged </w:t>
      </w:r>
      <w:r w:rsidRPr="00936F5C">
        <w:rPr>
          <w:rFonts w:hint="eastAsia"/>
        </w:rPr>
        <w:t xml:space="preserve">that </w:t>
      </w:r>
      <w:r w:rsidRPr="00936F5C">
        <w:t xml:space="preserve">bacteria </w:t>
      </w:r>
      <w:r w:rsidRPr="00936F5C">
        <w:rPr>
          <w:rFonts w:hint="eastAsia"/>
        </w:rPr>
        <w:t>were</w:t>
      </w:r>
      <w:r w:rsidRPr="00936F5C">
        <w:t xml:space="preserve"> coupled with the host pathologies </w:t>
      </w:r>
      <w:r w:rsidRPr="00936F5C">
        <w:rPr>
          <w:rFonts w:hint="eastAsia"/>
        </w:rPr>
        <w:t xml:space="preserve">of MLKD </w:t>
      </w:r>
      <w:r w:rsidRPr="00936F5C">
        <w:t xml:space="preserve">in high fructose </w:t>
      </w:r>
      <w:r w:rsidRPr="00936F5C">
        <w:rPr>
          <w:rFonts w:hint="eastAsia"/>
        </w:rPr>
        <w:t>intake</w:t>
      </w:r>
      <w:r w:rsidRPr="00936F5C">
        <w:t>.</w:t>
      </w:r>
      <w:r w:rsidRPr="00936F5C">
        <w:fldChar w:fldCharType="begin">
          <w:fldData xml:space="preserve">PEVuZE5vdGU+PENpdGU+PEF1dGhvcj5UaGVvZmlsaXM8L0F1dGhvcj48WWVhcj4yMDIyPC9ZZWFy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</w:fldData>
        </w:fldChar>
      </w:r>
      <w:r w:rsidRPr="00936F5C">
        <w:instrText xml:space="preserve"> ADDIN EN.CITE </w:instrText>
      </w:r>
      <w:r w:rsidRPr="00936F5C">
        <w:fldChar w:fldCharType="begin">
          <w:fldData xml:space="preserve">PEVuZE5vdGU+PENpdGU+PEF1dGhvcj5UaGVvZmlsaXM8L0F1dGhvcj48WWVhcj4yMDIyPC9ZZWFy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123</w:t>
      </w:r>
      <w:r w:rsidRPr="00936F5C">
        <w:fldChar w:fldCharType="end"/>
      </w:r>
      <w:r w:rsidRPr="00936F5C">
        <w:rPr>
          <w:rFonts w:hint="eastAsia"/>
        </w:rPr>
        <w:t xml:space="preserve"> </w:t>
      </w:r>
    </w:p>
    <w:p w14:paraId="5536AF76" w14:textId="77777777" w:rsidR="00567A0C" w:rsidRPr="00936F5C" w:rsidRDefault="00567A0C"/>
    <w:p w14:paraId="5536AF77" w14:textId="77777777" w:rsidR="00567A0C" w:rsidRPr="00936F5C" w:rsidRDefault="00936F5C">
      <w:pPr>
        <w:pStyle w:val="1"/>
        <w:jc w:val="left"/>
      </w:pPr>
      <w:r w:rsidRPr="00936F5C">
        <w:rPr>
          <w:rFonts w:hint="eastAsia"/>
        </w:rPr>
        <w:t>VD and MLKD</w:t>
      </w:r>
    </w:p>
    <w:p w14:paraId="5536AF78" w14:textId="77777777" w:rsidR="00567A0C" w:rsidRPr="00936F5C" w:rsidRDefault="00936F5C">
      <w:pPr>
        <w:pStyle w:val="1"/>
        <w:numPr>
          <w:ilvl w:val="0"/>
          <w:numId w:val="0"/>
        </w:numPr>
        <w:jc w:val="left"/>
      </w:pPr>
      <w:r w:rsidRPr="00936F5C">
        <w:rPr>
          <w:rFonts w:hint="eastAsia"/>
        </w:rPr>
        <w:t xml:space="preserve">4.1 VD metabolism and </w:t>
      </w:r>
      <w:r w:rsidRPr="00936F5C">
        <w:t>patho</w:t>
      </w:r>
      <w:r w:rsidRPr="00936F5C">
        <w:rPr>
          <w:rFonts w:hint="eastAsia"/>
        </w:rPr>
        <w:t>logies in MLKD</w:t>
      </w:r>
      <w:r w:rsidRPr="00936F5C">
        <w:tab/>
      </w:r>
    </w:p>
    <w:p w14:paraId="5536AF79" w14:textId="77777777" w:rsidR="00567A0C" w:rsidRPr="00936F5C" w:rsidRDefault="00936F5C">
      <w:pPr>
        <w:pStyle w:val="1"/>
        <w:numPr>
          <w:ilvl w:val="0"/>
          <w:numId w:val="0"/>
        </w:numPr>
        <w:jc w:val="left"/>
      </w:pPr>
      <w:r w:rsidRPr="00936F5C">
        <w:rPr>
          <w:rFonts w:hint="eastAsia"/>
        </w:rPr>
        <w:t>V</w:t>
      </w:r>
      <w:r w:rsidRPr="00936F5C">
        <w:t xml:space="preserve">D is </w:t>
      </w:r>
      <w:r w:rsidRPr="00936F5C">
        <w:rPr>
          <w:rFonts w:hint="eastAsia"/>
        </w:rPr>
        <w:t>an e</w:t>
      </w:r>
      <w:r w:rsidRPr="00936F5C">
        <w:t>ssential</w:t>
      </w:r>
      <w:r w:rsidRPr="00936F5C">
        <w:rPr>
          <w:rFonts w:hint="eastAsia"/>
        </w:rPr>
        <w:t xml:space="preserve"> </w:t>
      </w:r>
      <w:proofErr w:type="spellStart"/>
      <w:r w:rsidRPr="00936F5C">
        <w:t>secosteroid</w:t>
      </w:r>
      <w:proofErr w:type="spellEnd"/>
      <w:r w:rsidRPr="00936F5C">
        <w:t xml:space="preserve"> hormone</w:t>
      </w:r>
      <w:r w:rsidRPr="00936F5C">
        <w:rPr>
          <w:rFonts w:hint="eastAsia"/>
        </w:rPr>
        <w:t xml:space="preserve">, which is </w:t>
      </w:r>
      <w:r w:rsidRPr="00936F5C">
        <w:t xml:space="preserve">synthesized </w:t>
      </w:r>
      <w:r w:rsidRPr="00936F5C">
        <w:rPr>
          <w:rFonts w:hint="eastAsia"/>
        </w:rPr>
        <w:t xml:space="preserve">initially in skin, </w:t>
      </w:r>
      <w:r w:rsidRPr="00936F5C">
        <w:t>predominantly in the liver</w:t>
      </w:r>
      <w:r w:rsidRPr="00936F5C">
        <w:rPr>
          <w:rFonts w:hint="eastAsia"/>
        </w:rPr>
        <w:t xml:space="preserve"> to produce </w:t>
      </w:r>
      <w:r w:rsidRPr="00936F5C">
        <w:t>25-hydroxyvitamin D</w:t>
      </w:r>
      <w:r w:rsidRPr="00936F5C">
        <w:rPr>
          <w:rFonts w:hint="eastAsia"/>
        </w:rPr>
        <w:t xml:space="preserve"> and d</w:t>
      </w:r>
      <w:r w:rsidRPr="00936F5C">
        <w:t xml:space="preserve">ominantly occurs in </w:t>
      </w:r>
      <w:r w:rsidRPr="00936F5C">
        <w:lastRenderedPageBreak/>
        <w:t xml:space="preserve">the proximal tubule of the </w:t>
      </w:r>
      <w:r w:rsidRPr="00936F5C">
        <w:rPr>
          <w:rFonts w:hint="eastAsia"/>
        </w:rPr>
        <w:t>k</w:t>
      </w:r>
      <w:r w:rsidRPr="00936F5C">
        <w:t>idney</w:t>
      </w:r>
      <w:r w:rsidRPr="00936F5C">
        <w:rPr>
          <w:rFonts w:hint="eastAsia"/>
        </w:rPr>
        <w:t xml:space="preserve"> to generate </w:t>
      </w:r>
      <w:r w:rsidRPr="00936F5C">
        <w:t>1α,25-dihydroxyvitamin D</w:t>
      </w:r>
      <w:r w:rsidRPr="00936F5C">
        <w:rPr>
          <w:rFonts w:hint="eastAsia"/>
        </w:rPr>
        <w:t>.</w:t>
      </w:r>
      <w:r w:rsidRPr="00936F5C">
        <w:fldChar w:fldCharType="begin"/>
      </w:r>
      <w:r w:rsidRPr="00936F5C">
        <w:instrText xml:space="preserve"> ADDIN EN.CITE &lt;EndNote&gt;&lt;Cite&gt;&lt;Author&gt;Kitson&lt;/Author&gt;&lt;Year&gt;2012&lt;/Year&gt;&lt;RecNum&gt;586&lt;/RecNum&gt;&lt;DisplayText&gt;&lt;style face="superscript"&gt;124&lt;/style&gt;&lt;/DisplayText&gt;&lt;record&gt;&lt;rec-number&gt;586&lt;/rec-number&gt;&lt;foreign-keys&gt;&lt;key app="EN" db-id="r5z9rvpf4dved3ew2eaxxw0300x95s2d0zav" timestamp="1727853809"&gt;586&lt;/key&gt;&lt;/foreign-keys&gt;&lt;ref-type name="Journal Article"&gt;17&lt;/ref-type&gt;&lt;contributors&gt;&lt;authors&gt;&lt;author&gt;Kitson, M. T.&lt;/author&gt;&lt;author&gt;Roberts, S. K.&lt;/author&gt;&lt;/authors&gt;&lt;/contributors&gt;&lt;auth-address&gt;Department of Gastroenterology, T</w:instrText>
      </w:r>
      <w:r w:rsidRPr="00936F5C">
        <w:instrText>he Alfred, Melbourne, Australia.&lt;/auth-address&gt;&lt;titles&gt;&lt;title&gt;D-livering the message: the importance of vitamin D status in chronic liver disease&lt;/title&gt;&lt;secondary-title&gt;J Hepatol&lt;/secondary-title&gt;&lt;/titles&gt;&lt;periodical&gt;&lt;full-title&gt;J Hepatol&lt;/full-title&gt;&lt;/periodical&gt;&lt;pages&gt;897-909&lt;/pages&gt;&lt;volume&gt;57&lt;/volume&gt;&lt;number&gt;4&lt;/number&gt;&lt;edition&gt;20120523&lt;/edition&gt;&lt;keywords&gt;&lt;keyword&gt;Adaptive Immunity&lt;/keyword&gt;&lt;keyword&gt;Chronic Disease&lt;/keyword&gt;&lt;keyword&gt;Fatty Liver/metabolism&lt;/keyword&gt;&lt;keyword&gt;Genome-Wide Association Study&lt;/</w:instrText>
      </w:r>
      <w:r w:rsidRPr="00936F5C">
        <w:instrText>keyword&gt;&lt;keyword&gt;Hepatitis C, Chronic/metabolism&lt;/keyword&gt;&lt;keyword&gt;Humans&lt;/keyword&gt;&lt;keyword&gt;Immunity, Innate&lt;/keyword&gt;&lt;keyword&gt;Liver Cirrhosis/metabolism&lt;/keyword&gt;&lt;keyword&gt;Liver Diseases/*metabolism&lt;/keyword&gt;&lt;keyword&gt;Non-alcoholic Fatty Liver Disease&lt;/keyword&gt;&lt;keyword&gt;Polymorphism, Genetic&lt;/keyword&gt;&lt;keyword&gt;Receptors, Calcitriol/*genetics&lt;/keyword&gt;&lt;keyword&gt;Vitamin D/*immunology/*metabolism&lt;/keyword&gt;&lt;keyword&gt;Vitamin D Deficiency/complications/metabolism&lt;/keyword&gt;&lt;/keywords&gt;&lt;dates&gt;&lt;year&gt;2012&lt;/year&gt;&lt;pub-dates&gt;</w:instrText>
      </w:r>
      <w:r w:rsidRPr="00936F5C">
        <w:instrText>&lt;date&gt;Oct&lt;/date&gt;&lt;/pub-dates&gt;&lt;/dates&gt;&lt;isbn&gt;0168-8278&lt;/isbn&gt;&lt;accession-num&gt;22634121&lt;/accession-num&gt;&lt;urls&gt;&lt;/urls&gt;&lt;electronic-resource-num&gt;10.1016/j.jhep.2012.04.033&lt;/electronic-resource-num&gt;&lt;remote-database-provider&gt;NLM&lt;/remote-database-provider&gt;&lt;language&gt;eng&lt;/language&gt;&lt;/record&gt;&lt;/Cite&gt;&lt;/EndNote&gt;</w:instrText>
      </w:r>
      <w:r w:rsidRPr="00936F5C">
        <w:fldChar w:fldCharType="separate"/>
      </w:r>
      <w:r w:rsidRPr="00936F5C">
        <w:rPr>
          <w:vertAlign w:val="superscript"/>
        </w:rPr>
        <w:t>124</w:t>
      </w:r>
      <w:r w:rsidRPr="00936F5C">
        <w:fldChar w:fldCharType="end"/>
      </w:r>
      <w:r w:rsidRPr="00936F5C">
        <w:rPr>
          <w:rFonts w:hint="eastAsia"/>
        </w:rPr>
        <w:t xml:space="preserve"> </w:t>
      </w:r>
      <w:r w:rsidRPr="00936F5C">
        <w:t>VD deficiency</w:t>
      </w:r>
      <w:r w:rsidRPr="00936F5C">
        <w:rPr>
          <w:rFonts w:hint="eastAsia"/>
        </w:rPr>
        <w:t xml:space="preserve"> (VDD)</w:t>
      </w:r>
      <w:r w:rsidRPr="00936F5C">
        <w:t xml:space="preserve"> is frequently present in </w:t>
      </w:r>
      <w:r w:rsidRPr="00936F5C">
        <w:rPr>
          <w:rFonts w:hint="eastAsia"/>
        </w:rPr>
        <w:t>MLKD, with an</w:t>
      </w:r>
      <w:r w:rsidRPr="00936F5C">
        <w:t xml:space="preserve"> estimat</w:t>
      </w:r>
      <w:r w:rsidRPr="00936F5C">
        <w:rPr>
          <w:rFonts w:hint="eastAsia"/>
        </w:rPr>
        <w:t xml:space="preserve">ion of </w:t>
      </w:r>
      <w:r w:rsidRPr="00936F5C">
        <w:t>over</w:t>
      </w:r>
      <w:r w:rsidRPr="00936F5C">
        <w:rPr>
          <w:rFonts w:hint="eastAsia"/>
        </w:rPr>
        <w:t xml:space="preserve"> </w:t>
      </w:r>
      <w:r w:rsidRPr="00936F5C">
        <w:t xml:space="preserve">1 billion people worldwide </w:t>
      </w:r>
      <w:r w:rsidRPr="00936F5C">
        <w:rPr>
          <w:rFonts w:hint="eastAsia"/>
        </w:rPr>
        <w:t>suffering</w:t>
      </w:r>
      <w:r w:rsidRPr="00936F5C">
        <w:t xml:space="preserve"> either a </w:t>
      </w:r>
      <w:r w:rsidRPr="00936F5C">
        <w:rPr>
          <w:rFonts w:hint="eastAsia"/>
        </w:rPr>
        <w:t xml:space="preserve">VD </w:t>
      </w:r>
      <w:r w:rsidRPr="00936F5C">
        <w:t>deficiency (&lt;15 ng/ml)</w:t>
      </w:r>
      <w:r w:rsidRPr="00936F5C">
        <w:rPr>
          <w:rFonts w:hint="eastAsia"/>
        </w:rPr>
        <w:t xml:space="preserve"> </w:t>
      </w:r>
      <w:r w:rsidRPr="00936F5C">
        <w:t>or an insufficiency (&lt;30 ng/ml)</w:t>
      </w:r>
      <w:r w:rsidRPr="00936F5C">
        <w:rPr>
          <w:rFonts w:hint="eastAsia"/>
        </w:rPr>
        <w:t>.</w:t>
      </w:r>
      <w:r w:rsidRPr="00936F5C">
        <w:fldChar w:fldCharType="begin"/>
      </w:r>
      <w:r w:rsidRPr="00936F5C">
        <w:instrText xml:space="preserve"> ADDIN EN.CITE &lt;EndNote&gt;&lt;Cite&gt;&lt;Author&gt;Holick&lt;/Author&gt;&lt;Year&gt;2007&lt;/Year&gt;&lt;RecNum&gt;588&lt;/RecNum&gt;&lt;DisplayText&gt;&lt;style face="superscript"&gt;4&lt;/style&gt;&lt;/DisplayText&gt;&lt;record&gt;&lt;rec-number&gt;588&lt;/rec-number&gt;&lt;foreign-keys&gt;&lt;key app="EN" db-id="r5z9rvpf4dved3ew2eaxxw0300x95s2d0zav" timestamp="1727870652"&gt;588&lt;/key&gt;&lt;/foreign-keys&gt;&lt;ref-type name="Journal Article"&gt;17&lt;/ref-type&gt;&lt;contributors&gt;&lt;authors&gt;&lt;author&gt;Holick, M. F.&lt;/author&gt;&lt;/authors&gt;&lt;/contributors&gt;&lt;auth-address&gt;Department of Medicine, Section of Endocrinology, Nutrition, and D</w:instrText>
      </w:r>
      <w:r w:rsidRPr="00936F5C">
        <w:instrText>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81&lt;/pages&gt;&lt;volume&gt;357&lt;/volume&gt;&lt;number&gt;3&lt;/number&gt;&lt;keywords&gt;&lt;keyword&gt;Adult&lt;/keyword&gt;&lt;keyword&gt;Aged&lt;/keyword&gt;&lt;keyword&gt;Bone and Bones/metabolism&lt;/keyword&gt;&lt;keyword&gt;Calcium/metabolism&lt;/keyword&gt;&lt;keywor</w:instrText>
      </w:r>
      <w:r w:rsidRPr="00936F5C">
        <w:instrText>d&gt;Child&lt;/keyword&gt;&lt;keyword&gt;Female&lt;/keyword&gt;&lt;keyword&gt;Humans&lt;/keyword&gt;&lt;keyword&gt;Kidney Failure, Chronic/drug therapy&lt;/keyword&gt;&lt;keyword&gt;Male&lt;/keyword&gt;&lt;keyword&gt;Osteoporosis/prevention &amp;amp; control&lt;/keyword&gt;&lt;keyword&gt;Phosphorus/metabolism&lt;/keyword&gt;&lt;keyword&gt;Prevalence&lt;/keyword&gt;&lt;keyword&gt;Vitamin D/*administration &amp;amp; dosage/metabolism/therapeutic use&lt;/keyword&gt;&lt;keyword&gt;Vitamin D Deficiency/*complications/epidemiology/metabolism/*therapy&lt;/keyword&gt;&lt;/keywords&gt;&lt;dates&gt;&lt;year&gt;2007&lt;/year&gt;&lt;pub-dates&gt;&lt;date&gt;Jul 19&lt;/date&gt;&lt;/pub-</w:instrText>
      </w:r>
      <w:r w:rsidRPr="00936F5C">
        <w:instrText>dates&gt;&lt;/dates&gt;&lt;isbn&gt;0028-4793&lt;/isbn&gt;&lt;accession-num&gt;17634462&lt;/accession-num&gt;&lt;urls&gt;&lt;/urls&gt;&lt;electronic-resource-num&gt;10.1056/NEJMra070553&lt;/electronic-resource-num&gt;&lt;remote-database-provider&gt;NLM&lt;/remote-database-provider&gt;&lt;language&gt;eng&lt;/language&gt;&lt;/record&gt;&lt;/Cite&gt;&lt;/EndNote&gt;</w:instrText>
      </w:r>
      <w:r w:rsidRPr="00936F5C">
        <w:fldChar w:fldCharType="separate"/>
      </w:r>
      <w:r w:rsidRPr="00936F5C">
        <w:rPr>
          <w:vertAlign w:val="superscript"/>
        </w:rPr>
        <w:t>4</w:t>
      </w:r>
      <w:r w:rsidRPr="00936F5C">
        <w:fldChar w:fldCharType="end"/>
      </w:r>
      <w:r w:rsidRPr="00936F5C">
        <w:rPr>
          <w:rFonts w:hint="eastAsia"/>
        </w:rPr>
        <w:t xml:space="preserve"> </w:t>
      </w:r>
      <w:r w:rsidRPr="00936F5C">
        <w:t>Nelson</w:t>
      </w:r>
      <w:r w:rsidRPr="00936F5C">
        <w:rPr>
          <w:rFonts w:hint="eastAsia"/>
          <w:i/>
          <w:iCs/>
        </w:rPr>
        <w:t xml:space="preserve"> et al.</w:t>
      </w:r>
      <w:r w:rsidRPr="00936F5C">
        <w:rPr>
          <w:rFonts w:hint="eastAsia"/>
        </w:rPr>
        <w:t xml:space="preserve"> have found that low V</w:t>
      </w:r>
      <w:r w:rsidRPr="00936F5C">
        <w:t xml:space="preserve">D </w:t>
      </w:r>
      <w:r w:rsidRPr="00936F5C">
        <w:rPr>
          <w:rFonts w:hint="eastAsia"/>
        </w:rPr>
        <w:t>level was correlated with i</w:t>
      </w:r>
      <w:r w:rsidRPr="00936F5C">
        <w:t xml:space="preserve">ncreased histologic severity of </w:t>
      </w:r>
      <w:r w:rsidRPr="00936F5C">
        <w:rPr>
          <w:rFonts w:hint="eastAsia"/>
        </w:rPr>
        <w:t>steatosis</w:t>
      </w:r>
      <w:r w:rsidRPr="00936F5C">
        <w:t>,</w:t>
      </w:r>
      <w:r w:rsidRPr="00936F5C">
        <w:rPr>
          <w:rFonts w:ascii="MinionPro-Regular" w:hAnsi="MinionPro-Regular"/>
          <w:color w:val="231F20"/>
          <w:sz w:val="19"/>
          <w:szCs w:val="19"/>
        </w:rPr>
        <w:t xml:space="preserve"> </w:t>
      </w:r>
      <w:r w:rsidRPr="00936F5C">
        <w:t>ballooning</w:t>
      </w:r>
      <w:r w:rsidRPr="00936F5C">
        <w:rPr>
          <w:rFonts w:hint="eastAsia"/>
        </w:rPr>
        <w:t xml:space="preserve">, </w:t>
      </w:r>
      <w:r w:rsidRPr="00936F5C">
        <w:t>lobular inflammation grade</w:t>
      </w:r>
      <w:r w:rsidRPr="00936F5C">
        <w:rPr>
          <w:rFonts w:hint="eastAsia"/>
        </w:rPr>
        <w:t xml:space="preserve"> and </w:t>
      </w:r>
      <w:r w:rsidRPr="00936F5C">
        <w:t xml:space="preserve">fibrosis </w:t>
      </w:r>
      <w:r w:rsidRPr="00936F5C">
        <w:rPr>
          <w:rFonts w:hint="eastAsia"/>
        </w:rPr>
        <w:t xml:space="preserve">in those with MASLD through </w:t>
      </w:r>
      <w:r w:rsidRPr="00936F5C">
        <w:t>upregulat</w:t>
      </w:r>
      <w:r w:rsidRPr="00936F5C">
        <w:rPr>
          <w:rFonts w:hint="eastAsia"/>
        </w:rPr>
        <w:t xml:space="preserve">ing </w:t>
      </w:r>
      <w:r w:rsidRPr="00936F5C">
        <w:t>liver tissue expression of genes involved in hepatic inflammation</w:t>
      </w:r>
      <w:r w:rsidRPr="00936F5C">
        <w:rPr>
          <w:rFonts w:hint="eastAsia"/>
        </w:rPr>
        <w:t xml:space="preserve"> </w:t>
      </w:r>
      <w:r w:rsidRPr="00936F5C">
        <w:t>and oxidative stress</w:t>
      </w:r>
      <w:r w:rsidRPr="00936F5C">
        <w:rPr>
          <w:rFonts w:hint="eastAsia"/>
        </w:rPr>
        <w:t>.</w:t>
      </w:r>
      <w:r w:rsidRPr="00936F5C">
        <w:fldChar w:fldCharType="begin">
          <w:fldData xml:space="preserve">PEVuZE5vdGU+PENpdGU+PEF1dGhvcj5OZWxzb248L0F1dGhvcj48WWVhcj4yMDE2PC9ZZWFyPjxS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</w:fldData>
        </w:fldChar>
      </w:r>
      <w:r w:rsidRPr="00936F5C">
        <w:instrText xml:space="preserve"> ADDIN EN.CITE </w:instrText>
      </w:r>
      <w:r w:rsidRPr="00936F5C">
        <w:fldChar w:fldCharType="begin">
          <w:fldData xml:space="preserve">PEVuZE5vdGU+PENpdGU+PEF1dGhvcj5OZWxzb248L0F1dGhvcj48WWVhcj4yMDE2PC9ZZWFyPjxS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</w:fldData>
        </w:fldChar>
      </w:r>
      <w:r w:rsidRPr="00936F5C">
        <w:instrText xml:space="preserve"> ADDIN EN.CITE.DATA </w:instrText>
      </w:r>
      <w:r w:rsidRPr="00936F5C">
        <w:fldChar w:fldCharType="end"/>
      </w:r>
      <w:r w:rsidRPr="00936F5C">
        <w:fldChar w:fldCharType="separate"/>
      </w:r>
      <w:r w:rsidRPr="00936F5C">
        <w:rPr>
          <w:vertAlign w:val="superscript"/>
        </w:rPr>
        <w:t>125</w:t>
      </w:r>
      <w:r w:rsidRPr="00936F5C">
        <w:fldChar w:fldCharType="end"/>
      </w:r>
      <w:r w:rsidRPr="00936F5C">
        <w:rPr>
          <w:rFonts w:hint="eastAsia"/>
        </w:rPr>
        <w:t xml:space="preserve"> On the other hand, V</w:t>
      </w:r>
      <w:r w:rsidRPr="00936F5C">
        <w:t>D</w:t>
      </w:r>
      <w:r w:rsidRPr="00936F5C">
        <w:rPr>
          <w:rFonts w:hint="eastAsia"/>
        </w:rPr>
        <w:t>D served as a</w:t>
      </w:r>
      <w:r w:rsidRPr="00936F5C">
        <w:t xml:space="preserve"> known risk factor for all-cause mortality in those with </w:t>
      </w:r>
      <w:r w:rsidRPr="00936F5C">
        <w:rPr>
          <w:rFonts w:hint="eastAsia"/>
        </w:rPr>
        <w:t xml:space="preserve">CKD due to </w:t>
      </w:r>
      <w:r w:rsidRPr="00936F5C">
        <w:t>disturbance of</w:t>
      </w:r>
      <w:r w:rsidRPr="00936F5C">
        <w:rPr>
          <w:rFonts w:hint="eastAsia"/>
        </w:rPr>
        <w:t xml:space="preserve"> calcium and phosphorus homeostasis, </w:t>
      </w:r>
      <w:r w:rsidRPr="00936F5C">
        <w:t>d</w:t>
      </w:r>
      <w:r w:rsidRPr="00936F5C">
        <w:rPr>
          <w:rFonts w:hint="eastAsia"/>
        </w:rPr>
        <w:t xml:space="preserve">ysregulation </w:t>
      </w:r>
      <w:r w:rsidRPr="00936F5C">
        <w:t>of the innate and adaptive immun</w:t>
      </w:r>
      <w:r w:rsidRPr="00936F5C">
        <w:rPr>
          <w:rFonts w:hint="eastAsia"/>
        </w:rPr>
        <w:t xml:space="preserve">e and </w:t>
      </w:r>
      <w:r w:rsidRPr="00936F5C">
        <w:t xml:space="preserve">increased </w:t>
      </w:r>
      <w:r w:rsidRPr="00936F5C">
        <w:t>microinflammation</w:t>
      </w:r>
      <w:r w:rsidRPr="00936F5C">
        <w:rPr>
          <w:rFonts w:hint="eastAsia"/>
        </w:rPr>
        <w:t>.</w:t>
      </w:r>
      <w:r w:rsidRPr="00936F5C">
        <w:fldChar w:fldCharType="begin"/>
      </w:r>
      <w:r w:rsidRPr="00936F5C">
        <w:instrText xml:space="preserve"> ADDIN EN.CITE &lt;EndNote&gt;&lt;Cite&gt;&lt;Author&gt;Goldsmith&lt;/Author&gt;&lt;Year&gt;2011&lt;/Year&gt;&lt;RecNum&gt;587&lt;/RecNum&gt;&lt;DisplayText&gt;&lt;style face="superscript"&gt;126&lt;/style&gt;&lt;/DisplayText&gt;&lt;record&gt;&lt;rec-number&gt;587&lt;/rec-number&gt;&lt;foreign-keys&gt;&lt;key app="EN" db-id="r5z9rvpf4dved3ew2eaxxw0300x95s2d0zav" timestamp="1727853932"&gt;587&lt;/key&gt;&lt;/foreign-keys&gt;&lt;ref-type name="Journal Article"&gt;17&lt;/ref-type&gt;&lt;contributors&gt;&lt;authors&gt;&lt;author&gt;Goldsmith, D. J.&lt;/author&gt;&lt;author&gt;Cunningham, J.&lt;/author&gt;&lt;/authors&gt;&lt;/contributors&gt;&lt;auth-address&gt;Renal and Transplantation D</w:instrText>
      </w:r>
      <w:r w:rsidRPr="00936F5C">
        <w:instrText>epartment, 6th Floor, Borough Wing, Guy&amp;apos;s Hospital, Great Maze Pond, London SE1 9RT, UK.&lt;/auth-address&gt;&lt;titles&gt;&lt;title&gt;Mineral metabolism and vitamin D in chronic kidney disease--more questions than answers&lt;/title&gt;&lt;secondary-title&gt;Nat Rev Nephrol&lt;/secondary-title&gt;&lt;/titles&gt;&lt;periodical&gt;&lt;full-title&gt;Nat Rev Nephrol&lt;/full-title&gt;&lt;/periodical&gt;&lt;pages&gt;341-6&lt;/pages&gt;&lt;volume&gt;7&lt;/volume&gt;&lt;number&gt;6&lt;/number&gt;&lt;edition&gt;20110503&lt;/edition&gt;&lt;keywords&gt;&lt;keyword&gt;Biomarkers/metabolism&lt;/keyword&gt;&lt;keyword&gt;Education, Medical, Continui</w:instrText>
      </w:r>
      <w:r w:rsidRPr="00936F5C">
        <w:instrText>ng&lt;/keyword&gt;&lt;keyword&gt;Humans&lt;/keyword&gt;&lt;keyword&gt;Minerals/*metabolism&lt;/keyword&gt;&lt;keyword&gt;Renal Insufficiency, Chronic/epidemiology/*metabolism&lt;/keyword&gt;&lt;keyword&gt;Risk Factors&lt;/keyword&gt;&lt;keyword&gt;Vitamin D/*metabolism&lt;/keyword&gt;&lt;/keywords&gt;&lt;dates&gt;&lt;year&gt;2011&lt;/year&gt;&lt;pub-dates&gt;&lt;date&gt;Jun&lt;/date&gt;&lt;/pub-dates&gt;&lt;/dates&gt;&lt;isbn&gt;1759-5061&lt;/isbn&gt;&lt;accession-num&gt;21537350&lt;/accession-num&gt;&lt;urls&gt;&lt;/urls&gt;&lt;electronic-resource-num&gt;10.1038/nrneph.2011.53&lt;/electronic-resource-num&gt;&lt;remote-database-provider&gt;NLM&lt;/remote-database-provider&gt;&lt;languag</w:instrText>
      </w:r>
      <w:r w:rsidRPr="00936F5C">
        <w:instrText>e&gt;eng&lt;/language&gt;&lt;/record&gt;&lt;/Cite&gt;&lt;/EndNote&gt;</w:instrText>
      </w:r>
      <w:r w:rsidRPr="00936F5C">
        <w:fldChar w:fldCharType="separate"/>
      </w:r>
      <w:r w:rsidRPr="00936F5C">
        <w:rPr>
          <w:vertAlign w:val="superscript"/>
        </w:rPr>
        <w:t>126</w:t>
      </w:r>
      <w:r w:rsidRPr="00936F5C">
        <w:fldChar w:fldCharType="end"/>
      </w:r>
      <w:r w:rsidRPr="00936F5C">
        <w:t xml:space="preserve"> </w:t>
      </w:r>
      <w:r w:rsidRPr="00936F5C">
        <w:rPr>
          <w:rFonts w:hint="eastAsia"/>
        </w:rPr>
        <w:t>Conversely, in</w:t>
      </w:r>
      <w:r w:rsidRPr="00936F5C">
        <w:t xml:space="preserve">dividuals with CKD are susceptible to developing </w:t>
      </w:r>
      <w:r w:rsidRPr="00936F5C">
        <w:rPr>
          <w:rFonts w:hint="eastAsia"/>
        </w:rPr>
        <w:t>VDD, which a</w:t>
      </w:r>
      <w:r w:rsidRPr="00936F5C">
        <w:t>ccelerate the progression of CKD</w:t>
      </w:r>
      <w:r w:rsidRPr="00936F5C">
        <w:rPr>
          <w:rFonts w:hint="eastAsia"/>
        </w:rPr>
        <w:t>.</w:t>
      </w:r>
      <w:r w:rsidRPr="00936F5C">
        <w:fldChar w:fldCharType="begin"/>
      </w:r>
      <w:r w:rsidRPr="00936F5C">
        <w:instrText xml:space="preserve"> ADDIN EN.CITE &lt;EndNote&gt;&lt;Cite&gt;&lt;Author&gt;Goldsmith&lt;/Author&gt;&lt;Year&gt;2011&lt;/Year&gt;&lt;RecNum&gt;587&lt;/RecNum&gt;&lt;DisplayText&gt;&lt;style face="superscript"&gt;126&lt;/style&gt;&lt;/DisplayText&gt;&lt;record&gt;&lt;rec-number&gt;587&lt;/rec-number&gt;&lt;foreign-keys&gt;&lt;key app="EN" db-id="r5z9rvpf4dved3ew2eaxxw0300x95s2d0zav" timestamp="1727853932"&gt;587&lt;/key&gt;&lt;/foreign-keys&gt;&lt;ref-type name="Journal Article"&gt;17&lt;/ref-type&gt;&lt;contributors&gt;&lt;authors&gt;&lt;author&gt;Goldsmith, D. J.&lt;/author&gt;&lt;author&gt;Cunningham, J.&lt;/author&gt;&lt;/authors&gt;&lt;/contributors&gt;&lt;auth-address&gt;Renal and Transplantation D</w:instrText>
      </w:r>
      <w:r w:rsidRPr="00936F5C">
        <w:instrText>epartment, 6th Floor, Borough Wing, Guy&amp;apos;s Hospital, Great Maze Pond, London SE1 9RT, UK.&lt;/auth-address&gt;&lt;titles&gt;&lt;title&gt;Mineral metabolism and vitamin D in chronic kidney disease--more questions than answers&lt;/title&gt;&lt;secondary-title&gt;Nat Rev Nephrol&lt;/secondary-title&gt;&lt;/titles&gt;&lt;periodical&gt;&lt;full-title&gt;Nat Rev Nephrol&lt;/full-title&gt;&lt;/periodical&gt;&lt;pages&gt;341-6&lt;/pages&gt;&lt;volume&gt;7&lt;/volume&gt;&lt;number&gt;6&lt;/number&gt;&lt;edition&gt;20110503&lt;/edition&gt;&lt;keywords&gt;&lt;keyword&gt;Biomarkers/metabolism&lt;/keyword&gt;&lt;keyword&gt;Education, Medical, Continui</w:instrText>
      </w:r>
      <w:r w:rsidRPr="00936F5C">
        <w:instrText>ng&lt;/keyword&gt;&lt;keyword&gt;Humans&lt;/keyword&gt;&lt;keyword&gt;Minerals/*metabolism&lt;/keyword&gt;&lt;keyword&gt;Renal Insufficiency, Chronic/epidemiology/*metabolism&lt;/keyword&gt;&lt;keyword&gt;Risk Factors&lt;/keyword&gt;&lt;keyword&gt;Vitamin D/*metabolism&lt;/keyword&gt;&lt;/keywords&gt;&lt;dates&gt;&lt;year&gt;2011&lt;/year&gt;&lt;pub-dates&gt;&lt;date&gt;Jun&lt;/date&gt;&lt;/pub-dates&gt;&lt;/dates&gt;&lt;isbn&gt;1759-5061&lt;/isbn&gt;&lt;accession-num&gt;21537350&lt;/accession-num&gt;&lt;urls&gt;&lt;/urls&gt;&lt;electronic-resource-num&gt;10.1038/nrneph.2011.53&lt;/electronic-resource-num&gt;&lt;remote-database-provider&gt;NLM&lt;/remote-database-provider&gt;&lt;languag</w:instrText>
      </w:r>
      <w:r w:rsidRPr="00936F5C">
        <w:instrText>e&gt;eng&lt;/language&gt;&lt;/record&gt;&lt;/Cite&gt;&lt;/EndNote&gt;</w:instrText>
      </w:r>
      <w:r w:rsidRPr="00936F5C">
        <w:fldChar w:fldCharType="separate"/>
      </w:r>
      <w:r w:rsidRPr="00936F5C">
        <w:rPr>
          <w:vertAlign w:val="superscript"/>
        </w:rPr>
        <w:t>126</w:t>
      </w:r>
      <w:r w:rsidRPr="00936F5C">
        <w:fldChar w:fldCharType="end"/>
      </w:r>
      <w:r w:rsidRPr="00936F5C">
        <w:rPr>
          <w:rFonts w:hint="eastAsia"/>
        </w:rPr>
        <w:t xml:space="preserve"> </w:t>
      </w:r>
    </w:p>
    <w:p w14:paraId="5536AF7A" w14:textId="77777777" w:rsidR="00567A0C" w:rsidRPr="00936F5C" w:rsidRDefault="00567A0C">
      <w:pPr>
        <w:pStyle w:val="1"/>
        <w:numPr>
          <w:ilvl w:val="0"/>
          <w:numId w:val="0"/>
        </w:numPr>
        <w:jc w:val="left"/>
      </w:pPr>
    </w:p>
    <w:p w14:paraId="5536AF7B" w14:textId="77777777" w:rsidR="00567A0C" w:rsidRPr="00936F5C" w:rsidRDefault="00936F5C">
      <w:pPr>
        <w:pStyle w:val="1"/>
        <w:numPr>
          <w:ilvl w:val="0"/>
          <w:numId w:val="0"/>
        </w:numPr>
        <w:jc w:val="left"/>
      </w:pPr>
      <w:r w:rsidRPr="00936F5C">
        <w:rPr>
          <w:rFonts w:hint="eastAsia"/>
        </w:rPr>
        <w:t>4.1 VD-induced gut microbiome change in MLKD</w:t>
      </w:r>
    </w:p>
    <w:p w14:paraId="5536AF7C" w14:textId="77777777" w:rsidR="00567A0C" w:rsidRPr="00936F5C" w:rsidRDefault="00936F5C">
      <w:pPr>
        <w:pStyle w:val="1"/>
        <w:numPr>
          <w:ilvl w:val="0"/>
          <w:numId w:val="0"/>
        </w:numPr>
        <w:jc w:val="left"/>
      </w:pPr>
      <w:r w:rsidRPr="00936F5C">
        <w:t>Recent studies have revealed functions of VD, particularly its role in regulating the immune system</w:t>
      </w:r>
      <w:r w:rsidRPr="00936F5C">
        <w:rPr>
          <w:rFonts w:hint="eastAsia"/>
        </w:rPr>
        <w:t>,</w:t>
      </w:r>
      <w:r w:rsidRPr="00936F5C">
        <w:t xml:space="preserve"> </w:t>
      </w:r>
      <w:r w:rsidRPr="00936F5C">
        <w:rPr>
          <w:rFonts w:hint="eastAsia"/>
        </w:rPr>
        <w:t>o</w:t>
      </w:r>
      <w:r w:rsidRPr="00936F5C">
        <w:t xml:space="preserve">ne of </w:t>
      </w:r>
      <w:r w:rsidRPr="00936F5C">
        <w:rPr>
          <w:rFonts w:hint="eastAsia"/>
        </w:rPr>
        <w:t>which</w:t>
      </w:r>
      <w:r w:rsidRPr="00936F5C">
        <w:t xml:space="preserve"> is facilitated by the modulation of gut microbiota.</w:t>
      </w:r>
      <w:r w:rsidRPr="00936F5C">
        <w:fldChar w:fldCharType="begin"/>
      </w:r>
      <w:r w:rsidRPr="00936F5C">
        <w:instrText xml:space="preserve"> ADDIN EN.CITE &lt;EndNote&gt;&lt;Cite&gt;&lt;Author&gt;Malaguarnera&lt;/Author&gt;&lt;Year&gt;2020&lt;/Year&gt;&lt;RecNum&gt;589&lt;/RecNum&gt;&lt;DisplayText&gt;&lt;style face="superscript"&gt;127&lt;/style&gt;&lt;/DisplayText&gt;&lt;record&gt;&lt;rec-number&gt;589&lt;/rec-number&gt;&lt;foreign-keys&gt;&lt;key app="EN" db-id="r5z9rvpf4dved3ew2eaxxw0300x95s2d0zav" timestamp="1727880555"&gt;589&lt;/key&gt;&lt;/foreign-keys&gt;&lt;ref-type name="Journal Article"&gt;17&lt;/ref-type&gt;&lt;contributors&gt;&lt;authors&gt;&lt;author&gt;Malaguarnera, L.&lt;/author&gt;&lt;/authors&gt;&lt;/contributors&gt;&lt;auth-address&gt;Department of Biomedical and Biotechnological Sciences,</w:instrText>
      </w:r>
      <w:r w:rsidRPr="00936F5C">
        <w:instrText xml:space="preserve"> University of Catania, Via Santa Sofia, 97, Catania, Italy. Electronic address: lucmal@unict.it.&lt;/auth-address&gt;&lt;titles&gt;&lt;title&gt;Vitamin D and microbiota: Two sides of the same coin in the immunomodulatory aspects&lt;/title&gt;&lt;secondary-title&gt;Int Immunopharmacol&lt;/secondary-title&gt;&lt;/titles&gt;&lt;periodical&gt;&lt;full-title&gt;Int Immunopharmacol&lt;/full-title&gt;&lt;/periodical&gt;&lt;pages&gt;106112&lt;/pages&gt;&lt;volume&gt;79&lt;/volume&gt;&lt;edition&gt;20191224&lt;/edition&gt;&lt;keywords&gt;&lt;keyword&gt;Animals&lt;/keyword&gt;&lt;keyword&gt;Dysbiosis/*metabolism&lt;/keyword&gt;&lt;keyword&gt;Gastroint</w:instrText>
      </w:r>
      <w:r w:rsidRPr="00936F5C">
        <w:instrText>estinal Diseases/*metabolism&lt;/keyword&gt;&lt;keyword&gt;Gastrointestinal Microbiome/*immunology&lt;/keyword&gt;&lt;keyword&gt;Homeostasis&lt;/keyword&gt;&lt;keyword&gt;Humans&lt;/keyword&gt;&lt;keyword&gt;Immunomodulation&lt;/keyword&gt;&lt;keyword&gt;Vitamin D/*metabolism&lt;/keyword&gt;&lt;keyword&gt;Immunoregulation&lt;/keyword&gt;&lt;keyword&gt;Microbiota&lt;/keyword&gt;&lt;keyword&gt;Vitamin D3&lt;/keyword&gt;&lt;/keywords&gt;&lt;dates&gt;&lt;year&gt;2020&lt;/year&gt;&lt;pub-dates&gt;&lt;date&gt;Feb&lt;/date&gt;&lt;/pub-dates&gt;&lt;/dates&gt;&lt;isbn&gt;1567-5769&lt;/isbn&gt;&lt;accession-num&gt;31877495&lt;/accession-num&gt;&lt;urls&gt;&lt;/urls&gt;&lt;custom1&gt;Declaration of Competing Int</w:instrText>
      </w:r>
      <w:r w:rsidRPr="00936F5C">
        <w:instrText>erest The author declares that the research was conducted in the absence of any commercial or financial relationships that could be construed as a potential conflict of interest.&lt;/custom1&gt;&lt;electronic-resource-num&gt;10.1016/j.intimp.2019.106112&lt;/electronic-resource-num&gt;&lt;remote-database-provider&gt;NLM&lt;/remote-database-provider&gt;&lt;language&gt;eng&lt;/language&gt;&lt;/record&gt;&lt;/Cite&gt;&lt;/EndNote&gt;</w:instrText>
      </w:r>
      <w:r w:rsidRPr="00936F5C">
        <w:fldChar w:fldCharType="separate"/>
      </w:r>
      <w:r w:rsidRPr="00936F5C">
        <w:rPr>
          <w:vertAlign w:val="superscript"/>
        </w:rPr>
        <w:t>127</w:t>
      </w:r>
      <w:r w:rsidRPr="00936F5C">
        <w:fldChar w:fldCharType="end"/>
      </w:r>
      <w:r w:rsidRPr="00936F5C">
        <w:rPr>
          <w:rFonts w:hint="eastAsia"/>
        </w:rPr>
        <w:t xml:space="preserve"> </w:t>
      </w:r>
      <w:r w:rsidRPr="00936F5C">
        <w:t>Bacterial</w:t>
      </w:r>
      <w:r w:rsidRPr="00936F5C">
        <w:rPr>
          <w:rFonts w:hint="eastAsia"/>
        </w:rPr>
        <w:t xml:space="preserve">-produced </w:t>
      </w:r>
      <w:r w:rsidRPr="00936F5C">
        <w:t>LPS</w:t>
      </w:r>
      <w:r w:rsidRPr="00936F5C">
        <w:rPr>
          <w:rFonts w:hint="eastAsia"/>
        </w:rPr>
        <w:t xml:space="preserve"> was involved in the</w:t>
      </w:r>
      <w:r w:rsidRPr="00936F5C">
        <w:t xml:space="preserve"> inflammation</w:t>
      </w:r>
      <w:r w:rsidRPr="00936F5C">
        <w:rPr>
          <w:rFonts w:hint="eastAsia"/>
        </w:rPr>
        <w:t xml:space="preserve"> and immune system </w:t>
      </w:r>
      <w:r w:rsidRPr="00936F5C">
        <w:t>in the development</w:t>
      </w:r>
      <w:r w:rsidRPr="00936F5C">
        <w:rPr>
          <w:rFonts w:hint="eastAsia"/>
        </w:rPr>
        <w:t xml:space="preserve"> of MASLD. Besides, gut microbiota interacted with the progression of MASLD through t</w:t>
      </w:r>
      <w:r w:rsidRPr="00936F5C">
        <w:t>oll-like receptors (TLR)</w:t>
      </w:r>
      <w:r w:rsidRPr="00936F5C">
        <w:rPr>
          <w:rFonts w:hint="eastAsia"/>
        </w:rPr>
        <w:t xml:space="preserve">, which </w:t>
      </w:r>
      <w:r w:rsidRPr="00936F5C">
        <w:t>expressed on gut epithelium</w:t>
      </w:r>
      <w:r w:rsidRPr="00936F5C">
        <w:rPr>
          <w:rFonts w:hint="eastAsia"/>
        </w:rPr>
        <w:t xml:space="preserve">, to </w:t>
      </w:r>
      <w:r w:rsidRPr="00936F5C">
        <w:t>mediat</w:t>
      </w:r>
      <w:r w:rsidRPr="00936F5C">
        <w:rPr>
          <w:rFonts w:hint="eastAsia"/>
        </w:rPr>
        <w:t>e</w:t>
      </w:r>
      <w:r w:rsidRPr="00936F5C">
        <w:t xml:space="preserve"> immune function</w:t>
      </w:r>
      <w:r w:rsidRPr="00936F5C">
        <w:rPr>
          <w:rFonts w:hint="eastAsia"/>
        </w:rPr>
        <w:t xml:space="preserve"> and stimulate inflammation.</w:t>
      </w:r>
      <w:r w:rsidRPr="00936F5C">
        <w:fldChar w:fldCharType="begin"/>
      </w:r>
      <w:r w:rsidRPr="00936F5C">
        <w:instrText xml:space="preserve"> ADDIN EN.CITE &lt;EndNote&gt;&lt;Cite&gt;&lt;Author&gt;Kwok&lt;/Author&gt;&lt;Year&gt;2013&lt;/Year&gt;&lt;RecNum&gt;665&lt;/RecNum&gt;&lt;DisplayText&gt;&lt;style face="superscript"&gt;128&lt;/style&gt;&lt;/DisplayText&gt;&lt;record&gt;&lt;rec-number&gt;665&lt;/rec-number&gt;&lt;foreign-keys&gt;&lt;key app="EN" db-id="r5z9rvpf4dved3ew2eaxxw0300x95s2d0zav" timestamp="1728465650"&gt;665&lt;/key&gt;&lt;/foreign-keys&gt;&lt;ref-type name="Journal Article"&gt;17&lt;/ref-type&gt;&lt;contributors&gt;&lt;authors&gt;&lt;author&gt;Kwok, R. M.&lt;/author&gt;&lt;author&gt;Torres, D. M.&lt;/author&gt;&lt;author&gt;Harrison, S. A.&lt;/author&gt;&lt;/authors&gt;&lt;/contributors&gt;&lt;auth-address&gt;Divisi</w:instrText>
      </w:r>
      <w:r w:rsidRPr="00936F5C">
        <w:instrText>on of Gastroenterology, Department of Medicine, Walter Reed National Military Medical Center, Washington, DC, USA.&lt;/auth-address&gt;&lt;titles&gt;&lt;title&gt;Vitamin D and nonalcoholic fatty liver disease (NAFLD): is it more than just an association?&lt;/title&gt;&lt;secondary-title&gt;Hepatology&lt;/secondary-title&gt;&lt;/titles&gt;&lt;periodical&gt;&lt;full-title&gt;Hepatology&lt;/full-title&gt;&lt;/periodical&gt;&lt;pages&gt;1166-74&lt;/pages&gt;&lt;volume&gt;58&lt;/volume&gt;&lt;number&gt;3&lt;/number&gt;&lt;edition&gt;20130729&lt;/edition&gt;&lt;keywords&gt;&lt;keyword&gt;Dietary Supplements&lt;/keyword&gt;&lt;keyword&gt;Disease Pro</w:instrText>
      </w:r>
      <w:r w:rsidRPr="00936F5C">
        <w:instrText>gression&lt;/keyword&gt;&lt;keyword&gt;Fatty Liver/*etiology/*physiopathology&lt;/keyword&gt;&lt;keyword&gt;Homeostasis/physiology&lt;/keyword&gt;&lt;keyword&gt;Humans&lt;/keyword&gt;&lt;keyword&gt;Non-alcoholic Fatty Liver Disease&lt;/keyword&gt;&lt;keyword&gt;Obesity/physiopathology&lt;/keyword&gt;&lt;keyword&gt;Vitamin D/administration &amp;amp; dosage/*physiology/therapeutic use&lt;/keyword&gt;&lt;keyword&gt;Vitamin D Deficiency/*complications&lt;/keyword&gt;&lt;/keywords&gt;&lt;dates&gt;&lt;year&gt;2013&lt;/year&gt;&lt;pub-dates&gt;&lt;date&gt;Sep&lt;/date&gt;&lt;/pub-dates&gt;&lt;/dates&gt;&lt;isbn&gt;0270-9139&lt;/isbn&gt;&lt;accession-num&gt;23504808&lt;/accession-</w:instrText>
      </w:r>
      <w:r w:rsidRPr="00936F5C">
        <w:instrText>num&gt;&lt;urls&gt;&lt;/urls&gt;&lt;electronic-resource-num&gt;10.1002/hep.26390&lt;/electronic-resource-num&gt;&lt;remote-database-provider&gt;NLM&lt;/remote-database-provider&gt;&lt;language&gt;eng&lt;/language&gt;&lt;/record&gt;&lt;/Cite&gt;&lt;/EndNote&gt;</w:instrText>
      </w:r>
      <w:r w:rsidRPr="00936F5C">
        <w:fldChar w:fldCharType="separate"/>
      </w:r>
      <w:r w:rsidRPr="00936F5C">
        <w:rPr>
          <w:vertAlign w:val="superscript"/>
        </w:rPr>
        <w:t>128</w:t>
      </w:r>
      <w:r w:rsidRPr="00936F5C">
        <w:fldChar w:fldCharType="end"/>
      </w:r>
      <w:r w:rsidRPr="00936F5C">
        <w:rPr>
          <w:rFonts w:hint="eastAsia"/>
        </w:rPr>
        <w:t xml:space="preserve"> Meanwhile,</w:t>
      </w:r>
      <w:r w:rsidRPr="00936F5C">
        <w:t xml:space="preserve"> immune system</w:t>
      </w:r>
      <w:r w:rsidRPr="00936F5C">
        <w:rPr>
          <w:rFonts w:hint="eastAsia"/>
        </w:rPr>
        <w:t xml:space="preserve"> was also </w:t>
      </w:r>
      <w:r w:rsidRPr="00936F5C">
        <w:t>affected in patients with</w:t>
      </w:r>
      <w:r w:rsidRPr="00936F5C">
        <w:rPr>
          <w:rFonts w:hint="eastAsia"/>
        </w:rPr>
        <w:t xml:space="preserve"> </w:t>
      </w:r>
      <w:r w:rsidRPr="00936F5C">
        <w:t>CKD</w:t>
      </w:r>
      <w:r w:rsidRPr="00936F5C">
        <w:rPr>
          <w:rFonts w:hint="eastAsia"/>
        </w:rPr>
        <w:t xml:space="preserve">, particularly TLRs, which played an essential role in </w:t>
      </w:r>
      <w:r w:rsidRPr="00936F5C">
        <w:t>synthesiz</w:t>
      </w:r>
      <w:r w:rsidRPr="00936F5C">
        <w:rPr>
          <w:rFonts w:hint="eastAsia"/>
        </w:rPr>
        <w:t>ing</w:t>
      </w:r>
      <w:r w:rsidRPr="00936F5C">
        <w:t xml:space="preserve"> cytokines in response to a bacterial challeng</w:t>
      </w:r>
      <w:r w:rsidRPr="00936F5C">
        <w:rPr>
          <w:rFonts w:hint="eastAsia"/>
        </w:rPr>
        <w:t>e.</w:t>
      </w:r>
      <w:r w:rsidRPr="00936F5C">
        <w:fldChar w:fldCharType="begin"/>
      </w:r>
      <w:r w:rsidRPr="00936F5C">
        <w:instrText xml:space="preserve"> ADDIN EN.CITE &lt;EndNote&gt;&lt;Cite&gt;&lt;Author&gt;Sterling&lt;/Author&gt;&lt;Year&gt;2012&lt;/Year&gt;&lt;RecNum&gt;581&lt;/RecNum&gt;&lt;DisplayText&gt;&lt;style face="superscript"&gt;129&lt;/style&gt;&lt;/DisplayText&gt;&lt;record&gt;&lt;rec-number&gt;581&lt;/rec-number&gt;&lt;foreign-keys&gt;&lt;key app="EN" db-id="r5z9rvpf4dved3ew2eaxxw0300x95s2d0zav" timestamp="1727852352"&gt;581&lt;/key&gt;&lt;/foreign-keys&gt;&lt;ref-type name="Journal Article"&gt;17&lt;/ref-type&gt;&lt;contributors&gt;&lt;authors&gt;&lt;author&gt;Sterling, K. A.&lt;/author&gt;&lt;author&gt;Eftekhari, P.&lt;/author&gt;&lt;author&gt;Girndt, M.&lt;/author&gt;&lt;author&gt;Kimmel, P. L.&lt;/author&gt;&lt;author&gt;Raj,</w:instrText>
      </w:r>
      <w:r w:rsidRPr="00936F5C">
        <w:instrText xml:space="preserve"> D. S.&lt;/author&gt;&lt;/authors&gt;&lt;/contributors&gt;&lt;auth-address&gt;Division of Renal Diseases and Hypertension, Department of Medicine, The George Washington University School of Medicine, 2150 Pennsylvania Avenue NW, Washington, DC 20037, USA.&lt;/auth-address&gt;&lt;titles&gt;&lt;title&gt;The immunoregulatory function of vitamin D: implications in chronic kidney disease&lt;/title&gt;&lt;secondary-title&gt;Nat Rev Nephrol&lt;/secondary-title&gt;&lt;/titles&gt;&lt;periodical&gt;&lt;full-title&gt;Nat Rev Nephrol&lt;/full-title&gt;&lt;/periodical&gt;&lt;pages&gt;403-12&lt;/pages&gt;&lt;volume&gt;8&lt;/volum</w:instrText>
      </w:r>
      <w:r w:rsidRPr="00936F5C">
        <w:instrText>e&gt;&lt;number&gt;7&lt;/number&gt;&lt;edition&gt;20120522&lt;/edition&gt;&lt;keywords&gt;&lt;keyword&gt;Humans&lt;/keyword&gt;&lt;keyword&gt;Renal Insufficiency, Chronic/*immunology/metabolism/mortality&lt;/keyword&gt;&lt;keyword&gt;Risk Factors&lt;/keyword&gt;&lt;keyword&gt;Signal Transduction/*immunology&lt;/keyword&gt;&lt;keyword&gt;Vitamin D/*immunology/metabolism&lt;/keyword&gt;&lt;keyword&gt;Vitamin D Deficiency/*immunology/metabolism/mortality&lt;/keyword&gt;&lt;/keywords&gt;&lt;dates&gt;&lt;year&gt;2012&lt;/year&gt;&lt;pub-dates&gt;&lt;date&gt;May 22&lt;/date&gt;&lt;/pub-dates&gt;&lt;/dates&gt;&lt;isbn&gt;1759-5061&lt;/isbn&gt;&lt;accession-num&gt;22614789&lt;/accession-num&gt;</w:instrText>
      </w:r>
      <w:r w:rsidRPr="00936F5C">
        <w:instrText>&lt;urls&gt;&lt;/urls&gt;&lt;electronic-resource-num&gt;10.1038/nrneph.2012.93&lt;/electronic-resource-num&gt;&lt;remote-database-provider&gt;NLM&lt;/remote-database-provider&gt;&lt;language&gt;eng&lt;/language&gt;&lt;/record&gt;&lt;/Cite&gt;&lt;/EndNote&gt;</w:instrText>
      </w:r>
      <w:r w:rsidRPr="00936F5C">
        <w:fldChar w:fldCharType="separate"/>
      </w:r>
      <w:r w:rsidRPr="00936F5C">
        <w:rPr>
          <w:vertAlign w:val="superscript"/>
        </w:rPr>
        <w:t>129</w:t>
      </w:r>
      <w:r w:rsidRPr="00936F5C">
        <w:fldChar w:fldCharType="end"/>
      </w:r>
      <w:r w:rsidRPr="00936F5C">
        <w:rPr>
          <w:rFonts w:hint="eastAsia"/>
        </w:rPr>
        <w:t xml:space="preserve"> VDD</w:t>
      </w:r>
      <w:r w:rsidRPr="00936F5C">
        <w:t xml:space="preserve"> </w:t>
      </w:r>
      <w:r w:rsidRPr="00936F5C">
        <w:rPr>
          <w:rFonts w:hint="eastAsia"/>
        </w:rPr>
        <w:t xml:space="preserve">causing </w:t>
      </w:r>
      <w:r w:rsidRPr="00936F5C">
        <w:lastRenderedPageBreak/>
        <w:t>dysbiosis</w:t>
      </w:r>
      <w:r w:rsidRPr="00936F5C">
        <w:rPr>
          <w:rFonts w:hint="eastAsia"/>
        </w:rPr>
        <w:t xml:space="preserve">, like increase in </w:t>
      </w:r>
      <w:proofErr w:type="spellStart"/>
      <w:r w:rsidRPr="00936F5C">
        <w:rPr>
          <w:i/>
          <w:iCs/>
        </w:rPr>
        <w:t>Bacteriodetes</w:t>
      </w:r>
      <w:proofErr w:type="spellEnd"/>
      <w:r w:rsidRPr="00936F5C">
        <w:t xml:space="preserve"> and </w:t>
      </w:r>
      <w:r w:rsidRPr="00936F5C">
        <w:rPr>
          <w:i/>
          <w:iCs/>
        </w:rPr>
        <w:t xml:space="preserve">Proteobacteria </w:t>
      </w:r>
      <w:r w:rsidRPr="00936F5C">
        <w:t>phyla</w:t>
      </w:r>
      <w:r w:rsidRPr="00936F5C">
        <w:rPr>
          <w:rFonts w:hint="eastAsia"/>
        </w:rPr>
        <w:t>,</w:t>
      </w:r>
      <w:r w:rsidRPr="00936F5C">
        <w:t xml:space="preserve"> </w:t>
      </w:r>
      <w:r w:rsidRPr="00936F5C">
        <w:rPr>
          <w:rFonts w:hint="eastAsia"/>
        </w:rPr>
        <w:t>probably resulting in the dys</w:t>
      </w:r>
      <w:r w:rsidRPr="00936F5C">
        <w:t>regulation</w:t>
      </w:r>
      <w:r w:rsidRPr="00936F5C">
        <w:rPr>
          <w:rFonts w:hint="eastAsia"/>
        </w:rPr>
        <w:t xml:space="preserve"> of immune system of host pathologies in MLKD.</w:t>
      </w:r>
      <w:r w:rsidRPr="00936F5C">
        <w:fldChar w:fldCharType="begin">
          <w:fldData xml:space="preserve">PEVuZE5vdGU+PENpdGU+PEF1dGhvcj5CZWxsZXJiYTwvQXV0aG9yPjxZZWFyPjIwMjE8L1llYXI+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</w:fldData>
        </w:fldChar>
      </w:r>
      <w:r w:rsidRPr="00936F5C">
        <w:instrText xml:space="preserve"> ADDIN EN.CITE </w:instrText>
      </w:r>
      <w:r w:rsidRPr="00936F5C">
        <w:fldChar w:fldCharType="begin">
          <w:fldData xml:space="preserve">PEVuZE5vdGU+PENpdGU+PEF1dGhvcj5CZWxsZXJiYTwvQXV0aG9yPjxZZWFyPjIwMjE8L1llYXI+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</w:fldData>
        </w:fldChar>
      </w:r>
      <w:r w:rsidRPr="00936F5C">
        <w:instrText xml:space="preserve"> ADDIN EN.CITE.DATA </w:instrText>
      </w:r>
      <w:r w:rsidRPr="00936F5C">
        <w:fldChar w:fldCharType="end"/>
      </w:r>
      <w:r w:rsidRPr="00936F5C">
        <w:fldChar w:fldCharType="separate"/>
      </w:r>
      <w:r w:rsidRPr="00936F5C">
        <w:rPr>
          <w:vertAlign w:val="superscript"/>
        </w:rPr>
        <w:t>130</w:t>
      </w:r>
      <w:r w:rsidRPr="00936F5C">
        <w:fldChar w:fldCharType="end"/>
      </w:r>
    </w:p>
    <w:p w14:paraId="5536AF7D" w14:textId="77777777" w:rsidR="00567A0C" w:rsidRPr="00936F5C" w:rsidRDefault="00567A0C">
      <w:pPr>
        <w:pStyle w:val="1"/>
        <w:numPr>
          <w:ilvl w:val="0"/>
          <w:numId w:val="0"/>
        </w:numPr>
        <w:jc w:val="left"/>
      </w:pPr>
    </w:p>
    <w:p w14:paraId="5536AF7E" w14:textId="77777777" w:rsidR="00567A0C" w:rsidRPr="00936F5C" w:rsidRDefault="00936F5C">
      <w:pPr>
        <w:pStyle w:val="1"/>
        <w:numPr>
          <w:ilvl w:val="0"/>
          <w:numId w:val="4"/>
        </w:numPr>
        <w:jc w:val="left"/>
      </w:pPr>
      <w:r w:rsidRPr="00936F5C">
        <w:rPr>
          <w:rFonts w:hint="eastAsia"/>
          <w:color w:val="000000"/>
        </w:rPr>
        <w:t>Potential treatment for MLKD by alternation of</w:t>
      </w:r>
      <w:r w:rsidRPr="00936F5C">
        <w:rPr>
          <w:rFonts w:hint="eastAsia"/>
        </w:rPr>
        <w:t xml:space="preserve"> gut microbiota</w:t>
      </w:r>
    </w:p>
    <w:p w14:paraId="5536AF7F" w14:textId="77777777" w:rsidR="00567A0C" w:rsidRPr="00936F5C" w:rsidRDefault="00936F5C">
      <w:pPr>
        <w:pStyle w:val="1"/>
        <w:numPr>
          <w:ilvl w:val="0"/>
          <w:numId w:val="0"/>
        </w:numPr>
        <w:jc w:val="left"/>
        <w:rPr>
          <w:color w:val="000000"/>
          <w:kern w:val="0"/>
        </w:rPr>
      </w:pPr>
      <w:r w:rsidRPr="00936F5C">
        <w:rPr>
          <w:rFonts w:hint="eastAsia"/>
        </w:rPr>
        <w:t xml:space="preserve">Despite </w:t>
      </w:r>
      <w:r w:rsidRPr="00936F5C">
        <w:t xml:space="preserve">there </w:t>
      </w:r>
      <w:r w:rsidRPr="00936F5C">
        <w:rPr>
          <w:rFonts w:hint="eastAsia"/>
        </w:rPr>
        <w:t>was</w:t>
      </w:r>
      <w:r w:rsidRPr="00936F5C">
        <w:t xml:space="preserve"> no single definitive treatment available for M</w:t>
      </w:r>
      <w:r w:rsidRPr="00936F5C">
        <w:rPr>
          <w:rFonts w:hint="eastAsia"/>
        </w:rPr>
        <w:t>L</w:t>
      </w:r>
      <w:r w:rsidRPr="00936F5C">
        <w:t>KD</w:t>
      </w:r>
      <w:r w:rsidRPr="00936F5C">
        <w:rPr>
          <w:rFonts w:hint="eastAsia"/>
        </w:rPr>
        <w:t>, drugs like vitamin E, s</w:t>
      </w:r>
      <w:r w:rsidRPr="00936F5C">
        <w:t>tatin</w:t>
      </w:r>
      <w:r w:rsidRPr="00936F5C">
        <w:rPr>
          <w:rFonts w:hint="eastAsia"/>
        </w:rPr>
        <w:t xml:space="preserve">, </w:t>
      </w:r>
      <w:r w:rsidRPr="00936F5C">
        <w:t>Dipeptidyl peptidase-4 inhibitors</w:t>
      </w:r>
      <w:r w:rsidRPr="00936F5C">
        <w:rPr>
          <w:rFonts w:hint="eastAsia"/>
        </w:rPr>
        <w:t>,</w:t>
      </w:r>
      <w:r w:rsidRPr="00936F5C">
        <w:t xml:space="preserve"> GLP-1 receptor agonists</w:t>
      </w:r>
      <w:r w:rsidRPr="00936F5C">
        <w:rPr>
          <w:rFonts w:hint="eastAsia"/>
        </w:rPr>
        <w:t xml:space="preserve"> </w:t>
      </w:r>
      <w:r w:rsidRPr="00936F5C">
        <w:t>(GLP</w:t>
      </w:r>
      <w:r w:rsidRPr="00936F5C">
        <w:rPr>
          <w:rFonts w:hint="eastAsia"/>
        </w:rPr>
        <w:t>-</w:t>
      </w:r>
      <w:r w:rsidRPr="00936F5C">
        <w:t>1</w:t>
      </w:r>
      <w:r w:rsidRPr="00936F5C">
        <w:rPr>
          <w:color w:val="000000"/>
        </w:rPr>
        <w:t xml:space="preserve"> RAs</w:t>
      </w:r>
      <w:r w:rsidRPr="00936F5C">
        <w:t>)</w:t>
      </w:r>
      <w:r w:rsidRPr="00936F5C">
        <w:rPr>
          <w:rFonts w:hint="eastAsia"/>
        </w:rPr>
        <w:t xml:space="preserve"> </w:t>
      </w:r>
      <w:r w:rsidRPr="00936F5C">
        <w:t>and</w:t>
      </w:r>
      <w:r w:rsidRPr="00936F5C">
        <w:rPr>
          <w:rFonts w:hint="eastAsia"/>
          <w:color w:val="231F20"/>
        </w:rPr>
        <w:t xml:space="preserve"> </w:t>
      </w:r>
      <w:r w:rsidRPr="00936F5C">
        <w:rPr>
          <w:rFonts w:hint="eastAsia"/>
          <w:color w:val="231F20"/>
        </w:rPr>
        <w:t>s</w:t>
      </w:r>
      <w:r w:rsidRPr="00936F5C">
        <w:rPr>
          <w:color w:val="231F20"/>
        </w:rPr>
        <w:t>odium glucose co-transporter 2</w:t>
      </w:r>
      <w:r w:rsidRPr="00936F5C">
        <w:rPr>
          <w:rFonts w:hint="eastAsia"/>
          <w:color w:val="231F20"/>
        </w:rPr>
        <w:t xml:space="preserve"> (</w:t>
      </w:r>
      <w:r w:rsidRPr="00936F5C">
        <w:t>SGLT2</w:t>
      </w:r>
      <w:r w:rsidRPr="00936F5C">
        <w:rPr>
          <w:rFonts w:hint="eastAsia"/>
        </w:rPr>
        <w:t>)</w:t>
      </w:r>
      <w:r w:rsidRPr="00936F5C">
        <w:t xml:space="preserve"> inhibitors</w:t>
      </w:r>
      <w:r w:rsidRPr="00936F5C">
        <w:rPr>
          <w:rFonts w:hint="eastAsia"/>
        </w:rPr>
        <w:t xml:space="preserve"> were </w:t>
      </w:r>
      <w:r w:rsidRPr="00936F5C">
        <w:t>extensively reviewed</w:t>
      </w:r>
      <w:r w:rsidRPr="00936F5C">
        <w:rPr>
          <w:rFonts w:hint="eastAsia"/>
        </w:rPr>
        <w:t>.</w:t>
      </w:r>
      <w:r w:rsidRPr="00936F5C">
        <w:fldChar w:fldCharType="begin">
          <w:fldData xml:space="preserve">PEVuZE5vdGU+PENpdGU+PEF1dGhvcj5XYW5nPC9BdXRob3I+PFllYXI+MjAyMjwvWWVhcj48UmVj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</w:fldData>
        </w:fldChar>
      </w:r>
      <w:r w:rsidRPr="00936F5C">
        <w:instrText xml:space="preserve"> ADDIN EN.CITE </w:instrText>
      </w:r>
      <w:r w:rsidRPr="00936F5C">
        <w:fldChar w:fldCharType="begin">
          <w:fldData xml:space="preserve">PEVuZE5vdGU+PENpdGU+PEF1dGhvcj5XYW5nPC9BdXRob3I+PFllYXI+MjAyMjwvWWVhcj48UmVj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</w:fldData>
        </w:fldChar>
      </w:r>
      <w:r w:rsidRPr="00936F5C">
        <w:instrText xml:space="preserve"> ADDIN EN.CITE.DATA </w:instrText>
      </w:r>
      <w:r w:rsidRPr="00936F5C">
        <w:fldChar w:fldCharType="end"/>
      </w:r>
      <w:r w:rsidRPr="00936F5C">
        <w:fldChar w:fldCharType="separate"/>
      </w:r>
      <w:r w:rsidRPr="00936F5C">
        <w:rPr>
          <w:vertAlign w:val="superscript"/>
        </w:rPr>
        <w:t>14</w:t>
      </w:r>
      <w:r w:rsidRPr="00936F5C">
        <w:fldChar w:fldCharType="end"/>
      </w:r>
      <w:r w:rsidRPr="00936F5C">
        <w:rPr>
          <w:rFonts w:hint="eastAsia"/>
        </w:rPr>
        <w:t xml:space="preserve"> In particular, </w:t>
      </w:r>
      <w:r w:rsidRPr="00936F5C">
        <w:rPr>
          <w:color w:val="000000"/>
        </w:rPr>
        <w:t>GLP-1 R</w:t>
      </w:r>
      <w:r w:rsidRPr="00936F5C">
        <w:rPr>
          <w:rFonts w:hint="eastAsia"/>
          <w:color w:val="000000"/>
        </w:rPr>
        <w:t xml:space="preserve">As and </w:t>
      </w:r>
      <w:r w:rsidRPr="00936F5C">
        <w:t>SGLT2 inhibitors</w:t>
      </w:r>
      <w:r w:rsidRPr="00936F5C">
        <w:rPr>
          <w:rFonts w:hint="eastAsia"/>
        </w:rPr>
        <w:t xml:space="preserve">, which </w:t>
      </w:r>
      <w:r w:rsidRPr="00936F5C">
        <w:rPr>
          <w:rFonts w:hint="eastAsia"/>
          <w:color w:val="000000"/>
        </w:rPr>
        <w:t>initially</w:t>
      </w:r>
      <w:r w:rsidRPr="00936F5C">
        <w:rPr>
          <w:color w:val="000000"/>
        </w:rPr>
        <w:t xml:space="preserve"> developed for the treatment of </w:t>
      </w:r>
      <w:r w:rsidRPr="00936F5C">
        <w:rPr>
          <w:rFonts w:hint="eastAsia"/>
          <w:color w:val="000000"/>
        </w:rPr>
        <w:t>d</w:t>
      </w:r>
      <w:r w:rsidRPr="00936F5C">
        <w:rPr>
          <w:color w:val="000000"/>
        </w:rPr>
        <w:t>iabetes</w:t>
      </w:r>
      <w:r w:rsidRPr="00936F5C">
        <w:rPr>
          <w:rFonts w:hint="eastAsia"/>
          <w:color w:val="000000"/>
        </w:rPr>
        <w:t xml:space="preserve">, are </w:t>
      </w:r>
      <w:r w:rsidRPr="00936F5C">
        <w:rPr>
          <w:color w:val="000000"/>
        </w:rPr>
        <w:t xml:space="preserve">potential to benefit </w:t>
      </w:r>
      <w:r w:rsidRPr="00936F5C">
        <w:rPr>
          <w:rFonts w:hint="eastAsia"/>
          <w:color w:val="000000"/>
        </w:rPr>
        <w:t xml:space="preserve">MLKD due to their abilities of </w:t>
      </w:r>
      <w:r w:rsidRPr="00936F5C">
        <w:rPr>
          <w:color w:val="000000"/>
        </w:rPr>
        <w:t>combat</w:t>
      </w:r>
      <w:r w:rsidRPr="00936F5C">
        <w:rPr>
          <w:rFonts w:hint="eastAsia"/>
          <w:color w:val="000000"/>
        </w:rPr>
        <w:t>ing</w:t>
      </w:r>
      <w:r w:rsidRPr="00936F5C">
        <w:rPr>
          <w:color w:val="000000"/>
        </w:rPr>
        <w:t xml:space="preserve"> obesity</w:t>
      </w:r>
      <w:r w:rsidRPr="00936F5C">
        <w:rPr>
          <w:rFonts w:hint="eastAsia"/>
          <w:color w:val="000000"/>
        </w:rPr>
        <w:t xml:space="preserve">, </w:t>
      </w:r>
      <w:r w:rsidRPr="00936F5C">
        <w:rPr>
          <w:color w:val="000000"/>
          <w:kern w:val="0"/>
        </w:rPr>
        <w:t>hepatic steatosis</w:t>
      </w:r>
      <w:r w:rsidRPr="00936F5C">
        <w:rPr>
          <w:rFonts w:hint="eastAsia"/>
          <w:color w:val="000000"/>
          <w:kern w:val="0"/>
        </w:rPr>
        <w:t xml:space="preserve"> and impaired kidney function via partly </w:t>
      </w:r>
      <w:r w:rsidRPr="00936F5C">
        <w:rPr>
          <w:color w:val="000000"/>
          <w:kern w:val="0"/>
        </w:rPr>
        <w:t>regulat</w:t>
      </w:r>
      <w:r w:rsidRPr="00936F5C">
        <w:rPr>
          <w:rFonts w:hint="eastAsia"/>
          <w:color w:val="000000"/>
          <w:kern w:val="0"/>
        </w:rPr>
        <w:t>ing gut microbiota.</w:t>
      </w:r>
      <w:r w:rsidRPr="00936F5C">
        <w:rPr>
          <w:color w:val="000000"/>
          <w:kern w:val="0"/>
        </w:rPr>
        <w:fldChar w:fldCharType="begin">
          <w:fldData xml:space="preserve">PEVuZE5vdGU+PENpdGU+PEF1dGhvcj5UaGVvZmlsaXM8L0F1dGhvcj48WWVhcj4yMDIyPC9ZZWFy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</w:fldData>
        </w:fldChar>
      </w:r>
      <w:r w:rsidRPr="00936F5C">
        <w:rPr>
          <w:color w:val="000000"/>
          <w:kern w:val="0"/>
        </w:rPr>
        <w:instrText xml:space="preserve"> ADDIN EN.CITE </w:instrText>
      </w:r>
      <w:r w:rsidRPr="00936F5C">
        <w:rPr>
          <w:color w:val="000000"/>
          <w:kern w:val="0"/>
        </w:rPr>
        <w:fldChar w:fldCharType="begin">
          <w:fldData xml:space="preserve">PEVuZE5vdGU+PENpdGU+PEF1dGhvcj5UaGVvZmlsaXM8L0F1dGhvcj48WWVhcj4yMDIyPC9ZZWFy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</w:fldData>
        </w:fldChar>
      </w:r>
      <w:r w:rsidRPr="00936F5C">
        <w:rPr>
          <w:color w:val="000000"/>
          <w:kern w:val="0"/>
        </w:rPr>
        <w:instrText xml:space="preserve"> ADDIN EN.CITE.DATA </w:instrText>
      </w:r>
      <w:r w:rsidRPr="00936F5C">
        <w:rPr>
          <w:color w:val="000000"/>
          <w:kern w:val="0"/>
        </w:rPr>
      </w:r>
      <w:r w:rsidRPr="00936F5C">
        <w:rPr>
          <w:color w:val="000000"/>
          <w:kern w:val="0"/>
        </w:rPr>
        <w:fldChar w:fldCharType="end"/>
      </w:r>
      <w:r w:rsidRPr="00936F5C">
        <w:rPr>
          <w:color w:val="000000"/>
          <w:kern w:val="0"/>
        </w:rPr>
      </w:r>
      <w:r w:rsidRPr="00936F5C">
        <w:rPr>
          <w:color w:val="000000"/>
          <w:kern w:val="0"/>
        </w:rPr>
        <w:fldChar w:fldCharType="separate"/>
      </w:r>
      <w:r w:rsidRPr="00936F5C">
        <w:rPr>
          <w:color w:val="000000"/>
          <w:kern w:val="0"/>
          <w:vertAlign w:val="superscript"/>
        </w:rPr>
        <w:t>123</w:t>
      </w:r>
      <w:r w:rsidRPr="00936F5C">
        <w:rPr>
          <w:color w:val="000000"/>
          <w:kern w:val="0"/>
        </w:rPr>
        <w:fldChar w:fldCharType="end"/>
      </w:r>
      <w:r w:rsidRPr="00936F5C">
        <w:rPr>
          <w:rFonts w:hint="eastAsia"/>
          <w:color w:val="000000"/>
          <w:kern w:val="0"/>
        </w:rPr>
        <w:t xml:space="preserve"> On the one hand, </w:t>
      </w:r>
      <w:r w:rsidRPr="00936F5C">
        <w:rPr>
          <w:color w:val="000000"/>
          <w:kern w:val="0"/>
        </w:rPr>
        <w:t>GLP-1 RA liraglutide</w:t>
      </w:r>
      <w:r w:rsidRPr="00936F5C">
        <w:rPr>
          <w:rFonts w:hint="eastAsia"/>
          <w:color w:val="000000"/>
          <w:kern w:val="0"/>
        </w:rPr>
        <w:t xml:space="preserve"> m</w:t>
      </w:r>
      <w:r w:rsidRPr="00936F5C">
        <w:rPr>
          <w:color w:val="000000"/>
          <w:kern w:val="0"/>
        </w:rPr>
        <w:t>odif</w:t>
      </w:r>
      <w:r w:rsidRPr="00936F5C">
        <w:rPr>
          <w:rFonts w:hint="eastAsia"/>
          <w:color w:val="000000"/>
          <w:kern w:val="0"/>
        </w:rPr>
        <w:t>ie</w:t>
      </w:r>
      <w:r w:rsidRPr="00936F5C">
        <w:rPr>
          <w:color w:val="000000"/>
          <w:kern w:val="0"/>
        </w:rPr>
        <w:t>d the structure of the gut microbiota</w:t>
      </w:r>
      <w:r w:rsidRPr="00936F5C">
        <w:rPr>
          <w:rFonts w:hint="eastAsia"/>
          <w:color w:val="000000"/>
          <w:kern w:val="0"/>
        </w:rPr>
        <w:t xml:space="preserve">, such as elevation of </w:t>
      </w:r>
      <w:r w:rsidRPr="00936F5C">
        <w:rPr>
          <w:color w:val="000000"/>
          <w:kern w:val="0"/>
        </w:rPr>
        <w:t>species</w:t>
      </w:r>
      <w:r w:rsidRPr="00936F5C">
        <w:rPr>
          <w:i/>
          <w:iCs/>
          <w:color w:val="000000"/>
          <w:kern w:val="0"/>
        </w:rPr>
        <w:t xml:space="preserve"> Lactobacillus </w:t>
      </w:r>
      <w:proofErr w:type="spellStart"/>
      <w:r w:rsidRPr="00936F5C">
        <w:rPr>
          <w:i/>
          <w:iCs/>
          <w:color w:val="000000"/>
          <w:kern w:val="0"/>
        </w:rPr>
        <w:t>reuteri</w:t>
      </w:r>
      <w:proofErr w:type="spellEnd"/>
      <w:r w:rsidRPr="00936F5C">
        <w:rPr>
          <w:rFonts w:hint="eastAsia"/>
          <w:i/>
          <w:iCs/>
          <w:color w:val="000000"/>
          <w:kern w:val="0"/>
        </w:rPr>
        <w:t>,</w:t>
      </w:r>
      <w:r w:rsidRPr="00936F5C">
        <w:rPr>
          <w:rFonts w:hint="eastAsia"/>
          <w:color w:val="000000"/>
          <w:kern w:val="0"/>
        </w:rPr>
        <w:t xml:space="preserve"> which enhanced </w:t>
      </w:r>
      <w:r w:rsidRPr="00936F5C">
        <w:rPr>
          <w:color w:val="000000"/>
          <w:kern w:val="0"/>
        </w:rPr>
        <w:t xml:space="preserve">weight-loss </w:t>
      </w:r>
      <w:r w:rsidRPr="00936F5C">
        <w:rPr>
          <w:rFonts w:hint="eastAsia"/>
          <w:color w:val="000000"/>
          <w:kern w:val="0"/>
        </w:rPr>
        <w:t xml:space="preserve">and </w:t>
      </w:r>
      <w:r w:rsidRPr="00936F5C">
        <w:rPr>
          <w:color w:val="000000"/>
          <w:kern w:val="0"/>
        </w:rPr>
        <w:t>fat browning</w:t>
      </w:r>
      <w:r w:rsidRPr="00936F5C">
        <w:rPr>
          <w:rFonts w:hint="eastAsia"/>
          <w:color w:val="000000"/>
          <w:kern w:val="0"/>
        </w:rPr>
        <w:t xml:space="preserve"> </w:t>
      </w:r>
      <w:r w:rsidRPr="00936F5C">
        <w:rPr>
          <w:color w:val="000000"/>
          <w:kern w:val="0"/>
        </w:rPr>
        <w:t>effect of GLP-1 R</w:t>
      </w:r>
      <w:r w:rsidRPr="00936F5C">
        <w:rPr>
          <w:rFonts w:hint="eastAsia"/>
          <w:color w:val="000000"/>
          <w:kern w:val="0"/>
        </w:rPr>
        <w:t>As in turn.</w:t>
      </w:r>
      <w:r w:rsidRPr="00936F5C">
        <w:rPr>
          <w:color w:val="000000"/>
          <w:kern w:val="0"/>
        </w:rPr>
        <w:fldChar w:fldCharType="begin"/>
      </w:r>
      <w:r w:rsidRPr="00936F5C">
        <w:rPr>
          <w:color w:val="000000"/>
          <w:kern w:val="0"/>
        </w:rPr>
        <w:instrText xml:space="preserve"> ADDIN EN.CITE &lt;EndNote&gt;&lt;Cite&gt;&lt;Author&gt;Lin&lt;/Author&gt;&lt;Year&gt;2023&lt;/Year&gt;&lt;RecNum&gt;608&lt;/RecNum&gt;&lt;DisplayText&gt;&lt;style face="superscript"&gt;131&lt;/style&gt;&lt;/DisplayText&gt;&lt;record&gt;&lt;rec-number&gt;608&lt;/rec-number&gt;&lt;foreign-keys&gt;&lt;key app="EN" db-id="r5z9rvpf4dved3ew2eaxxw0300x95s2d0zav" timestamp="1728183635"&gt;608&lt;/key&gt;&lt;/foreign-keys&gt;&lt;ref-type name="Journal Article"&gt;17&lt;/ref-type&gt;&lt;contributors&gt;&lt;authors&gt;&lt;author&gt;Lin, K.&lt;/author&gt;&lt;author&gt;Dong, C.&lt;/author&gt;&lt;author&gt;Zhao, B.&lt;/author&gt;&lt;author&gt;Zhou, B.&lt;/author&gt;&lt;author&gt;Yang, L.&lt;/author&gt;&lt;/authors&gt;&lt;/</w:instrText>
      </w:r>
      <w:r w:rsidRPr="00936F5C">
        <w:rPr>
          <w:color w:val="000000"/>
          <w:kern w:val="0"/>
        </w:rPr>
        <w:instrText>contributors&gt;&lt;auth-address&gt;Department of Biotherapy, Cancer Center and State Key Laboratory of Biotherapy West China Hospital Sichuan University Chengdu China.&lt;/auth-address&gt;&lt;titles&gt;&lt;title&gt;Glucagon-like peptide-1 receptor agonist regulates fat browning by altering the gut microbiota and ceramide metabolism&lt;/title&gt;&lt;secondary-title&gt;MedComm (2020)&lt;/secondary-title&gt;&lt;/titles&gt;&lt;periodical&gt;&lt;full-title&gt;MedComm (2020)&lt;/full-title&gt;&lt;/periodical&gt;&lt;pages&gt;e416&lt;/pages&gt;&lt;volume&gt;4&lt;/volume&gt;&lt;number&gt;6&lt;/number&gt;&lt;edition&gt;2023112</w:instrText>
      </w:r>
      <w:r w:rsidRPr="00936F5C">
        <w:rPr>
          <w:rFonts w:hint="eastAsia"/>
          <w:color w:val="000000"/>
          <w:kern w:val="0"/>
        </w:rPr>
        <w:instrText>0&lt;/e</w:instrText>
      </w:r>
      <w:r w:rsidRPr="00936F5C">
        <w:rPr>
          <w:rFonts w:hint="eastAsia"/>
          <w:color w:val="000000"/>
          <w:kern w:val="0"/>
        </w:rPr>
        <w:instrText>dition&gt;&lt;keywords&gt;&lt;keyword&gt;Glp</w:instrText>
      </w:r>
      <w:r w:rsidRPr="00936F5C">
        <w:rPr>
          <w:rFonts w:hint="eastAsia"/>
          <w:color w:val="000000"/>
          <w:kern w:val="0"/>
        </w:rPr>
        <w:instrText>‐</w:instrText>
      </w:r>
      <w:r w:rsidRPr="00936F5C">
        <w:rPr>
          <w:rFonts w:hint="eastAsia"/>
          <w:color w:val="000000"/>
          <w:kern w:val="0"/>
        </w:rPr>
        <w:instrText>1 ra&lt;/keyword&gt;&lt;keyword&gt;L. reuteri&lt;/keyword&gt;&lt;keyword&gt;ceramide&lt;/keyword&gt;&lt;keyword&gt;gut microbiota&lt;/keyword&gt;&lt;keyword&gt;obesity&lt;/keyword&gt;&lt;/keywords&gt;&lt;dates&gt;&lt;year&gt;2023&lt;/year&gt;&lt;pub-dates&gt;&lt;date&gt;Dec&lt;/date&gt;&lt;/pub-dates&gt;&lt;/dates&gt;&lt;isbn&gt;2688</w:instrText>
      </w:r>
      <w:r w:rsidRPr="00936F5C">
        <w:rPr>
          <w:color w:val="000000"/>
          <w:kern w:val="0"/>
        </w:rPr>
        <w:instrText>-2663&lt;/isbn&gt;&lt;accession-num&gt;38020719&lt;/accession-num&gt;&lt;urls&gt;&lt;/urls&gt;&lt;custom1&gt;The authors have no conflicts of interest to declare.&lt;/custom1&gt;&lt;custom2&gt;PMC10661313&lt;/custom2&gt;&lt;electronic-resource-num&gt;10.1002/mco2.416&lt;/electronic-resource-num&gt;&lt;remote-database-provider&gt;NL</w:instrText>
      </w:r>
      <w:r w:rsidRPr="00936F5C">
        <w:rPr>
          <w:color w:val="000000"/>
          <w:kern w:val="0"/>
        </w:rPr>
        <w:instrText>M&lt;/remote-database-provider&gt;&lt;language&gt;eng&lt;/language&gt;&lt;/record&gt;&lt;/Cite&gt;&lt;/EndNote&gt;</w:instrText>
      </w:r>
      <w:r w:rsidRPr="00936F5C">
        <w:rPr>
          <w:color w:val="000000"/>
          <w:kern w:val="0"/>
        </w:rPr>
        <w:fldChar w:fldCharType="separate"/>
      </w:r>
      <w:r w:rsidRPr="00936F5C">
        <w:rPr>
          <w:color w:val="000000"/>
          <w:kern w:val="0"/>
          <w:vertAlign w:val="superscript"/>
        </w:rPr>
        <w:t>131</w:t>
      </w:r>
      <w:r w:rsidRPr="00936F5C">
        <w:rPr>
          <w:color w:val="000000"/>
          <w:kern w:val="0"/>
        </w:rPr>
        <w:fldChar w:fldCharType="end"/>
      </w:r>
      <w:r w:rsidRPr="00936F5C">
        <w:rPr>
          <w:rFonts w:hint="eastAsia"/>
          <w:color w:val="000000"/>
          <w:kern w:val="0"/>
        </w:rPr>
        <w:t xml:space="preserve"> On the other hand, </w:t>
      </w:r>
      <w:r w:rsidRPr="00936F5C">
        <w:rPr>
          <w:color w:val="000000"/>
          <w:kern w:val="0"/>
        </w:rPr>
        <w:t>SGLT2</w:t>
      </w:r>
      <w:r w:rsidRPr="00936F5C">
        <w:rPr>
          <w:rFonts w:hint="eastAsia"/>
          <w:color w:val="000000"/>
          <w:kern w:val="0"/>
        </w:rPr>
        <w:t xml:space="preserve"> inhibitors reduced </w:t>
      </w:r>
      <w:r w:rsidRPr="00936F5C">
        <w:rPr>
          <w:color w:val="000000"/>
          <w:kern w:val="0"/>
        </w:rPr>
        <w:t xml:space="preserve">metabolites from uremic toxins to improve CKD by alternation of gut microbiota, such as an increase in </w:t>
      </w:r>
      <w:proofErr w:type="spellStart"/>
      <w:r w:rsidRPr="00936F5C">
        <w:rPr>
          <w:i/>
          <w:iCs/>
          <w:color w:val="000000"/>
          <w:kern w:val="0"/>
        </w:rPr>
        <w:t>Akkermansia</w:t>
      </w:r>
      <w:proofErr w:type="spellEnd"/>
      <w:r w:rsidRPr="00936F5C">
        <w:rPr>
          <w:color w:val="000000"/>
          <w:kern w:val="0"/>
        </w:rPr>
        <w:t xml:space="preserve"> and </w:t>
      </w:r>
      <w:r w:rsidRPr="00936F5C">
        <w:rPr>
          <w:i/>
          <w:iCs/>
          <w:color w:val="000000"/>
          <w:kern w:val="0"/>
        </w:rPr>
        <w:t>Lachnoclostridium</w:t>
      </w:r>
      <w:r w:rsidRPr="00936F5C">
        <w:rPr>
          <w:color w:val="000000"/>
          <w:kern w:val="0"/>
        </w:rPr>
        <w:t>.</w:t>
      </w:r>
      <w:r w:rsidRPr="00936F5C">
        <w:rPr>
          <w:color w:val="000000"/>
          <w:kern w:val="0"/>
        </w:rPr>
        <w:fldChar w:fldCharType="begin">
          <w:fldData xml:space="preserve">PEVuZE5vdGU+PENpdGU+PEF1dGhvcj5CaWxsaW5nPC9BdXRob3I+PFllYXI+MjAyNDwvWWVhcj48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</w:fldData>
        </w:fldChar>
      </w:r>
      <w:r w:rsidRPr="00936F5C">
        <w:rPr>
          <w:color w:val="000000"/>
          <w:kern w:val="0"/>
        </w:rPr>
        <w:instrText xml:space="preserve"> ADDIN EN.CITE </w:instrText>
      </w:r>
      <w:r w:rsidRPr="00936F5C">
        <w:rPr>
          <w:color w:val="000000"/>
          <w:kern w:val="0"/>
        </w:rPr>
        <w:fldChar w:fldCharType="begin">
          <w:fldData xml:space="preserve">PEVuZE5vdGU+PENpdGU+PEF1dGhvcj5CaWxsaW5nPC9BdXRob3I+PFllYXI+MjAyNDwvWWVhcj48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</w:fldData>
        </w:fldChar>
      </w:r>
      <w:r w:rsidRPr="00936F5C">
        <w:rPr>
          <w:color w:val="000000"/>
          <w:kern w:val="0"/>
        </w:rPr>
        <w:instrText xml:space="preserve"> ADDIN EN.CITE.DATA </w:instrText>
      </w:r>
      <w:r w:rsidRPr="00936F5C">
        <w:rPr>
          <w:color w:val="000000"/>
          <w:kern w:val="0"/>
        </w:rPr>
      </w:r>
      <w:r w:rsidRPr="00936F5C">
        <w:rPr>
          <w:color w:val="000000"/>
          <w:kern w:val="0"/>
        </w:rPr>
        <w:fldChar w:fldCharType="end"/>
      </w:r>
      <w:r w:rsidRPr="00936F5C">
        <w:rPr>
          <w:color w:val="000000"/>
          <w:kern w:val="0"/>
        </w:rPr>
      </w:r>
      <w:r w:rsidRPr="00936F5C">
        <w:rPr>
          <w:color w:val="000000"/>
          <w:kern w:val="0"/>
        </w:rPr>
        <w:fldChar w:fldCharType="separate"/>
      </w:r>
      <w:r w:rsidRPr="00936F5C">
        <w:rPr>
          <w:color w:val="000000"/>
          <w:kern w:val="0"/>
          <w:vertAlign w:val="superscript"/>
        </w:rPr>
        <w:t>132</w:t>
      </w:r>
      <w:r w:rsidRPr="00936F5C">
        <w:rPr>
          <w:color w:val="000000"/>
          <w:kern w:val="0"/>
        </w:rPr>
        <w:fldChar w:fldCharType="end"/>
      </w:r>
      <w:r w:rsidRPr="00936F5C">
        <w:rPr>
          <w:color w:val="000000"/>
          <w:kern w:val="0"/>
        </w:rPr>
        <w:t xml:space="preserve"> </w:t>
      </w:r>
    </w:p>
    <w:p w14:paraId="5536AF80" w14:textId="77777777" w:rsidR="00567A0C" w:rsidRPr="00936F5C" w:rsidRDefault="00567A0C">
      <w:pPr>
        <w:rPr>
          <w:i/>
          <w:iCs/>
          <w:color w:val="000000"/>
          <w:kern w:val="0"/>
        </w:rPr>
      </w:pPr>
    </w:p>
    <w:p w14:paraId="5536AF81" w14:textId="77777777" w:rsidR="00567A0C" w:rsidRPr="00936F5C" w:rsidRDefault="00936F5C">
      <w:pPr>
        <w:pStyle w:val="1"/>
        <w:numPr>
          <w:ilvl w:val="0"/>
          <w:numId w:val="4"/>
        </w:numPr>
        <w:jc w:val="left"/>
      </w:pPr>
      <w:r w:rsidRPr="00936F5C">
        <w:t>Conclusion</w:t>
      </w:r>
    </w:p>
    <w:p w14:paraId="5536AF82" w14:textId="77777777" w:rsidR="00567A0C" w:rsidRPr="00936F5C" w:rsidRDefault="00936F5C">
      <w:pPr>
        <w:rPr>
          <w:color w:val="000000"/>
        </w:rPr>
      </w:pPr>
      <w:bookmarkStart w:id="12" w:name="_Hlk150108435"/>
      <w:r w:rsidRPr="00936F5C">
        <w:t>A growing body of clinical and experimental evidence suggests that alteration of metabolites from the intestine and BA metabolism can influence the physiopathology of MLKD</w:t>
      </w:r>
      <w:bookmarkEnd w:id="12"/>
      <w:r w:rsidRPr="00936F5C">
        <w:t>.</w:t>
      </w:r>
      <w:r w:rsidRPr="00936F5C">
        <w:fldChar w:fldCharType="begin">
          <w:fldData xml:space="preserve">PEVuZE5vdGU+PENpdGU+PEF1dGhvcj5QdXJpPC9BdXRob3I+PFllYXI+MjAxODwvWWVhcj48UmVj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==
</w:fldData>
        </w:fldChar>
      </w:r>
      <w:r w:rsidRPr="00936F5C">
        <w:instrText xml:space="preserve"> ADDIN EN.CITE </w:instrText>
      </w:r>
      <w:r w:rsidRPr="00936F5C">
        <w:fldChar w:fldCharType="begin">
          <w:fldData xml:space="preserve">PEVuZE5vdGU+PENpdGU+PEF1dGhvcj5QdXJpPC9BdXRob3I+PFllYXI+MjAxODwvWWVhcj48UmVj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==
</w:fldData>
        </w:fldChar>
      </w:r>
      <w:r w:rsidRPr="00936F5C">
        <w:instrText xml:space="preserve"> ADDIN EN.CITE.DATA </w:instrText>
      </w:r>
      <w:r w:rsidRPr="00936F5C">
        <w:fldChar w:fldCharType="end"/>
      </w:r>
      <w:r w:rsidRPr="00936F5C">
        <w:fldChar w:fldCharType="separate"/>
      </w:r>
      <w:r w:rsidRPr="00936F5C">
        <w:rPr>
          <w:vertAlign w:val="superscript"/>
        </w:rPr>
        <w:t>21, 31</w:t>
      </w:r>
      <w:r w:rsidRPr="00936F5C">
        <w:fldChar w:fldCharType="end"/>
      </w:r>
      <w:r w:rsidRPr="00936F5C">
        <w:t xml:space="preserve"> </w:t>
      </w:r>
      <w:r w:rsidRPr="00936F5C">
        <w:rPr>
          <w:color w:val="000000"/>
        </w:rPr>
        <w:t>BAs and microbiota signature could serve as non</w:t>
      </w:r>
      <w:r w:rsidRPr="00936F5C">
        <w:rPr>
          <w:rFonts w:hint="eastAsia"/>
          <w:color w:val="000000"/>
        </w:rPr>
        <w:t>-</w:t>
      </w:r>
      <w:r w:rsidRPr="00936F5C">
        <w:rPr>
          <w:color w:val="000000"/>
        </w:rPr>
        <w:t>invasive diagnostic biomarkers</w:t>
      </w:r>
      <w:r w:rsidRPr="00936F5C">
        <w:rPr>
          <w:color w:val="000000"/>
        </w:rPr>
        <w:fldChar w:fldCharType="begin">
          <w:fldData xml:space="preserve">PEVuZE5vdGU+PENpdGU+PEF1dGhvcj5OaW1lcjwvQXV0aG9yPjxZZWFyPjIwMjE8L1llYXI+PFJl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</w:fldData>
        </w:fldChar>
      </w:r>
      <w:r w:rsidRPr="00936F5C">
        <w:rPr>
          <w:color w:val="000000"/>
        </w:rPr>
        <w:instrText xml:space="preserve"> ADDIN EN.CITE </w:instrText>
      </w:r>
      <w:r w:rsidRPr="00936F5C">
        <w:rPr>
          <w:color w:val="000000"/>
        </w:rPr>
        <w:fldChar w:fldCharType="begin">
          <w:fldData xml:space="preserve">PEVuZE5vdGU+PENpdGU+PEF1dGhvcj5OaW1lcjwvQXV0aG9yPjxZZWFyPjIwMjE8L1llYXI+PFJl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27, 68, 78</w:t>
      </w:r>
      <w:r w:rsidRPr="00936F5C">
        <w:rPr>
          <w:color w:val="000000"/>
        </w:rPr>
        <w:fldChar w:fldCharType="end"/>
      </w:r>
      <w:r w:rsidRPr="00936F5C">
        <w:rPr>
          <w:color w:val="000000"/>
        </w:rPr>
        <w:t xml:space="preserve"> and potential therapeutic target for MLKD,</w:t>
      </w:r>
      <w:r w:rsidRPr="00936F5C">
        <w:rPr>
          <w:color w:val="000000"/>
        </w:rPr>
        <w:fldChar w:fldCharType="begin">
          <w:fldData xml:space="preserve">PEVuZE5vdGU+PENpdGU+PEF1dGhvcj5HYXk8L0F1dGhvcj48WWVhcj4yMDIyPC9ZZWFyPjxSZWNO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</w:fldData>
        </w:fldChar>
      </w:r>
      <w:r w:rsidRPr="00936F5C">
        <w:rPr>
          <w:color w:val="000000"/>
        </w:rPr>
        <w:instrText xml:space="preserve"> ADDIN EN.CITE </w:instrText>
      </w:r>
      <w:r w:rsidRPr="00936F5C">
        <w:rPr>
          <w:color w:val="000000"/>
        </w:rPr>
        <w:fldChar w:fldCharType="begin">
          <w:fldData xml:space="preserve">PEVuZE5vdGU+PENpdGU+PEF1dGhvcj5HYXk8L0F1dGhvcj48WWVhcj4yMDIyPC9ZZWFyPjxSZWNO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133, 134</w:t>
      </w:r>
      <w:r w:rsidRPr="00936F5C">
        <w:rPr>
          <w:color w:val="000000"/>
        </w:rPr>
        <w:fldChar w:fldCharType="end"/>
      </w:r>
      <w:r w:rsidRPr="00936F5C">
        <w:rPr>
          <w:color w:val="000000"/>
        </w:rPr>
        <w:t xml:space="preserve"> but further </w:t>
      </w:r>
      <w:r w:rsidRPr="00936F5C">
        <w:rPr>
          <w:color w:val="000000"/>
        </w:rPr>
        <w:lastRenderedPageBreak/>
        <w:t xml:space="preserve">research is needed. </w:t>
      </w:r>
      <w:r w:rsidRPr="00936F5C">
        <w:t xml:space="preserve">The presence of </w:t>
      </w:r>
      <w:r w:rsidRPr="00936F5C">
        <w:rPr>
          <w:rFonts w:hint="eastAsia"/>
        </w:rPr>
        <w:t>MASLD</w:t>
      </w:r>
      <w:r w:rsidRPr="00936F5C">
        <w:t xml:space="preserve"> and advanced liver fibrosis </w:t>
      </w:r>
      <w:r w:rsidRPr="00936F5C">
        <w:rPr>
          <w:color w:val="000000"/>
        </w:rPr>
        <w:t xml:space="preserve">is associated with a </w:t>
      </w:r>
      <w:r w:rsidRPr="00936F5C">
        <w:rPr>
          <w:color w:val="000000"/>
        </w:rPr>
        <w:t>higher prevalence and incidence of CKD,</w:t>
      </w:r>
      <w:r w:rsidRPr="00936F5C">
        <w:rPr>
          <w:color w:val="000000"/>
        </w:rPr>
        <w:fldChar w:fldCharType="begin">
          <w:fldData xml:space="preserve">PEVuZE5vdGU+PENpdGU+PEF1dGhvcj5UYXJnaGVyPC9BdXRob3I+PFllYXI+MjAxNDwvWWVhcj48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==
</w:fldData>
        </w:fldChar>
      </w:r>
      <w:r w:rsidRPr="00936F5C">
        <w:rPr>
          <w:color w:val="000000"/>
        </w:rPr>
        <w:instrText xml:space="preserve"> ADDIN EN.CITE </w:instrText>
      </w:r>
      <w:r w:rsidRPr="00936F5C">
        <w:rPr>
          <w:color w:val="000000"/>
        </w:rPr>
        <w:fldChar w:fldCharType="begin">
          <w:fldData xml:space="preserve">PEVuZE5vdGU+PENpdGU+PEF1dGhvcj5UYXJnaGVyPC9BdXRob3I+PFllYXI+MjAxNDwvWWVhcj48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==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28, 135</w:t>
      </w:r>
      <w:r w:rsidRPr="00936F5C">
        <w:rPr>
          <w:color w:val="000000"/>
        </w:rPr>
        <w:fldChar w:fldCharType="end"/>
      </w:r>
      <w:r w:rsidRPr="00936F5C">
        <w:rPr>
          <w:color w:val="000000"/>
        </w:rPr>
        <w:t xml:space="preserve"> and certain circulating BAs</w:t>
      </w:r>
      <w:r w:rsidRPr="00936F5C">
        <w:rPr>
          <w:rFonts w:hint="eastAsia"/>
          <w:color w:val="000000"/>
        </w:rPr>
        <w:t xml:space="preserve">, </w:t>
      </w:r>
      <w:r w:rsidRPr="00936F5C">
        <w:rPr>
          <w:rFonts w:hint="eastAsia"/>
          <w:color w:val="000000"/>
        </w:rPr>
        <w:t>excessive fructose intake, VD</w:t>
      </w:r>
      <w:r w:rsidRPr="00936F5C">
        <w:rPr>
          <w:rFonts w:hint="eastAsia"/>
        </w:rPr>
        <w:t>D</w:t>
      </w:r>
      <w:r w:rsidRPr="00936F5C">
        <w:rPr>
          <w:color w:val="000000"/>
        </w:rPr>
        <w:t xml:space="preserve"> along with altered gut microbiota may influence renal disease via a variety of mechanisms. </w:t>
      </w:r>
      <w:r w:rsidRPr="00936F5C">
        <w:rPr>
          <w:rFonts w:hint="eastAsia"/>
          <w:color w:val="000000"/>
        </w:rPr>
        <w:t>GLP-1 RA and SGLT-2 inhibitors are potential treatment for MLKD p</w:t>
      </w:r>
      <w:r w:rsidRPr="00936F5C">
        <w:rPr>
          <w:color w:val="000000"/>
        </w:rPr>
        <w:t>artly exerts its effects through the gut microbiota</w:t>
      </w:r>
      <w:r w:rsidRPr="00936F5C">
        <w:rPr>
          <w:rFonts w:hint="eastAsia"/>
          <w:color w:val="000000"/>
        </w:rPr>
        <w:t>.</w:t>
      </w:r>
      <w:r w:rsidRPr="00936F5C">
        <w:rPr>
          <w:color w:val="000000"/>
        </w:rPr>
        <w:fldChar w:fldCharType="begin">
          <w:fldData xml:space="preserve">PEVuZE5vdGU+PENpdGU+PEF1dGhvcj5IYXRhPC9BdXRob3I+PFllYXI+MjAyMjwvWWVhcj48UmVj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</w:fldData>
        </w:fldChar>
      </w:r>
      <w:r w:rsidRPr="00936F5C">
        <w:rPr>
          <w:color w:val="000000"/>
        </w:rPr>
        <w:instrText xml:space="preserve"> ADDIN EN.CITE </w:instrText>
      </w:r>
      <w:r w:rsidRPr="00936F5C">
        <w:rPr>
          <w:color w:val="000000"/>
        </w:rPr>
        <w:fldChar w:fldCharType="begin">
          <w:fldData xml:space="preserve">PEVuZE5vdGU+PENpdGU+PEF1dGhvcj5IYXRhPC9BdXRob3I+PFllYXI+MjAyMjwvWWVhcj48UmVj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136, 137</w:t>
      </w:r>
      <w:r w:rsidRPr="00936F5C">
        <w:rPr>
          <w:color w:val="000000"/>
        </w:rPr>
        <w:fldChar w:fldCharType="end"/>
      </w:r>
      <w:r w:rsidRPr="00936F5C">
        <w:rPr>
          <w:color w:val="000000"/>
        </w:rPr>
        <w:t xml:space="preserve"> Three individual BAs are significantly higher in </w:t>
      </w:r>
      <w:r w:rsidRPr="00936F5C">
        <w:rPr>
          <w:rFonts w:hint="eastAsia"/>
          <w:color w:val="000000"/>
        </w:rPr>
        <w:t>MASLD</w:t>
      </w:r>
      <w:r w:rsidRPr="00936F5C">
        <w:rPr>
          <w:color w:val="000000"/>
        </w:rPr>
        <w:t xml:space="preserve"> patients with coexisting CKD, and FXR and TGR5, as two BA-associated receptors, are potentially involved in the development and progression of MLKD.</w:t>
      </w:r>
      <w:r w:rsidRPr="00936F5C">
        <w:rPr>
          <w:color w:val="000000"/>
        </w:rPr>
        <w:fldChar w:fldCharType="begin">
          <w:fldData xml:space="preserve">PEVuZE5vdGU+PENpdGU+PEF1dGhvcj5EZW5nPC9BdXRob3I+PFllYXI+MjAxMzwvWWVhcj48UmVj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</w:fldData>
        </w:fldChar>
      </w:r>
      <w:r w:rsidRPr="00936F5C">
        <w:rPr>
          <w:color w:val="000000"/>
        </w:rPr>
        <w:instrText xml:space="preserve"> ADDIN EN.CITE </w:instrText>
      </w:r>
      <w:r w:rsidRPr="00936F5C">
        <w:rPr>
          <w:color w:val="000000"/>
        </w:rPr>
        <w:fldChar w:fldCharType="begin">
          <w:fldData xml:space="preserve">PEVuZE5vdGU+PENpdGU+PEF1dGhvcj5EZW5nPC9BdXRob3I+PFllYXI+MjAxMzwvWWVhcj48UmVj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</w:fldData>
        </w:fldChar>
      </w:r>
      <w:r w:rsidRPr="00936F5C">
        <w:rPr>
          <w:color w:val="000000"/>
        </w:rPr>
        <w:instrText xml:space="preserve"> ADDIN EN.CITE.DATA </w:instrText>
      </w:r>
      <w:r w:rsidRPr="00936F5C">
        <w:rPr>
          <w:color w:val="000000"/>
        </w:rPr>
      </w:r>
      <w:r w:rsidRPr="00936F5C">
        <w:rPr>
          <w:color w:val="000000"/>
        </w:rPr>
        <w:fldChar w:fldCharType="end"/>
      </w:r>
      <w:r w:rsidRPr="00936F5C">
        <w:rPr>
          <w:color w:val="000000"/>
        </w:rPr>
      </w:r>
      <w:r w:rsidRPr="00936F5C">
        <w:rPr>
          <w:color w:val="000000"/>
        </w:rPr>
        <w:fldChar w:fldCharType="separate"/>
      </w:r>
      <w:r w:rsidRPr="00936F5C">
        <w:rPr>
          <w:color w:val="000000"/>
          <w:vertAlign w:val="superscript"/>
        </w:rPr>
        <w:t>115, 138</w:t>
      </w:r>
      <w:r w:rsidRPr="00936F5C">
        <w:rPr>
          <w:color w:val="000000"/>
        </w:rPr>
        <w:fldChar w:fldCharType="end"/>
      </w:r>
      <w:r w:rsidRPr="00936F5C">
        <w:rPr>
          <w:color w:val="000000"/>
        </w:rPr>
        <w:t xml:space="preserve"> </w:t>
      </w:r>
      <w:bookmarkStart w:id="13" w:name="_Hlk150108807"/>
      <w:r w:rsidRPr="00936F5C">
        <w:rPr>
          <w:color w:val="000000"/>
        </w:rPr>
        <w:t xml:space="preserve">Reliable biomarkers of BAs and their signaling pathways </w:t>
      </w:r>
      <w:r w:rsidRPr="00936F5C">
        <w:rPr>
          <w:rFonts w:hint="eastAsia"/>
          <w:color w:val="000000"/>
        </w:rPr>
        <w:t xml:space="preserve">and microbiota signature </w:t>
      </w:r>
      <w:r w:rsidRPr="00936F5C">
        <w:rPr>
          <w:color w:val="000000"/>
        </w:rPr>
        <w:t xml:space="preserve">are now needed to test therapeutic responses in </w:t>
      </w:r>
      <w:r w:rsidRPr="00936F5C">
        <w:rPr>
          <w:rFonts w:hint="eastAsia"/>
          <w:color w:val="000000"/>
        </w:rPr>
        <w:t>ML</w:t>
      </w:r>
      <w:r w:rsidRPr="00936F5C">
        <w:rPr>
          <w:color w:val="000000"/>
        </w:rPr>
        <w:t>KD.</w:t>
      </w:r>
    </w:p>
    <w:p w14:paraId="5536AF83" w14:textId="77777777" w:rsidR="00567A0C" w:rsidRPr="00936F5C" w:rsidRDefault="00567A0C"/>
    <w:bookmarkEnd w:id="13"/>
    <w:p w14:paraId="5536AF84" w14:textId="77777777" w:rsidR="00567A0C" w:rsidRPr="00936F5C" w:rsidRDefault="00936F5C">
      <w:r w:rsidRPr="00936F5C">
        <w:t>Authorship contribution statement:</w:t>
      </w:r>
    </w:p>
    <w:p w14:paraId="5536AF85" w14:textId="77777777" w:rsidR="00567A0C" w:rsidRPr="00936F5C" w:rsidRDefault="00936F5C">
      <w:r w:rsidRPr="00936F5C">
        <w:t>Dan-Qin Sun, Ming-Hua Zheng and Wen-Ying Chen drafted the manuscript and prepared the figures.</w:t>
      </w:r>
      <w:r w:rsidRPr="00936F5C">
        <w:rPr>
          <w:color w:val="231F20"/>
        </w:rPr>
        <w:t xml:space="preserve"> </w:t>
      </w:r>
      <w:proofErr w:type="gramStart"/>
      <w:r w:rsidRPr="00936F5C">
        <w:rPr>
          <w:color w:val="231F20"/>
        </w:rPr>
        <w:t>Jia-Hui Zhang</w:t>
      </w:r>
      <w:proofErr w:type="gramEnd"/>
      <w:r w:rsidRPr="00936F5C">
        <w:t xml:space="preserve"> and </w:t>
      </w:r>
      <w:r w:rsidRPr="00936F5C">
        <w:rPr>
          <w:color w:val="231F20"/>
        </w:rPr>
        <w:t>Liang Luo</w:t>
      </w:r>
      <w:r w:rsidRPr="00936F5C">
        <w:t xml:space="preserve"> collected the paper.</w:t>
      </w:r>
      <w:r w:rsidRPr="00936F5C">
        <w:rPr>
          <w:color w:val="231F20"/>
        </w:rPr>
        <w:t xml:space="preserve"> Li-Li Chen drew the figures. </w:t>
      </w:r>
      <w:r w:rsidRPr="00936F5C">
        <w:t>Christopher D. Byrne, Giovanni Targher, and Yan Ni contributed to writing and proofreading the manuscript.</w:t>
      </w:r>
    </w:p>
    <w:p w14:paraId="5536AF86" w14:textId="77777777" w:rsidR="00567A0C" w:rsidRPr="00936F5C" w:rsidRDefault="00567A0C"/>
    <w:p w14:paraId="5536AF87" w14:textId="77777777" w:rsidR="00567A0C" w:rsidRPr="00936F5C" w:rsidRDefault="00936F5C">
      <w:r w:rsidRPr="00936F5C">
        <w:t>A</w:t>
      </w:r>
      <w:r w:rsidRPr="00936F5C">
        <w:rPr>
          <w:rFonts w:hint="eastAsia"/>
        </w:rPr>
        <w:t>cknowledgments</w:t>
      </w:r>
      <w:r w:rsidRPr="00936F5C">
        <w:t>:</w:t>
      </w:r>
    </w:p>
    <w:p w14:paraId="5536AF88" w14:textId="77777777" w:rsidR="00567A0C" w:rsidRPr="00936F5C" w:rsidRDefault="00936F5C">
      <w:bookmarkStart w:id="14" w:name="OLE_LINK37"/>
      <w:r w:rsidRPr="00936F5C">
        <w:rPr>
          <w:rFonts w:hint="eastAsia"/>
        </w:rPr>
        <w:t xml:space="preserve">This work is supported by grants from the </w:t>
      </w:r>
      <w:bookmarkStart w:id="15" w:name="OLE_LINK13"/>
      <w:bookmarkStart w:id="16" w:name="OLE_LINK15"/>
      <w:r w:rsidRPr="00936F5C">
        <w:rPr>
          <w:rFonts w:hint="eastAsia"/>
        </w:rPr>
        <w:t>National Natural Science</w:t>
      </w:r>
      <w:bookmarkEnd w:id="15"/>
      <w:r w:rsidRPr="00936F5C">
        <w:rPr>
          <w:rFonts w:hint="eastAsia"/>
        </w:rPr>
        <w:t xml:space="preserve"> Foundation of China</w:t>
      </w:r>
      <w:bookmarkEnd w:id="16"/>
      <w:r w:rsidRPr="00936F5C">
        <w:rPr>
          <w:rFonts w:hint="eastAsia"/>
        </w:rPr>
        <w:t xml:space="preserve"> (</w:t>
      </w:r>
      <w:bookmarkStart w:id="17" w:name="OLE_LINK41"/>
      <w:bookmarkStart w:id="18" w:name="OLE_LINK14"/>
      <w:r w:rsidRPr="00936F5C">
        <w:rPr>
          <w:rFonts w:hint="eastAsia"/>
        </w:rPr>
        <w:t>82370577</w:t>
      </w:r>
      <w:bookmarkEnd w:id="17"/>
      <w:r w:rsidRPr="00936F5C">
        <w:rPr>
          <w:rFonts w:hint="eastAsia"/>
        </w:rPr>
        <w:t>, 82070588, 82000690</w:t>
      </w:r>
      <w:bookmarkEnd w:id="18"/>
      <w:proofErr w:type="gramStart"/>
      <w:r w:rsidRPr="00936F5C">
        <w:rPr>
          <w:rFonts w:hint="eastAsia"/>
        </w:rPr>
        <w:t xml:space="preserve">), </w:t>
      </w:r>
      <w:r w:rsidRPr="00936F5C">
        <w:t>and</w:t>
      </w:r>
      <w:proofErr w:type="gramEnd"/>
      <w:r w:rsidRPr="00936F5C">
        <w:t xml:space="preserve"> supported by </w:t>
      </w:r>
      <w:bookmarkStart w:id="19" w:name="OLE_LINK16"/>
      <w:r w:rsidRPr="00936F5C">
        <w:t>China Postdoctoral Science Foundation</w:t>
      </w:r>
      <w:bookmarkEnd w:id="19"/>
      <w:r w:rsidRPr="00936F5C">
        <w:t xml:space="preserve"> (</w:t>
      </w:r>
      <w:bookmarkStart w:id="20" w:name="OLE_LINK17"/>
      <w:r w:rsidRPr="00936F5C">
        <w:t>2023M732681</w:t>
      </w:r>
      <w:bookmarkEnd w:id="20"/>
      <w:r w:rsidRPr="00936F5C">
        <w:t xml:space="preserve">). </w:t>
      </w:r>
      <w:bookmarkStart w:id="21" w:name="OLE_LINK8"/>
      <w:r w:rsidRPr="00936F5C">
        <w:rPr>
          <w:color w:val="000000"/>
          <w:kern w:val="0"/>
          <w:lang w:bidi="ar"/>
        </w:rPr>
        <w:t xml:space="preserve">Dan-Qin Sun is supported in part by grants from </w:t>
      </w:r>
      <w:r w:rsidRPr="00936F5C">
        <w:rPr>
          <w:rFonts w:hint="eastAsia"/>
          <w:color w:val="000000"/>
          <w:kern w:val="0"/>
          <w:lang w:bidi="ar"/>
        </w:rPr>
        <w:t xml:space="preserve">Top Talent Support Program for young and middle-aged people of Wuxi Health </w:t>
      </w:r>
      <w:r w:rsidRPr="00936F5C">
        <w:rPr>
          <w:rFonts w:hint="eastAsia"/>
          <w:color w:val="000000"/>
          <w:kern w:val="0"/>
          <w:lang w:bidi="ar"/>
        </w:rPr>
        <w:lastRenderedPageBreak/>
        <w:t xml:space="preserve">Committee and </w:t>
      </w:r>
      <w:bookmarkStart w:id="22" w:name="OLE_LINK18"/>
      <w:r w:rsidRPr="00936F5C">
        <w:rPr>
          <w:rFonts w:hint="eastAsia"/>
          <w:color w:val="000000"/>
          <w:kern w:val="0"/>
          <w:lang w:bidi="ar"/>
        </w:rPr>
        <w:t>scientific technological innovation</w:t>
      </w:r>
      <w:bookmarkEnd w:id="22"/>
      <w:r w:rsidRPr="00936F5C">
        <w:rPr>
          <w:rFonts w:hint="eastAsia"/>
          <w:color w:val="000000"/>
          <w:kern w:val="0"/>
          <w:lang w:bidi="ar"/>
        </w:rPr>
        <w:t xml:space="preserve"> and venture capital fund </w:t>
      </w:r>
      <w:r w:rsidRPr="00936F5C">
        <w:rPr>
          <w:color w:val="000000"/>
          <w:kern w:val="0"/>
          <w:lang w:bidi="ar"/>
        </w:rPr>
        <w:t>in Wuxi</w:t>
      </w:r>
      <w:r w:rsidRPr="00936F5C">
        <w:rPr>
          <w:rFonts w:hint="eastAsia"/>
          <w:color w:val="000000"/>
          <w:kern w:val="0"/>
          <w:lang w:bidi="ar"/>
        </w:rPr>
        <w:t xml:space="preserve"> (BJ2023023), scientific technological innovation and venture capital fund </w:t>
      </w:r>
      <w:r w:rsidRPr="00936F5C">
        <w:rPr>
          <w:color w:val="000000"/>
          <w:kern w:val="0"/>
          <w:lang w:bidi="ar"/>
        </w:rPr>
        <w:t>in Wuxi</w:t>
      </w:r>
      <w:r w:rsidRPr="00936F5C">
        <w:rPr>
          <w:rFonts w:hint="eastAsia"/>
          <w:color w:val="000000"/>
          <w:kern w:val="0"/>
          <w:lang w:bidi="ar"/>
        </w:rPr>
        <w:t xml:space="preserve"> (Y20232011).</w:t>
      </w:r>
      <w:bookmarkEnd w:id="21"/>
      <w:r w:rsidRPr="00936F5C">
        <w:rPr>
          <w:rFonts w:hint="eastAsia"/>
        </w:rPr>
        <w:t xml:space="preserve"> </w:t>
      </w:r>
      <w:r w:rsidRPr="00936F5C">
        <w:t>GT is supported in part by grants from the School of Medicine, U</w:t>
      </w:r>
      <w:r w:rsidRPr="00936F5C">
        <w:t>niversity of Verona, Italy. CDB is supported in part by the Southampton NIHR Biomedical Research Centre (NIHR 203319), UK.</w:t>
      </w:r>
    </w:p>
    <w:bookmarkEnd w:id="14"/>
    <w:p w14:paraId="5536AF89" w14:textId="77777777" w:rsidR="00567A0C" w:rsidRPr="00936F5C" w:rsidRDefault="00567A0C"/>
    <w:p w14:paraId="5536AF8A" w14:textId="77777777" w:rsidR="00567A0C" w:rsidRPr="00936F5C" w:rsidRDefault="00936F5C">
      <w:pPr>
        <w:rPr>
          <w:rFonts w:eastAsia="DengXian"/>
        </w:rPr>
      </w:pPr>
      <w:r w:rsidRPr="00936F5C">
        <w:t>D</w:t>
      </w:r>
      <w:r w:rsidRPr="00936F5C">
        <w:rPr>
          <w:rFonts w:hint="eastAsia"/>
        </w:rPr>
        <w:t>eclaration of interests</w:t>
      </w:r>
      <w:r w:rsidRPr="00936F5C">
        <w:t>:</w:t>
      </w:r>
    </w:p>
    <w:p w14:paraId="5536AF8B" w14:textId="77777777" w:rsidR="00567A0C" w:rsidRPr="00936F5C" w:rsidRDefault="00936F5C">
      <w:r w:rsidRPr="00936F5C">
        <w:rPr>
          <w:rFonts w:hint="eastAsia"/>
        </w:rPr>
        <w:t>The authors declare no competing interests.</w:t>
      </w:r>
    </w:p>
    <w:p w14:paraId="5536AF8C" w14:textId="77777777" w:rsidR="00567A0C" w:rsidRPr="00936F5C" w:rsidRDefault="00567A0C"/>
    <w:p w14:paraId="5536AF8D" w14:textId="77777777" w:rsidR="00567A0C" w:rsidRPr="00936F5C" w:rsidRDefault="00936F5C">
      <w:r w:rsidRPr="00936F5C">
        <w:t>References</w:t>
      </w:r>
    </w:p>
    <w:p w14:paraId="5536AF8E" w14:textId="77777777" w:rsidR="00567A0C" w:rsidRPr="00936F5C" w:rsidRDefault="00936F5C">
      <w:pPr>
        <w:pStyle w:val="EndNoteBibliography"/>
        <w:ind w:left="720" w:hanging="720"/>
      </w:pPr>
      <w:r w:rsidRPr="00936F5C">
        <w:rPr>
          <w:sz w:val="24"/>
        </w:rPr>
        <w:fldChar w:fldCharType="begin"/>
      </w:r>
      <w:r w:rsidRPr="00936F5C">
        <w:rPr>
          <w:sz w:val="24"/>
        </w:rPr>
        <w:instrText xml:space="preserve"> ADDIN EN.REFLIST </w:instrText>
      </w:r>
      <w:r w:rsidRPr="00936F5C">
        <w:rPr>
          <w:sz w:val="24"/>
        </w:rPr>
        <w:fldChar w:fldCharType="separate"/>
      </w:r>
      <w:r w:rsidRPr="00936F5C">
        <w:t>1.</w:t>
      </w:r>
      <w:r w:rsidRPr="00936F5C">
        <w:tab/>
        <w:t xml:space="preserve">Rinschen MM, Ivanisevic J, Giera M, Siuzdak G. Identification of bioactive metabolites using activity metabolomics. </w:t>
      </w:r>
      <w:r w:rsidRPr="00936F5C">
        <w:rPr>
          <w:i/>
        </w:rPr>
        <w:t>Nat Rev Mol Cell Biol</w:t>
      </w:r>
      <w:r w:rsidRPr="00936F5C">
        <w:t xml:space="preserve"> 2019; 20 6:353-67.</w:t>
      </w:r>
    </w:p>
    <w:p w14:paraId="5536AF8F" w14:textId="77777777" w:rsidR="00567A0C" w:rsidRPr="00936F5C" w:rsidRDefault="00936F5C">
      <w:pPr>
        <w:pStyle w:val="EndNoteBibliography"/>
        <w:ind w:left="720" w:hanging="720"/>
      </w:pPr>
      <w:r w:rsidRPr="00936F5C">
        <w:t>2.</w:t>
      </w:r>
      <w:r w:rsidRPr="00936F5C">
        <w:tab/>
        <w:t xml:space="preserve">Canfora EE, Meex RCR, Venema K, Blaak EE. Gut microbial metabolites in obesity, NAFLD and T2DM. </w:t>
      </w:r>
      <w:r w:rsidRPr="00936F5C">
        <w:rPr>
          <w:i/>
        </w:rPr>
        <w:t>Nat Rev Endocrinol</w:t>
      </w:r>
      <w:r w:rsidRPr="00936F5C">
        <w:t xml:space="preserve"> 2019; 15 5:261-73.</w:t>
      </w:r>
    </w:p>
    <w:p w14:paraId="5536AF90" w14:textId="77777777" w:rsidR="00567A0C" w:rsidRPr="00936F5C" w:rsidRDefault="00936F5C">
      <w:pPr>
        <w:pStyle w:val="EndNoteBibliography"/>
        <w:ind w:left="720" w:hanging="720"/>
      </w:pPr>
      <w:r w:rsidRPr="00936F5C">
        <w:t>3.</w:t>
      </w:r>
      <w:r w:rsidRPr="00936F5C">
        <w:tab/>
        <w:t xml:space="preserve">Herman MA, Birnbaum MJ. Molecular aspects of fructose metabolism and metabolic disease. </w:t>
      </w:r>
      <w:r w:rsidRPr="00936F5C">
        <w:rPr>
          <w:i/>
        </w:rPr>
        <w:t>Cell Metab</w:t>
      </w:r>
      <w:r w:rsidRPr="00936F5C">
        <w:t xml:space="preserve"> 2021; 33 12:2329-54.</w:t>
      </w:r>
    </w:p>
    <w:p w14:paraId="5536AF91" w14:textId="77777777" w:rsidR="00567A0C" w:rsidRPr="00936F5C" w:rsidRDefault="00936F5C">
      <w:pPr>
        <w:pStyle w:val="EndNoteBibliography"/>
        <w:ind w:left="720" w:hanging="720"/>
      </w:pPr>
      <w:r w:rsidRPr="00936F5C">
        <w:t>4.</w:t>
      </w:r>
      <w:r w:rsidRPr="00936F5C">
        <w:tab/>
        <w:t xml:space="preserve">Holick MF. Vitamin D deficiency. </w:t>
      </w:r>
      <w:r w:rsidRPr="00936F5C">
        <w:rPr>
          <w:i/>
        </w:rPr>
        <w:t>N Engl J Med</w:t>
      </w:r>
      <w:r w:rsidRPr="00936F5C">
        <w:t xml:space="preserve"> 2007; 357 3:266-81.</w:t>
      </w:r>
    </w:p>
    <w:p w14:paraId="5536AF92" w14:textId="77777777" w:rsidR="00567A0C" w:rsidRPr="00936F5C" w:rsidRDefault="00936F5C">
      <w:pPr>
        <w:pStyle w:val="EndNoteBibliography"/>
        <w:ind w:left="720" w:hanging="720"/>
      </w:pPr>
      <w:r w:rsidRPr="00936F5C">
        <w:t>5.</w:t>
      </w:r>
      <w:r w:rsidRPr="00936F5C">
        <w:tab/>
        <w:t xml:space="preserve">Jiao N, Baker SS, Chapa-Rodriguez A, Liu W, Nugent CA, Tsompana M, et al. Suppressed hepatic bile acid signalling despite elevated production of primary and secondary bile acids in NAFLD. </w:t>
      </w:r>
      <w:r w:rsidRPr="00936F5C">
        <w:rPr>
          <w:i/>
        </w:rPr>
        <w:t>Gut</w:t>
      </w:r>
      <w:r w:rsidRPr="00936F5C">
        <w:t xml:space="preserve"> 2018; 67 10:1881-91.</w:t>
      </w:r>
    </w:p>
    <w:p w14:paraId="5536AF93" w14:textId="77777777" w:rsidR="00567A0C" w:rsidRPr="00936F5C" w:rsidRDefault="00936F5C">
      <w:pPr>
        <w:pStyle w:val="EndNoteBibliography"/>
        <w:ind w:left="720" w:hanging="720"/>
      </w:pPr>
      <w:r w:rsidRPr="00936F5C">
        <w:t>6.</w:t>
      </w:r>
      <w:r w:rsidRPr="00936F5C">
        <w:tab/>
        <w:t xml:space="preserve">Liu AN, Xu CF, Liu YR, Sun DQ, Jiang L, Tang LJ, et al. Secondary bile acids improve risk prediction for non-invasive identification of mild liver fibrosis in nonalcoholic fatty liver disease. </w:t>
      </w:r>
      <w:r w:rsidRPr="00936F5C">
        <w:rPr>
          <w:i/>
        </w:rPr>
        <w:t>Aliment Pharmacol Ther</w:t>
      </w:r>
      <w:r w:rsidRPr="00936F5C">
        <w:t xml:space="preserve"> 2023; 57 8:872-85.</w:t>
      </w:r>
    </w:p>
    <w:p w14:paraId="5536AF94" w14:textId="77777777" w:rsidR="00567A0C" w:rsidRPr="00936F5C" w:rsidRDefault="00936F5C">
      <w:pPr>
        <w:pStyle w:val="EndNoteBibliography"/>
        <w:ind w:left="720" w:hanging="720"/>
      </w:pPr>
      <w:r w:rsidRPr="00936F5C">
        <w:t>7.</w:t>
      </w:r>
      <w:r w:rsidRPr="00936F5C">
        <w:tab/>
        <w:t xml:space="preserve">Chen L, Tao X, Zeng M, Mi Y, Xu L. Clinical and histological features under different nomenclatures of fatty liver disease: NAFLD, MAFLD, MASLD and MetALD. </w:t>
      </w:r>
      <w:r w:rsidRPr="00936F5C">
        <w:rPr>
          <w:i/>
        </w:rPr>
        <w:t>J Hepatol</w:t>
      </w:r>
      <w:r w:rsidRPr="00936F5C">
        <w:t xml:space="preserve"> 2023.</w:t>
      </w:r>
    </w:p>
    <w:p w14:paraId="5536AF95" w14:textId="77777777" w:rsidR="00567A0C" w:rsidRPr="00936F5C" w:rsidRDefault="00936F5C">
      <w:pPr>
        <w:pStyle w:val="EndNoteBibliography"/>
        <w:ind w:left="720" w:hanging="720"/>
      </w:pPr>
      <w:r w:rsidRPr="00936F5C">
        <w:t>8.</w:t>
      </w:r>
      <w:r w:rsidRPr="00936F5C">
        <w:tab/>
        <w:t xml:space="preserve">Feng G, Valenti L, Wong VW, Fouad YM, Yilmaz Y, Kim W, et al. Recompensation in cirrhosis: unravelling the evolving natural history of nonalcoholic fatty liver disease. </w:t>
      </w:r>
      <w:r w:rsidRPr="00936F5C">
        <w:rPr>
          <w:i/>
        </w:rPr>
        <w:t>Nat Rev Gastroenterol Hepatol</w:t>
      </w:r>
      <w:r w:rsidRPr="00936F5C">
        <w:t xml:space="preserve"> 2023.</w:t>
      </w:r>
    </w:p>
    <w:p w14:paraId="5536AF96" w14:textId="77777777" w:rsidR="00567A0C" w:rsidRPr="00936F5C" w:rsidRDefault="00936F5C">
      <w:pPr>
        <w:pStyle w:val="EndNoteBibliography"/>
        <w:ind w:left="720" w:hanging="720"/>
      </w:pPr>
      <w:r w:rsidRPr="00936F5C">
        <w:t>9.</w:t>
      </w:r>
      <w:r w:rsidRPr="00936F5C">
        <w:tab/>
        <w:t xml:space="preserve">Sun DQ, Jin Y, Wang TY, Zheng KI, Rios RS, Zhang HY, et al. MAFLD and risk of CKD. </w:t>
      </w:r>
      <w:r w:rsidRPr="00936F5C">
        <w:rPr>
          <w:i/>
        </w:rPr>
        <w:t>Metabolism</w:t>
      </w:r>
      <w:r w:rsidRPr="00936F5C">
        <w:t xml:space="preserve"> 2021; 115:154433.</w:t>
      </w:r>
    </w:p>
    <w:p w14:paraId="5536AF97" w14:textId="77777777" w:rsidR="00567A0C" w:rsidRPr="00936F5C" w:rsidRDefault="00936F5C">
      <w:pPr>
        <w:pStyle w:val="EndNoteBibliography"/>
        <w:ind w:left="720" w:hanging="720"/>
      </w:pPr>
      <w:r w:rsidRPr="00936F5C">
        <w:lastRenderedPageBreak/>
        <w:t>10.</w:t>
      </w:r>
      <w:r w:rsidRPr="00936F5C">
        <w:tab/>
        <w:t xml:space="preserve">Jung CY, Ryu GW, Kim HW, Ahn SH, Kim SU, Kim BS. Advanced liver fibrosis measured by transient elastography predicts chronic kidney disease development in individuals with non-alcoholic fatty liver disease. </w:t>
      </w:r>
      <w:r w:rsidRPr="00936F5C">
        <w:rPr>
          <w:i/>
        </w:rPr>
        <w:t>Diabetologia</w:t>
      </w:r>
      <w:r w:rsidRPr="00936F5C">
        <w:t xml:space="preserve"> 2022; 65 3:518-27.</w:t>
      </w:r>
    </w:p>
    <w:p w14:paraId="5536AF98" w14:textId="77777777" w:rsidR="00567A0C" w:rsidRPr="00936F5C" w:rsidRDefault="00936F5C">
      <w:pPr>
        <w:pStyle w:val="EndNoteBibliography"/>
        <w:ind w:left="720" w:hanging="720"/>
      </w:pPr>
      <w:r w:rsidRPr="00936F5C">
        <w:t>11.</w:t>
      </w:r>
      <w:r w:rsidRPr="00936F5C">
        <w:tab/>
        <w:t xml:space="preserve">Jung CY, Lee JI, Ahn SH, Kim SU, Kim BS. Agile 3+ and Agile 4 scores predict chronic kidney disease development in metabolic dysfunction-associated steatotic liver disease. </w:t>
      </w:r>
      <w:r w:rsidRPr="00936F5C">
        <w:rPr>
          <w:i/>
        </w:rPr>
        <w:t>Aliment Pharmacol Ther</w:t>
      </w:r>
      <w:r w:rsidRPr="00936F5C">
        <w:t xml:space="preserve"> 2024.</w:t>
      </w:r>
    </w:p>
    <w:p w14:paraId="5536AF99" w14:textId="77777777" w:rsidR="00567A0C" w:rsidRPr="00936F5C" w:rsidRDefault="00936F5C">
      <w:pPr>
        <w:pStyle w:val="EndNoteBibliography"/>
        <w:ind w:left="720" w:hanging="720"/>
      </w:pPr>
      <w:r w:rsidRPr="00936F5C">
        <w:t>12.</w:t>
      </w:r>
      <w:r w:rsidRPr="00936F5C">
        <w:tab/>
        <w:t xml:space="preserve">Jung CY, Koh HB, Park KH, Joo YS, Kim HW, Ahn SH, et al. Metabolic dysfunction-associated fatty liver disease and risk of incident chronic kidney disease: A nationwide cohort study. </w:t>
      </w:r>
      <w:r w:rsidRPr="00936F5C">
        <w:rPr>
          <w:i/>
        </w:rPr>
        <w:t>Diabetes Metab</w:t>
      </w:r>
      <w:r w:rsidRPr="00936F5C">
        <w:t xml:space="preserve"> 2022; 48 4:101344.</w:t>
      </w:r>
    </w:p>
    <w:p w14:paraId="5536AF9A" w14:textId="77777777" w:rsidR="00567A0C" w:rsidRPr="00936F5C" w:rsidRDefault="00936F5C">
      <w:pPr>
        <w:pStyle w:val="EndNoteBibliography"/>
        <w:ind w:left="720" w:hanging="720"/>
      </w:pPr>
      <w:r w:rsidRPr="00936F5C">
        <w:t>13.</w:t>
      </w:r>
      <w:r w:rsidRPr="00936F5C">
        <w:tab/>
        <w:t xml:space="preserve">Feng G, Zhang X, Zhang L, Liu WY, Geng S, Yuan HY, et al. Novel urinary protein panels for the non-invasive diagnosis of non-alcoholic fatty liver disease and fibrosis stages. </w:t>
      </w:r>
      <w:r w:rsidRPr="00936F5C">
        <w:rPr>
          <w:i/>
        </w:rPr>
        <w:t>Liver Int</w:t>
      </w:r>
      <w:r w:rsidRPr="00936F5C">
        <w:t xml:space="preserve"> 2023; 43 6:1234-46.</w:t>
      </w:r>
    </w:p>
    <w:p w14:paraId="5536AF9B" w14:textId="77777777" w:rsidR="00567A0C" w:rsidRPr="00936F5C" w:rsidRDefault="00936F5C">
      <w:pPr>
        <w:pStyle w:val="EndNoteBibliography"/>
        <w:ind w:left="720" w:hanging="720"/>
      </w:pPr>
      <w:r w:rsidRPr="00936F5C">
        <w:t>14.</w:t>
      </w:r>
      <w:r w:rsidRPr="00936F5C">
        <w:tab/>
        <w:t xml:space="preserve">Wang TY, Wang RF, Bu ZY, Targher G, Byrne CD, Sun DQ, et al. Association of metabolic dysfunction-associated fatty liver disease with kidney disease. </w:t>
      </w:r>
      <w:r w:rsidRPr="00936F5C">
        <w:rPr>
          <w:i/>
        </w:rPr>
        <w:t>Nat Rev Nephrol</w:t>
      </w:r>
      <w:r w:rsidRPr="00936F5C">
        <w:t xml:space="preserve"> 2022; 18 4:259-68.</w:t>
      </w:r>
    </w:p>
    <w:p w14:paraId="5536AF9C" w14:textId="77777777" w:rsidR="00567A0C" w:rsidRPr="00936F5C" w:rsidRDefault="00936F5C">
      <w:pPr>
        <w:pStyle w:val="EndNoteBibliography"/>
        <w:ind w:left="720" w:hanging="720"/>
      </w:pPr>
      <w:r w:rsidRPr="00936F5C">
        <w:t>15.</w:t>
      </w:r>
      <w:r w:rsidRPr="00936F5C">
        <w:tab/>
        <w:t xml:space="preserve">Jimenez F, Monte MJ, El-Mir MY, Pascual MJ, Marin JJ. Chronic renal failure-induced changes in serum and urine bile acid profiles. </w:t>
      </w:r>
      <w:r w:rsidRPr="00936F5C">
        <w:rPr>
          <w:i/>
        </w:rPr>
        <w:t>Dig Dis Sci</w:t>
      </w:r>
      <w:r w:rsidRPr="00936F5C">
        <w:t xml:space="preserve"> 2002; 47 11:2398-406.</w:t>
      </w:r>
    </w:p>
    <w:p w14:paraId="5536AF9D" w14:textId="77777777" w:rsidR="00567A0C" w:rsidRPr="00936F5C" w:rsidRDefault="00936F5C">
      <w:pPr>
        <w:pStyle w:val="EndNoteBibliography"/>
        <w:ind w:left="720" w:hanging="720"/>
      </w:pPr>
      <w:r w:rsidRPr="00936F5C">
        <w:t>16.</w:t>
      </w:r>
      <w:r w:rsidRPr="00936F5C">
        <w:tab/>
        <w:t xml:space="preserve">Jia W, Xie G, Jia W. Bile acid-microbiota crosstalk in gastrointestinal inflammation and carcinogenesis. </w:t>
      </w:r>
      <w:r w:rsidRPr="00936F5C">
        <w:rPr>
          <w:i/>
        </w:rPr>
        <w:t>Nat Rev Gastroenterol Hepatol</w:t>
      </w:r>
      <w:r w:rsidRPr="00936F5C">
        <w:t xml:space="preserve"> 2018; 15 2:111-28.</w:t>
      </w:r>
    </w:p>
    <w:p w14:paraId="5536AF9E" w14:textId="77777777" w:rsidR="00567A0C" w:rsidRPr="00936F5C" w:rsidRDefault="00936F5C">
      <w:pPr>
        <w:pStyle w:val="EndNoteBibliography"/>
        <w:ind w:left="720" w:hanging="720"/>
      </w:pPr>
      <w:r w:rsidRPr="00936F5C">
        <w:t>17.</w:t>
      </w:r>
      <w:r w:rsidRPr="00936F5C">
        <w:tab/>
        <w:t xml:space="preserve">Taoka H, Yokoyama Y, Morimoto K, Kitamura N, Tanigaki T, Takashina Y, et al. Role of bile acids in the regulation of the metabolic pathways. </w:t>
      </w:r>
      <w:r w:rsidRPr="00936F5C">
        <w:rPr>
          <w:i/>
        </w:rPr>
        <w:t>World J Diabetes</w:t>
      </w:r>
      <w:r w:rsidRPr="00936F5C">
        <w:t xml:space="preserve"> 2016; 7 13:260-70.</w:t>
      </w:r>
    </w:p>
    <w:p w14:paraId="5536AF9F" w14:textId="77777777" w:rsidR="00567A0C" w:rsidRPr="00936F5C" w:rsidRDefault="00936F5C">
      <w:pPr>
        <w:pStyle w:val="EndNoteBibliography"/>
        <w:ind w:left="720" w:hanging="720"/>
      </w:pPr>
      <w:r w:rsidRPr="00936F5C">
        <w:t>18.</w:t>
      </w:r>
      <w:r w:rsidRPr="00936F5C">
        <w:tab/>
        <w:t xml:space="preserve">Thomas C, Pellicciari R, Pruzanski M, Auwerx J, Schoonjans K. Targeting bile-acid signalling for metabolic diseases. </w:t>
      </w:r>
      <w:r w:rsidRPr="00936F5C">
        <w:rPr>
          <w:i/>
        </w:rPr>
        <w:t>Nat Rev Drug Discov</w:t>
      </w:r>
      <w:r w:rsidRPr="00936F5C">
        <w:t xml:space="preserve"> 2008; 7 8:678-93.</w:t>
      </w:r>
    </w:p>
    <w:p w14:paraId="5536AFA0" w14:textId="77777777" w:rsidR="00567A0C" w:rsidRPr="00936F5C" w:rsidRDefault="00936F5C">
      <w:pPr>
        <w:pStyle w:val="EndNoteBibliography"/>
        <w:ind w:left="720" w:hanging="720"/>
      </w:pPr>
      <w:r w:rsidRPr="00936F5C">
        <w:t>19.</w:t>
      </w:r>
      <w:r w:rsidRPr="00936F5C">
        <w:tab/>
        <w:t xml:space="preserve">Devlin AS, Fischbach MA. A biosynthetic pathway for a prominent class of microbiota-derived bile acids. </w:t>
      </w:r>
      <w:r w:rsidRPr="00936F5C">
        <w:rPr>
          <w:i/>
        </w:rPr>
        <w:t>Nat Chem Biol</w:t>
      </w:r>
      <w:r w:rsidRPr="00936F5C">
        <w:t xml:space="preserve"> 2015; 11 9:685-90.</w:t>
      </w:r>
    </w:p>
    <w:p w14:paraId="5536AFA1" w14:textId="77777777" w:rsidR="00567A0C" w:rsidRPr="00936F5C" w:rsidRDefault="00936F5C">
      <w:pPr>
        <w:pStyle w:val="EndNoteBibliography"/>
        <w:ind w:left="720" w:hanging="720"/>
      </w:pPr>
      <w:r w:rsidRPr="00936F5C">
        <w:t>20.</w:t>
      </w:r>
      <w:r w:rsidRPr="00936F5C">
        <w:tab/>
        <w:t xml:space="preserve">Mouzaki M, Wang AY, Bandsma R, Comelli EM, Arendt BM, Zhang L, et al. Bile Acids and Dysbiosis in Non-Alcoholic Fatty Liver Disease. </w:t>
      </w:r>
      <w:r w:rsidRPr="00936F5C">
        <w:rPr>
          <w:i/>
        </w:rPr>
        <w:t>PLoS One</w:t>
      </w:r>
      <w:r w:rsidRPr="00936F5C">
        <w:t xml:space="preserve"> 2016; 11 5:e0151829.</w:t>
      </w:r>
    </w:p>
    <w:p w14:paraId="5536AFA2" w14:textId="77777777" w:rsidR="00567A0C" w:rsidRPr="00936F5C" w:rsidRDefault="00936F5C">
      <w:pPr>
        <w:pStyle w:val="EndNoteBibliography"/>
        <w:ind w:left="720" w:hanging="720"/>
      </w:pPr>
      <w:r w:rsidRPr="00936F5C">
        <w:t>21.</w:t>
      </w:r>
      <w:r w:rsidRPr="00936F5C">
        <w:tab/>
        <w:t xml:space="preserve">Puri P, Daita K, Joyce A, Mirshahi F, Santhekadur PK, Cazanave S, et al. The presence and severity of nonalcoholic steatohepatitis is associated with specific changes in circulating bile acids. </w:t>
      </w:r>
      <w:r w:rsidRPr="00936F5C">
        <w:rPr>
          <w:i/>
        </w:rPr>
        <w:t>Hepatology</w:t>
      </w:r>
      <w:r w:rsidRPr="00936F5C">
        <w:t xml:space="preserve"> 2018; 67 2:534-48.</w:t>
      </w:r>
    </w:p>
    <w:p w14:paraId="5536AFA3" w14:textId="77777777" w:rsidR="00567A0C" w:rsidRPr="00936F5C" w:rsidRDefault="00936F5C">
      <w:pPr>
        <w:pStyle w:val="EndNoteBibliography"/>
        <w:ind w:left="720" w:hanging="720"/>
      </w:pPr>
      <w:r w:rsidRPr="00936F5C">
        <w:t>22.</w:t>
      </w:r>
      <w:r w:rsidRPr="00936F5C">
        <w:tab/>
      </w:r>
      <w:r w:rsidRPr="00936F5C">
        <w:t xml:space="preserve">Smirnova E, Muthiah MD, Narayan N, Siddiqui MS, Puri P, Luketic VA, et al. Metabolic reprogramming of the intestinal microbiome with functional bile acid changes underlie the development of NAFLD. </w:t>
      </w:r>
      <w:r w:rsidRPr="00936F5C">
        <w:rPr>
          <w:i/>
        </w:rPr>
        <w:t>Hepatology</w:t>
      </w:r>
      <w:r w:rsidRPr="00936F5C">
        <w:t xml:space="preserve"> 2022.</w:t>
      </w:r>
    </w:p>
    <w:p w14:paraId="5536AFA4" w14:textId="77777777" w:rsidR="00567A0C" w:rsidRPr="00936F5C" w:rsidRDefault="00936F5C">
      <w:pPr>
        <w:pStyle w:val="EndNoteBibliography"/>
        <w:ind w:left="720" w:hanging="720"/>
      </w:pPr>
      <w:r w:rsidRPr="00936F5C">
        <w:t>23.</w:t>
      </w:r>
      <w:r w:rsidRPr="00936F5C">
        <w:tab/>
        <w:t xml:space="preserve">Lin D, Sun Q, Liu Z, Pan J, Zhu J, Wang S, et al. Gut microbiota and bile acids partially mediate the improvement of fibroblast growth factor 21 on methionine-choline-deficient diet-induced non-alcoholic fatty liver disease mice. </w:t>
      </w:r>
      <w:r w:rsidRPr="00936F5C">
        <w:rPr>
          <w:i/>
        </w:rPr>
        <w:t>Free Radic Biol Med</w:t>
      </w:r>
      <w:r w:rsidRPr="00936F5C">
        <w:t xml:space="preserve"> 2023; 195:199-218.</w:t>
      </w:r>
    </w:p>
    <w:p w14:paraId="5536AFA5" w14:textId="77777777" w:rsidR="00567A0C" w:rsidRPr="00936F5C" w:rsidRDefault="00936F5C">
      <w:pPr>
        <w:pStyle w:val="EndNoteBibliography"/>
        <w:ind w:left="720" w:hanging="720"/>
      </w:pPr>
      <w:r w:rsidRPr="00936F5C">
        <w:t>24.</w:t>
      </w:r>
      <w:r w:rsidRPr="00936F5C">
        <w:tab/>
        <w:t xml:space="preserve">Tang Y, Zhang J, Li J, Lei X, Xu D, Wang Y, et al. Turnover of bile acids in liver, serum and caecal content by high-fat diet feeding affects hepatic steatosis in rats. </w:t>
      </w:r>
      <w:r w:rsidRPr="00936F5C">
        <w:rPr>
          <w:i/>
        </w:rPr>
        <w:t>Biochim Biophys Acta Mol Cell Biol Lipids</w:t>
      </w:r>
      <w:r w:rsidRPr="00936F5C">
        <w:t xml:space="preserve"> 2019; 1864 10:1293-304.</w:t>
      </w:r>
    </w:p>
    <w:p w14:paraId="5536AFA6" w14:textId="77777777" w:rsidR="00567A0C" w:rsidRPr="00936F5C" w:rsidRDefault="00936F5C">
      <w:pPr>
        <w:pStyle w:val="EndNoteBibliography"/>
        <w:ind w:left="720" w:hanging="720"/>
      </w:pPr>
      <w:r w:rsidRPr="00936F5C">
        <w:t>25.</w:t>
      </w:r>
      <w:r w:rsidRPr="00936F5C">
        <w:tab/>
        <w:t xml:space="preserve">Chen F, Esmaili S, Rogers GB, Bugianesi E, Petta S, Marchesini G, et al. Lean NAFLD: A Distinct Entity Shaped by Differential Metabolic Adaptation. </w:t>
      </w:r>
      <w:r w:rsidRPr="00936F5C">
        <w:rPr>
          <w:i/>
        </w:rPr>
        <w:t>Hepatology</w:t>
      </w:r>
      <w:r w:rsidRPr="00936F5C">
        <w:t xml:space="preserve"> 2020; 71 4:1213-27.</w:t>
      </w:r>
    </w:p>
    <w:p w14:paraId="5536AFA7" w14:textId="77777777" w:rsidR="00567A0C" w:rsidRPr="00936F5C" w:rsidRDefault="00936F5C">
      <w:pPr>
        <w:pStyle w:val="EndNoteBibliography"/>
        <w:ind w:left="720" w:hanging="720"/>
      </w:pPr>
      <w:r w:rsidRPr="00936F5C">
        <w:t>26.</w:t>
      </w:r>
      <w:r w:rsidRPr="00936F5C">
        <w:tab/>
        <w:t xml:space="preserve">Caussy C, Hsu C, Singh S, Bassirian S, Kolar J, Faulkner C, et al. Serum bile acid patterns are associated with the presence of NAFLD in twins, and dose-dependent changes with increase </w:t>
      </w:r>
      <w:r w:rsidRPr="00936F5C">
        <w:lastRenderedPageBreak/>
        <w:t xml:space="preserve">in fibrosis stage in patients with biopsy-proven NAFLD. </w:t>
      </w:r>
      <w:r w:rsidRPr="00936F5C">
        <w:rPr>
          <w:i/>
        </w:rPr>
        <w:t>Aliment Pharmacol Ther</w:t>
      </w:r>
      <w:r w:rsidRPr="00936F5C">
        <w:t xml:space="preserve"> 2019; 49 2:183-93.</w:t>
      </w:r>
    </w:p>
    <w:p w14:paraId="5536AFA8" w14:textId="77777777" w:rsidR="00567A0C" w:rsidRPr="00936F5C" w:rsidRDefault="00936F5C">
      <w:pPr>
        <w:pStyle w:val="EndNoteBibliography"/>
        <w:ind w:left="720" w:hanging="720"/>
      </w:pPr>
      <w:r w:rsidRPr="00936F5C">
        <w:t>27.</w:t>
      </w:r>
      <w:r w:rsidRPr="00936F5C">
        <w:tab/>
        <w:t xml:space="preserve">Nimer N, Choucair I, Wang Z, Nemet I, Li L, Gukasyan J, et al. Bile acids profile, histopathological indices and genetic variants for non-alcoholic fatty liver disease progression. </w:t>
      </w:r>
      <w:r w:rsidRPr="00936F5C">
        <w:rPr>
          <w:i/>
        </w:rPr>
        <w:t>Metabolism</w:t>
      </w:r>
      <w:r w:rsidRPr="00936F5C">
        <w:t xml:space="preserve"> 2021; 116:154457.</w:t>
      </w:r>
    </w:p>
    <w:p w14:paraId="5536AFA9" w14:textId="77777777" w:rsidR="00567A0C" w:rsidRPr="00936F5C" w:rsidRDefault="00936F5C">
      <w:pPr>
        <w:pStyle w:val="EndNoteBibliography"/>
        <w:ind w:left="720" w:hanging="720"/>
      </w:pPr>
      <w:r w:rsidRPr="00936F5C">
        <w:t>28.</w:t>
      </w:r>
      <w:r w:rsidRPr="00936F5C">
        <w:tab/>
        <w:t xml:space="preserve">Sun DQ, Targher G, Byrne CD, Wheeler DC, Wong VW, Fan JG, et al. An international Delphi consensus statement on metabolic dysfunction-associated fatty liver disease and risk of chronic kidney disease. </w:t>
      </w:r>
      <w:r w:rsidRPr="00936F5C">
        <w:rPr>
          <w:i/>
        </w:rPr>
        <w:t>Hepatobiliary Surg Nutr</w:t>
      </w:r>
      <w:r w:rsidRPr="00936F5C">
        <w:t xml:space="preserve"> 2023; 12 3:386-403.</w:t>
      </w:r>
    </w:p>
    <w:p w14:paraId="5536AFAA" w14:textId="77777777" w:rsidR="00567A0C" w:rsidRPr="00936F5C" w:rsidRDefault="00936F5C">
      <w:pPr>
        <w:pStyle w:val="EndNoteBibliography"/>
        <w:ind w:left="720" w:hanging="720"/>
      </w:pPr>
      <w:r w:rsidRPr="00936F5C">
        <w:t>29.</w:t>
      </w:r>
      <w:r w:rsidRPr="00936F5C">
        <w:tab/>
        <w:t xml:space="preserve">Mantovani A, Petracca G, Beatrice G, Csermely A, Lonardo A, Schattenberg JM, et al. Non-alcoholic fatty liver disease and risk of incident chronic kidney disease: an updated meta-analysis. </w:t>
      </w:r>
      <w:r w:rsidRPr="00936F5C">
        <w:rPr>
          <w:i/>
        </w:rPr>
        <w:t>Gut</w:t>
      </w:r>
      <w:r w:rsidRPr="00936F5C">
        <w:t xml:space="preserve"> 2022; 71 1:156-62.</w:t>
      </w:r>
    </w:p>
    <w:p w14:paraId="5536AFAB" w14:textId="77777777" w:rsidR="00567A0C" w:rsidRPr="00936F5C" w:rsidRDefault="00936F5C">
      <w:pPr>
        <w:pStyle w:val="EndNoteBibliography"/>
        <w:ind w:left="720" w:hanging="720"/>
      </w:pPr>
      <w:r w:rsidRPr="00936F5C">
        <w:t>30.</w:t>
      </w:r>
      <w:r w:rsidRPr="00936F5C">
        <w:tab/>
        <w:t xml:space="preserve">Byrne CD, Targher G. NAFLD as a driver of chronic kidney disease. </w:t>
      </w:r>
      <w:r w:rsidRPr="00936F5C">
        <w:rPr>
          <w:i/>
        </w:rPr>
        <w:t>J Hepatol</w:t>
      </w:r>
      <w:r w:rsidRPr="00936F5C">
        <w:t xml:space="preserve"> 2020; 72 4:785-801.</w:t>
      </w:r>
    </w:p>
    <w:p w14:paraId="5536AFAC" w14:textId="77777777" w:rsidR="00567A0C" w:rsidRPr="00936F5C" w:rsidRDefault="00936F5C">
      <w:pPr>
        <w:pStyle w:val="EndNoteBibliography"/>
        <w:ind w:left="720" w:hanging="720"/>
      </w:pPr>
      <w:r w:rsidRPr="00936F5C">
        <w:t>31.</w:t>
      </w:r>
      <w:r w:rsidRPr="00936F5C">
        <w:tab/>
        <w:t xml:space="preserve">Chu L, Zhang K, Zhang Y, Jin X, Jiang H. Mechanism underlying an elevated serum bile acid level in chronic renal failure patients. </w:t>
      </w:r>
      <w:r w:rsidRPr="00936F5C">
        <w:rPr>
          <w:i/>
        </w:rPr>
        <w:t>Int Urol Nephrol</w:t>
      </w:r>
      <w:r w:rsidRPr="00936F5C">
        <w:t xml:space="preserve"> 2015; 47 2:345-51.</w:t>
      </w:r>
    </w:p>
    <w:p w14:paraId="5536AFAD" w14:textId="77777777" w:rsidR="00567A0C" w:rsidRPr="00936F5C" w:rsidRDefault="00936F5C">
      <w:pPr>
        <w:pStyle w:val="EndNoteBibliography"/>
        <w:ind w:left="720" w:hanging="720"/>
      </w:pPr>
      <w:r w:rsidRPr="00936F5C">
        <w:t>32.</w:t>
      </w:r>
      <w:r w:rsidRPr="00936F5C">
        <w:tab/>
        <w:t xml:space="preserve">Li X, Wang L, Ma S, Lin S, Wang C, Wang H. Combination of Oxalobacter Formigenes and Veillonella Parvula in Gastrointestinal Microbiota Related to Bile-Acid Metabolism as a Biomarker for Hypertensive Nephropathy. </w:t>
      </w:r>
      <w:r w:rsidRPr="00936F5C">
        <w:rPr>
          <w:i/>
        </w:rPr>
        <w:t>Int J Hypertens</w:t>
      </w:r>
      <w:r w:rsidRPr="00936F5C">
        <w:t xml:space="preserve"> 2022; 2022:5999530.</w:t>
      </w:r>
    </w:p>
    <w:p w14:paraId="5536AFAE" w14:textId="77777777" w:rsidR="00567A0C" w:rsidRPr="00936F5C" w:rsidRDefault="00936F5C">
      <w:pPr>
        <w:pStyle w:val="EndNoteBibliography"/>
        <w:ind w:left="720" w:hanging="720"/>
      </w:pPr>
      <w:r w:rsidRPr="00936F5C">
        <w:t>33.</w:t>
      </w:r>
      <w:r w:rsidRPr="00936F5C">
        <w:tab/>
        <w:t xml:space="preserve">Li R, Zeng L, Xie S, Chen J, Yu Y, Zhong L. Targeted metabolomics study of serum bile acid profile in patients with end-stage renal disease undergoing hemodialysis. </w:t>
      </w:r>
      <w:r w:rsidRPr="00936F5C">
        <w:rPr>
          <w:i/>
        </w:rPr>
        <w:t>PeerJ</w:t>
      </w:r>
      <w:r w:rsidRPr="00936F5C">
        <w:t xml:space="preserve"> 2019; 7:e7145.</w:t>
      </w:r>
    </w:p>
    <w:p w14:paraId="5536AFAF" w14:textId="77777777" w:rsidR="00567A0C" w:rsidRPr="00936F5C" w:rsidRDefault="00936F5C">
      <w:pPr>
        <w:pStyle w:val="EndNoteBibliography"/>
        <w:ind w:left="720" w:hanging="720"/>
      </w:pPr>
      <w:r w:rsidRPr="00936F5C">
        <w:t>34.</w:t>
      </w:r>
      <w:r w:rsidRPr="00936F5C">
        <w:tab/>
        <w:t xml:space="preserve">Li C, Zhou W, Li M, Shu X, Zhang L, Ji G. Salvia-Nelumbinis naturalis extract protects mice against MCD diet-induced steatohepatitis via activation of colonic FXR-FGF15 pathway. </w:t>
      </w:r>
      <w:r w:rsidRPr="00936F5C">
        <w:rPr>
          <w:i/>
        </w:rPr>
        <w:t>Biomed Pharmacother</w:t>
      </w:r>
      <w:r w:rsidRPr="00936F5C">
        <w:t xml:space="preserve"> 2021; 139:111587.</w:t>
      </w:r>
    </w:p>
    <w:p w14:paraId="5536AFB0" w14:textId="77777777" w:rsidR="00567A0C" w:rsidRPr="00936F5C" w:rsidRDefault="00936F5C">
      <w:pPr>
        <w:pStyle w:val="EndNoteBibliography"/>
        <w:ind w:left="720" w:hanging="720"/>
      </w:pPr>
      <w:r w:rsidRPr="00936F5C">
        <w:t>35.</w:t>
      </w:r>
      <w:r w:rsidRPr="00936F5C">
        <w:tab/>
        <w:t xml:space="preserve">Li Q, Li M, Li F, Zhou W, Dang Y, Zhang L, et al. Qiang-Gan formula extract improves non-alcoholic steatohepatitis via regulating bile acid metabolism and gut microbiota in mice. </w:t>
      </w:r>
      <w:r w:rsidRPr="00936F5C">
        <w:rPr>
          <w:i/>
        </w:rPr>
        <w:t>J Ethnopharmacol</w:t>
      </w:r>
      <w:r w:rsidRPr="00936F5C">
        <w:t xml:space="preserve"> 2020; 258:112896.</w:t>
      </w:r>
    </w:p>
    <w:p w14:paraId="5536AFB1" w14:textId="77777777" w:rsidR="00567A0C" w:rsidRPr="00936F5C" w:rsidRDefault="00936F5C">
      <w:pPr>
        <w:pStyle w:val="EndNoteBibliography"/>
        <w:ind w:left="720" w:hanging="720"/>
      </w:pPr>
      <w:r w:rsidRPr="00936F5C">
        <w:t>36.</w:t>
      </w:r>
      <w:r w:rsidRPr="00936F5C">
        <w:tab/>
        <w:t xml:space="preserve">He B, Jiang J, Shi Z, Wu L, Yan J, Chen Z, et al. Pure total flavonoids from citrus attenuate non-alcoholic steatohepatitis via regulating the gut microbiota and bile acid metabolism in mice. </w:t>
      </w:r>
      <w:r w:rsidRPr="00936F5C">
        <w:rPr>
          <w:i/>
        </w:rPr>
        <w:t>Biomed Pharmacother</w:t>
      </w:r>
      <w:r w:rsidRPr="00936F5C">
        <w:t xml:space="preserve"> 2021; 135:111183.</w:t>
      </w:r>
    </w:p>
    <w:p w14:paraId="5536AFB2" w14:textId="77777777" w:rsidR="00567A0C" w:rsidRPr="00936F5C" w:rsidRDefault="00936F5C">
      <w:pPr>
        <w:pStyle w:val="EndNoteBibliography"/>
        <w:ind w:left="720" w:hanging="720"/>
      </w:pPr>
      <w:r w:rsidRPr="00936F5C">
        <w:t>37.</w:t>
      </w:r>
      <w:r w:rsidRPr="00936F5C">
        <w:tab/>
        <w:t xml:space="preserve">Zhao J, Zhang QL, Shen JH, Wang K, Liu J. Magnesium lithospermate B improves the gut microbiome and bile acid metabolic profiles in a mouse model of diabetic nephropathy. </w:t>
      </w:r>
      <w:r w:rsidRPr="00936F5C">
        <w:rPr>
          <w:i/>
        </w:rPr>
        <w:t>Acta Pharmacol Sin</w:t>
      </w:r>
      <w:r w:rsidRPr="00936F5C">
        <w:t xml:space="preserve"> 2019; 40 4:507-13.</w:t>
      </w:r>
    </w:p>
    <w:p w14:paraId="5536AFB3" w14:textId="77777777" w:rsidR="00567A0C" w:rsidRPr="00936F5C" w:rsidRDefault="00936F5C">
      <w:pPr>
        <w:pStyle w:val="EndNoteBibliography"/>
        <w:ind w:left="720" w:hanging="720"/>
      </w:pPr>
      <w:r w:rsidRPr="00936F5C">
        <w:t>38.</w:t>
      </w:r>
      <w:r w:rsidRPr="00936F5C">
        <w:tab/>
      </w:r>
      <w:r w:rsidRPr="00936F5C">
        <w:t xml:space="preserve">Wei H, Wang L, An Z, Xie H, Liu W, Du Q, et al. QiDiTangShen granules modulated the gut microbiome composition and improved bile acid proﬁles in a mouse model of diabetic nephropathy. </w:t>
      </w:r>
      <w:r w:rsidRPr="00936F5C">
        <w:rPr>
          <w:i/>
        </w:rPr>
        <w:t>Biomed Pharmacother</w:t>
      </w:r>
      <w:r w:rsidRPr="00936F5C">
        <w:t xml:space="preserve"> 2021; 133:111061.</w:t>
      </w:r>
    </w:p>
    <w:p w14:paraId="5536AFB4" w14:textId="77777777" w:rsidR="00567A0C" w:rsidRPr="00936F5C" w:rsidRDefault="00936F5C">
      <w:pPr>
        <w:pStyle w:val="EndNoteBibliography"/>
        <w:ind w:left="720" w:hanging="720"/>
      </w:pPr>
      <w:r w:rsidRPr="00936F5C">
        <w:t>39.</w:t>
      </w:r>
      <w:r w:rsidRPr="00936F5C">
        <w:tab/>
        <w:t xml:space="preserve">Lake AD, Novak P, Shipkova P, Aranibar N, Robertson D, Reily MD, et al. Decreased hepatotoxic bile acid composition and altered synthesis in progressive human nonalcoholic fatty liver disease. </w:t>
      </w:r>
      <w:r w:rsidRPr="00936F5C">
        <w:rPr>
          <w:i/>
        </w:rPr>
        <w:t>Toxicol Appl Pharmacol</w:t>
      </w:r>
      <w:r w:rsidRPr="00936F5C">
        <w:t xml:space="preserve"> 2013; 268 2:132-40.</w:t>
      </w:r>
    </w:p>
    <w:p w14:paraId="5536AFB5" w14:textId="77777777" w:rsidR="00567A0C" w:rsidRPr="00936F5C" w:rsidRDefault="00936F5C">
      <w:pPr>
        <w:pStyle w:val="EndNoteBibliography"/>
        <w:ind w:left="720" w:hanging="720"/>
      </w:pPr>
      <w:r w:rsidRPr="00936F5C">
        <w:t>40.</w:t>
      </w:r>
      <w:r w:rsidRPr="00936F5C">
        <w:tab/>
        <w:t xml:space="preserve">Tan X, Liu Y, Long J, Chen S, Liao G, Wu S, et al. Trimethylamine N-Oxide Aggravates Liver Steatosis through Modulation of Bile Acid Metabolism and Inhibition of Farnesoid X Receptor Signaling in Nonalcoholic Fatty Liver Disease. </w:t>
      </w:r>
      <w:r w:rsidRPr="00936F5C">
        <w:rPr>
          <w:i/>
        </w:rPr>
        <w:t>Mol Nutr Food Res</w:t>
      </w:r>
      <w:r w:rsidRPr="00936F5C">
        <w:t xml:space="preserve"> 2019; 63 17:e1900257.</w:t>
      </w:r>
    </w:p>
    <w:p w14:paraId="5536AFB6" w14:textId="77777777" w:rsidR="00567A0C" w:rsidRPr="00936F5C" w:rsidRDefault="00936F5C">
      <w:pPr>
        <w:pStyle w:val="EndNoteBibliography"/>
        <w:ind w:left="720" w:hanging="720"/>
      </w:pPr>
      <w:r w:rsidRPr="00936F5C">
        <w:lastRenderedPageBreak/>
        <w:t>41.</w:t>
      </w:r>
      <w:r w:rsidRPr="00936F5C">
        <w:tab/>
        <w:t xml:space="preserve">Sydor S, Best J, Messerschmidt I, Manka P, Vilchez-Vargas R, Brodesser S, et al. Altered Microbiota Diversity and Bile Acid Signaling in Cirrhotic and Noncirrhotic NASH-HCC. </w:t>
      </w:r>
      <w:r w:rsidRPr="00936F5C">
        <w:rPr>
          <w:i/>
        </w:rPr>
        <w:t>Clin Transl Gastroenterol</w:t>
      </w:r>
      <w:r w:rsidRPr="00936F5C">
        <w:t xml:space="preserve"> 2020; 11 3:e00131.</w:t>
      </w:r>
    </w:p>
    <w:p w14:paraId="5536AFB7" w14:textId="77777777" w:rsidR="00567A0C" w:rsidRPr="00936F5C" w:rsidRDefault="00936F5C">
      <w:pPr>
        <w:pStyle w:val="EndNoteBibliography"/>
        <w:ind w:left="720" w:hanging="720"/>
      </w:pPr>
      <w:r w:rsidRPr="00936F5C">
        <w:t>42.</w:t>
      </w:r>
      <w:r w:rsidRPr="00936F5C">
        <w:tab/>
        <w:t xml:space="preserve">Wahlström A, Sayin SI, Marschall HU, Bäckhed F. Intestinal Crosstalk between Bile Acids and Microbiota and Its Impact on Host Metabolism. </w:t>
      </w:r>
      <w:r w:rsidRPr="00936F5C">
        <w:rPr>
          <w:i/>
        </w:rPr>
        <w:t>Cell Metab</w:t>
      </w:r>
      <w:r w:rsidRPr="00936F5C">
        <w:t xml:space="preserve"> 2016; 24 1:41-50.</w:t>
      </w:r>
    </w:p>
    <w:p w14:paraId="5536AFB8" w14:textId="77777777" w:rsidR="00567A0C" w:rsidRPr="00936F5C" w:rsidRDefault="00936F5C">
      <w:pPr>
        <w:pStyle w:val="EndNoteBibliography"/>
        <w:ind w:left="720" w:hanging="720"/>
      </w:pPr>
      <w:r w:rsidRPr="00936F5C">
        <w:t>43.</w:t>
      </w:r>
      <w:r w:rsidRPr="00936F5C">
        <w:tab/>
        <w:t xml:space="preserve">Kuang J, Wang J, Li Y, Li M, Zhao M, Ge K, et al. Hyodeoxycholic acid alleviates non-alcoholic fatty liver disease through modulating the gut-liver axis. </w:t>
      </w:r>
      <w:r w:rsidRPr="00936F5C">
        <w:rPr>
          <w:i/>
        </w:rPr>
        <w:t>Cell Metab</w:t>
      </w:r>
      <w:r w:rsidRPr="00936F5C">
        <w:t xml:space="preserve"> 2023.</w:t>
      </w:r>
    </w:p>
    <w:p w14:paraId="5536AFB9" w14:textId="77777777" w:rsidR="00567A0C" w:rsidRPr="00936F5C" w:rsidRDefault="00936F5C">
      <w:pPr>
        <w:pStyle w:val="EndNoteBibliography"/>
        <w:ind w:left="720" w:hanging="720"/>
      </w:pPr>
      <w:r w:rsidRPr="00936F5C">
        <w:t>44.</w:t>
      </w:r>
      <w:r w:rsidRPr="00936F5C">
        <w:tab/>
        <w:t xml:space="preserve">Bachrach WH, Hofmann AF. Ursodeoxycholic acid in the treatment of cholesterol cholelithiasis. part I. </w:t>
      </w:r>
      <w:r w:rsidRPr="00936F5C">
        <w:rPr>
          <w:i/>
        </w:rPr>
        <w:t>Dig Dis Sci</w:t>
      </w:r>
      <w:r w:rsidRPr="00936F5C">
        <w:t xml:space="preserve"> 1982; 27 8:737-61.</w:t>
      </w:r>
    </w:p>
    <w:p w14:paraId="5536AFBA" w14:textId="77777777" w:rsidR="00567A0C" w:rsidRPr="00936F5C" w:rsidRDefault="00936F5C">
      <w:pPr>
        <w:pStyle w:val="EndNoteBibliography"/>
        <w:ind w:left="720" w:hanging="720"/>
      </w:pPr>
      <w:r w:rsidRPr="00936F5C">
        <w:t>45.</w:t>
      </w:r>
      <w:r w:rsidRPr="00936F5C">
        <w:tab/>
        <w:t xml:space="preserve">Shah RA, Kowdley KV. Current and potential treatments for primary biliary cholangitis. </w:t>
      </w:r>
      <w:r w:rsidRPr="00936F5C">
        <w:rPr>
          <w:i/>
        </w:rPr>
        <w:t>Lancet Gastroenterol Hepatol</w:t>
      </w:r>
      <w:r w:rsidRPr="00936F5C">
        <w:t xml:space="preserve"> 2020; 5 3:306-15.</w:t>
      </w:r>
    </w:p>
    <w:p w14:paraId="5536AFBB" w14:textId="77777777" w:rsidR="00567A0C" w:rsidRPr="00936F5C" w:rsidRDefault="00936F5C">
      <w:pPr>
        <w:pStyle w:val="EndNoteBibliography"/>
        <w:ind w:left="720" w:hanging="720"/>
      </w:pPr>
      <w:r w:rsidRPr="00936F5C">
        <w:t>46.</w:t>
      </w:r>
      <w:r w:rsidRPr="00936F5C">
        <w:tab/>
        <w:t xml:space="preserve">Mueller M, Thorell A, Claudel T, Jha P, Koefeler H, Lackner C, et al. Ursodeoxycholic acid exerts farnesoid X receptor-antagonistic effects on bile acid and lipid metabolism in morbid obesity. </w:t>
      </w:r>
      <w:r w:rsidRPr="00936F5C">
        <w:rPr>
          <w:i/>
        </w:rPr>
        <w:t>J Hepatol</w:t>
      </w:r>
      <w:r w:rsidRPr="00936F5C">
        <w:t xml:space="preserve"> 2015; 62 6:1398-404.</w:t>
      </w:r>
    </w:p>
    <w:p w14:paraId="5536AFBC" w14:textId="77777777" w:rsidR="00567A0C" w:rsidRPr="00936F5C" w:rsidRDefault="00936F5C">
      <w:pPr>
        <w:pStyle w:val="EndNoteBibliography"/>
        <w:ind w:left="720" w:hanging="720"/>
      </w:pPr>
      <w:r w:rsidRPr="00936F5C">
        <w:t>47.</w:t>
      </w:r>
      <w:r w:rsidRPr="00936F5C">
        <w:tab/>
        <w:t xml:space="preserve">Osorio H, Coronel I, Arellano A, Franco M, Escalante B, Bautista R. Ursodeoxycholic acid decreases sodium-glucose cotransporter (SGLT2) expression and oxidative stress in the kidney of diabetic rats. </w:t>
      </w:r>
      <w:r w:rsidRPr="00936F5C">
        <w:rPr>
          <w:i/>
        </w:rPr>
        <w:t>Diabetes Res Clin Pract</w:t>
      </w:r>
      <w:r w:rsidRPr="00936F5C">
        <w:t xml:space="preserve"> 2012; 97 2:276-82.</w:t>
      </w:r>
    </w:p>
    <w:p w14:paraId="5536AFBD" w14:textId="77777777" w:rsidR="00567A0C" w:rsidRPr="00936F5C" w:rsidRDefault="00936F5C">
      <w:pPr>
        <w:pStyle w:val="EndNoteBibliography"/>
        <w:ind w:left="720" w:hanging="720"/>
      </w:pPr>
      <w:r w:rsidRPr="00936F5C">
        <w:t>48.</w:t>
      </w:r>
      <w:r w:rsidRPr="00936F5C">
        <w:tab/>
        <w:t xml:space="preserve">Volynets V, Küper MA, Strahl S, Maier IB, Spruss A, Wagnerberger S, et al. Nutrition, intestinal permeability, and blood ethanol levels are altered in patients with nonalcoholic fatty liver disease (NAFLD). </w:t>
      </w:r>
      <w:r w:rsidRPr="00936F5C">
        <w:rPr>
          <w:i/>
        </w:rPr>
        <w:t>Dig Dis Sci</w:t>
      </w:r>
      <w:r w:rsidRPr="00936F5C">
        <w:t xml:space="preserve"> 2012; 57 7:1932-41.</w:t>
      </w:r>
    </w:p>
    <w:p w14:paraId="5536AFBE" w14:textId="77777777" w:rsidR="00567A0C" w:rsidRPr="00936F5C" w:rsidRDefault="00936F5C">
      <w:pPr>
        <w:pStyle w:val="EndNoteBibliography"/>
        <w:ind w:left="720" w:hanging="720"/>
      </w:pPr>
      <w:r w:rsidRPr="00936F5C">
        <w:t>49.</w:t>
      </w:r>
      <w:r w:rsidRPr="00936F5C">
        <w:tab/>
        <w:t xml:space="preserve">Boursier J, Mueller O, Barret M, Machado M, Fizanne L, Araujo-Perez F, et al. The severity of nonalcoholic fatty liver disease is associated with gut dysbiosis and shift in the metabolic function of the gut microbiota. </w:t>
      </w:r>
      <w:r w:rsidRPr="00936F5C">
        <w:rPr>
          <w:i/>
        </w:rPr>
        <w:t>Hepatology</w:t>
      </w:r>
      <w:r w:rsidRPr="00936F5C">
        <w:t xml:space="preserve"> 2016; 63 3:764-75.</w:t>
      </w:r>
    </w:p>
    <w:p w14:paraId="5536AFBF" w14:textId="77777777" w:rsidR="00567A0C" w:rsidRPr="00936F5C" w:rsidRDefault="00936F5C">
      <w:pPr>
        <w:pStyle w:val="EndNoteBibliography"/>
        <w:ind w:left="720" w:hanging="720"/>
      </w:pPr>
      <w:r w:rsidRPr="00936F5C">
        <w:t>50.</w:t>
      </w:r>
      <w:r w:rsidRPr="00936F5C">
        <w:tab/>
      </w:r>
      <w:r w:rsidRPr="00936F5C">
        <w:t xml:space="preserve">Leung C, Rivera L, Furness JB, Angus PW. The role of the gut microbiota in NAFLD. </w:t>
      </w:r>
      <w:r w:rsidRPr="00936F5C">
        <w:rPr>
          <w:i/>
        </w:rPr>
        <w:t>Nat Rev Gastroenterol Hepatol</w:t>
      </w:r>
      <w:r w:rsidRPr="00936F5C">
        <w:t xml:space="preserve"> 2016; 13 7:412-25.</w:t>
      </w:r>
    </w:p>
    <w:p w14:paraId="5536AFC0" w14:textId="77777777" w:rsidR="00567A0C" w:rsidRPr="00936F5C" w:rsidRDefault="00936F5C">
      <w:pPr>
        <w:pStyle w:val="EndNoteBibliography"/>
        <w:ind w:left="720" w:hanging="720"/>
      </w:pPr>
      <w:r w:rsidRPr="00936F5C">
        <w:t>51.</w:t>
      </w:r>
      <w:r w:rsidRPr="00936F5C">
        <w:tab/>
        <w:t xml:space="preserve">Wang S, Lv D, Jiang S, Jiang J, Liang M, Hou F, et al. Quantitative reduction in short-chain fatty acids, especially butyrate, contributes to the progression of chronic kidney disease. </w:t>
      </w:r>
      <w:r w:rsidRPr="00936F5C">
        <w:rPr>
          <w:i/>
        </w:rPr>
        <w:t>Clin Sci (Lond)</w:t>
      </w:r>
      <w:r w:rsidRPr="00936F5C">
        <w:t xml:space="preserve"> 2019; 133 17:1857-70.</w:t>
      </w:r>
    </w:p>
    <w:p w14:paraId="5536AFC1" w14:textId="77777777" w:rsidR="00567A0C" w:rsidRPr="00936F5C" w:rsidRDefault="00936F5C">
      <w:pPr>
        <w:pStyle w:val="EndNoteBibliography"/>
        <w:ind w:left="720" w:hanging="720"/>
      </w:pPr>
      <w:r w:rsidRPr="00936F5C">
        <w:t>52.</w:t>
      </w:r>
      <w:r w:rsidRPr="00936F5C">
        <w:tab/>
        <w:t xml:space="preserve">Ravid JD, Kamel MH, Chitalia VC. Uraemic solutes as therapeutic targets in CKD-associated cardiovascular disease. </w:t>
      </w:r>
      <w:r w:rsidRPr="00936F5C">
        <w:rPr>
          <w:i/>
        </w:rPr>
        <w:t>Nat Rev Nephrol</w:t>
      </w:r>
      <w:r w:rsidRPr="00936F5C">
        <w:t xml:space="preserve"> 2021; 17 6:402-16.</w:t>
      </w:r>
    </w:p>
    <w:p w14:paraId="5536AFC2" w14:textId="77777777" w:rsidR="00567A0C" w:rsidRPr="00936F5C" w:rsidRDefault="00936F5C">
      <w:pPr>
        <w:pStyle w:val="EndNoteBibliography"/>
        <w:ind w:left="720" w:hanging="720"/>
      </w:pPr>
      <w:r w:rsidRPr="00936F5C">
        <w:t>53.</w:t>
      </w:r>
      <w:r w:rsidRPr="00936F5C">
        <w:tab/>
        <w:t xml:space="preserve">Tang WH, Wang Z, Kennedy DJ, Wu Y, Buffa JA, Agatisa-Boyle B, et al. Gut microbiota-dependent trimethylamine N-oxide (TMAO) pathway contributes to both development of renal insufficiency and mortality risk in chronic kidney disease. </w:t>
      </w:r>
      <w:r w:rsidRPr="00936F5C">
        <w:rPr>
          <w:i/>
        </w:rPr>
        <w:t>Circ Res</w:t>
      </w:r>
      <w:r w:rsidRPr="00936F5C">
        <w:t xml:space="preserve"> 2015; 116 3:448-55.</w:t>
      </w:r>
    </w:p>
    <w:p w14:paraId="5536AFC3" w14:textId="77777777" w:rsidR="00567A0C" w:rsidRPr="00936F5C" w:rsidRDefault="00936F5C">
      <w:pPr>
        <w:pStyle w:val="EndNoteBibliography"/>
        <w:ind w:left="720" w:hanging="720"/>
      </w:pPr>
      <w:r w:rsidRPr="00936F5C">
        <w:t>54.</w:t>
      </w:r>
      <w:r w:rsidRPr="00936F5C">
        <w:tab/>
        <w:t xml:space="preserve">Chen YM, Liu Y, Zhou RF, Chen XL, Wang C, Tan XY, et al. Associations of gut-flora-dependent metabolite trimethylamine-N-oxide, betaine and choline with non-alcoholic fatty liver disease in adults. </w:t>
      </w:r>
      <w:r w:rsidRPr="00936F5C">
        <w:rPr>
          <w:i/>
        </w:rPr>
        <w:t>Sci Rep</w:t>
      </w:r>
      <w:r w:rsidRPr="00936F5C">
        <w:t xml:space="preserve"> 2016; 6:19076.</w:t>
      </w:r>
    </w:p>
    <w:p w14:paraId="5536AFC4" w14:textId="77777777" w:rsidR="00567A0C" w:rsidRPr="00936F5C" w:rsidRDefault="00936F5C">
      <w:pPr>
        <w:pStyle w:val="EndNoteBibliography"/>
        <w:ind w:left="720" w:hanging="720"/>
      </w:pPr>
      <w:r w:rsidRPr="00936F5C">
        <w:t>55.</w:t>
      </w:r>
      <w:r w:rsidRPr="00936F5C">
        <w:tab/>
        <w:t xml:space="preserve">Zhou D, Zhang J, Xiao C, Mo C, Ding BS. Trimethylamine-N-oxide (TMAO) mediates the crosstalk between the gut microbiota and hepatic vascular niche to alleviate liver fibrosis in nonalcoholic steatohepatitis. </w:t>
      </w:r>
      <w:r w:rsidRPr="00936F5C">
        <w:rPr>
          <w:i/>
        </w:rPr>
        <w:t>Front Immunol</w:t>
      </w:r>
      <w:r w:rsidRPr="00936F5C">
        <w:t xml:space="preserve"> 2022; 13:964477.</w:t>
      </w:r>
    </w:p>
    <w:p w14:paraId="5536AFC5" w14:textId="77777777" w:rsidR="00567A0C" w:rsidRPr="00936F5C" w:rsidRDefault="00936F5C">
      <w:pPr>
        <w:pStyle w:val="EndNoteBibliography"/>
        <w:ind w:left="720" w:hanging="720"/>
      </w:pPr>
      <w:r w:rsidRPr="00936F5C">
        <w:t>56.</w:t>
      </w:r>
      <w:r w:rsidRPr="00936F5C">
        <w:tab/>
        <w:t xml:space="preserve">Zeng Y, Guo M, Fang X, Teng F, Tan X, Li X, et al. Gut Microbiota-Derived Trimethylamine N-Oxide and Kidney Function: A Systematic Review and Meta-Analysis. </w:t>
      </w:r>
      <w:r w:rsidRPr="00936F5C">
        <w:rPr>
          <w:i/>
        </w:rPr>
        <w:t>Adv Nutr</w:t>
      </w:r>
      <w:r w:rsidRPr="00936F5C">
        <w:t xml:space="preserve"> 2021; 12 4:1286-304.</w:t>
      </w:r>
    </w:p>
    <w:p w14:paraId="5536AFC6" w14:textId="77777777" w:rsidR="00567A0C" w:rsidRPr="00936F5C" w:rsidRDefault="00936F5C">
      <w:pPr>
        <w:pStyle w:val="EndNoteBibliography"/>
        <w:ind w:left="720" w:hanging="720"/>
      </w:pPr>
      <w:r w:rsidRPr="00936F5C">
        <w:lastRenderedPageBreak/>
        <w:t>57.</w:t>
      </w:r>
      <w:r w:rsidRPr="00936F5C">
        <w:tab/>
        <w:t xml:space="preserve">Koeth RA, Wang Z, Levison BS, Buffa JA, Org E, Sheehy BT, et al. Intestinal microbiota metabolism of L-carnitine, a nutrient in red meat, promotes atherosclerosis. </w:t>
      </w:r>
      <w:r w:rsidRPr="00936F5C">
        <w:rPr>
          <w:i/>
        </w:rPr>
        <w:t>Nat Med</w:t>
      </w:r>
      <w:r w:rsidRPr="00936F5C">
        <w:t xml:space="preserve"> 2013; 19 5:576-85.</w:t>
      </w:r>
    </w:p>
    <w:p w14:paraId="5536AFC7" w14:textId="77777777" w:rsidR="00567A0C" w:rsidRPr="00936F5C" w:rsidRDefault="00936F5C">
      <w:pPr>
        <w:pStyle w:val="EndNoteBibliography"/>
        <w:ind w:left="720" w:hanging="720"/>
      </w:pPr>
      <w:r w:rsidRPr="00936F5C">
        <w:t>58.</w:t>
      </w:r>
      <w:r w:rsidRPr="00936F5C">
        <w:tab/>
        <w:t xml:space="preserve">Wang B, Jiang X, Cao M, Ge J, Bao Q, Tang L, et al. Altered Fecal Microbiota Correlates with Liver Biochemistry in Nonobese Patients with Non-alcoholic Fatty Liver Disease. </w:t>
      </w:r>
      <w:r w:rsidRPr="00936F5C">
        <w:rPr>
          <w:i/>
        </w:rPr>
        <w:t>Sci Rep</w:t>
      </w:r>
      <w:r w:rsidRPr="00936F5C">
        <w:t xml:space="preserve"> 2016; 6:32002.</w:t>
      </w:r>
    </w:p>
    <w:p w14:paraId="5536AFC8" w14:textId="77777777" w:rsidR="00567A0C" w:rsidRPr="00936F5C" w:rsidRDefault="00936F5C">
      <w:pPr>
        <w:pStyle w:val="EndNoteBibliography"/>
        <w:ind w:left="720" w:hanging="720"/>
      </w:pPr>
      <w:r w:rsidRPr="00936F5C">
        <w:t>59.</w:t>
      </w:r>
      <w:r w:rsidRPr="00936F5C">
        <w:tab/>
        <w:t xml:space="preserve">Wong VW, Tse CH, Lam TT, Wong GL, Chim AM, Chu WC, et al. Molecular characterization of the fecal microbiota in patients with nonalcoholic steatohepatitis--a longitudinal study. </w:t>
      </w:r>
      <w:r w:rsidRPr="00936F5C">
        <w:rPr>
          <w:i/>
        </w:rPr>
        <w:t>PLoS One</w:t>
      </w:r>
      <w:r w:rsidRPr="00936F5C">
        <w:t xml:space="preserve"> 2013; 8 4:e62885.</w:t>
      </w:r>
    </w:p>
    <w:p w14:paraId="5536AFC9" w14:textId="77777777" w:rsidR="00567A0C" w:rsidRPr="00936F5C" w:rsidRDefault="00936F5C">
      <w:pPr>
        <w:pStyle w:val="EndNoteBibliography"/>
        <w:ind w:left="720" w:hanging="720"/>
      </w:pPr>
      <w:r w:rsidRPr="00936F5C">
        <w:t>60.</w:t>
      </w:r>
      <w:r w:rsidRPr="00936F5C">
        <w:tab/>
        <w:t xml:space="preserve">Schwimmer JB, Johnson JS, Angeles JE, Behling C, Belt PH, Borecki I, et al. Microbiome Signatures Associated With Steatohepatitis and Moderate to Severe Fibrosis in Children With Nonalcoholic Fatty Liver Disease. </w:t>
      </w:r>
      <w:r w:rsidRPr="00936F5C">
        <w:rPr>
          <w:i/>
        </w:rPr>
        <w:t>Gastroenterology</w:t>
      </w:r>
      <w:r w:rsidRPr="00936F5C">
        <w:t xml:space="preserve"> 2019; 157 4:1109-22.</w:t>
      </w:r>
    </w:p>
    <w:p w14:paraId="5536AFCA" w14:textId="77777777" w:rsidR="00567A0C" w:rsidRPr="00936F5C" w:rsidRDefault="00936F5C">
      <w:pPr>
        <w:pStyle w:val="EndNoteBibliography"/>
        <w:ind w:left="720" w:hanging="720"/>
      </w:pPr>
      <w:r w:rsidRPr="00936F5C">
        <w:t>61.</w:t>
      </w:r>
      <w:r w:rsidRPr="00936F5C">
        <w:tab/>
        <w:t xml:space="preserve">Ponziani FR, Bhoori S, Castelli C, Putignani L, Rivoltini L, Del Chierico F, et al. Hepatocellular Carcinoma Is Associated With Gut Microbiota Profile and Inflammation in Nonalcoholic Fatty Liver Disease. </w:t>
      </w:r>
      <w:r w:rsidRPr="00936F5C">
        <w:rPr>
          <w:i/>
        </w:rPr>
        <w:t>Hepatology</w:t>
      </w:r>
      <w:r w:rsidRPr="00936F5C">
        <w:t xml:space="preserve"> 2019; 69 1:107-20.</w:t>
      </w:r>
    </w:p>
    <w:p w14:paraId="5536AFCB" w14:textId="77777777" w:rsidR="00567A0C" w:rsidRPr="00936F5C" w:rsidRDefault="00936F5C">
      <w:pPr>
        <w:pStyle w:val="EndNoteBibliography"/>
        <w:ind w:left="720" w:hanging="720"/>
      </w:pPr>
      <w:r w:rsidRPr="00936F5C">
        <w:t>62.</w:t>
      </w:r>
      <w:r w:rsidRPr="00936F5C">
        <w:tab/>
        <w:t xml:space="preserve">Lelouvier B, Servant F, Païssé S, Brunet AC, Benyahya S, Serino M, et al. Changes in blood microbiota profiles associated with liver fibrosis in obese patients: A pilot analysis. </w:t>
      </w:r>
      <w:r w:rsidRPr="00936F5C">
        <w:rPr>
          <w:i/>
        </w:rPr>
        <w:t>Hepatology</w:t>
      </w:r>
      <w:r w:rsidRPr="00936F5C">
        <w:t xml:space="preserve"> 2016; 64 6:2015-27.</w:t>
      </w:r>
    </w:p>
    <w:p w14:paraId="5536AFCC" w14:textId="77777777" w:rsidR="00567A0C" w:rsidRPr="00936F5C" w:rsidRDefault="00936F5C">
      <w:pPr>
        <w:pStyle w:val="EndNoteBibliography"/>
        <w:ind w:left="720" w:hanging="720"/>
      </w:pPr>
      <w:r w:rsidRPr="00936F5C">
        <w:t>63.</w:t>
      </w:r>
      <w:r w:rsidRPr="00936F5C">
        <w:tab/>
      </w:r>
      <w:r w:rsidRPr="00936F5C">
        <w:t xml:space="preserve">Loomba R, Seguritan V, Li W, Long T, Klitgord N, Bhatt A, et al. Gut Microbiome-Based Metagenomic Signature for Non-invasive Detection of Advanced Fibrosis in Human Nonalcoholic Fatty Liver Disease. </w:t>
      </w:r>
      <w:r w:rsidRPr="00936F5C">
        <w:rPr>
          <w:i/>
        </w:rPr>
        <w:t>Cell Metab</w:t>
      </w:r>
      <w:r w:rsidRPr="00936F5C">
        <w:t xml:space="preserve"> 2017; 25 5:1054-62.e5.</w:t>
      </w:r>
    </w:p>
    <w:p w14:paraId="5536AFCD" w14:textId="77777777" w:rsidR="00567A0C" w:rsidRPr="00936F5C" w:rsidRDefault="00936F5C">
      <w:pPr>
        <w:pStyle w:val="EndNoteBibliography"/>
        <w:ind w:left="720" w:hanging="720"/>
      </w:pPr>
      <w:r w:rsidRPr="00936F5C">
        <w:t>64.</w:t>
      </w:r>
      <w:r w:rsidRPr="00936F5C">
        <w:tab/>
        <w:t xml:space="preserve">Ley RE, Turnbaugh PJ, Klein S, Gordon JI. Microbial ecology: human gut microbes associated with obesity. </w:t>
      </w:r>
      <w:r w:rsidRPr="00936F5C">
        <w:rPr>
          <w:i/>
        </w:rPr>
        <w:t>Nature</w:t>
      </w:r>
      <w:r w:rsidRPr="00936F5C">
        <w:t xml:space="preserve"> 2006; 444 7122:1022-3.</w:t>
      </w:r>
    </w:p>
    <w:p w14:paraId="5536AFCE" w14:textId="77777777" w:rsidR="00567A0C" w:rsidRPr="00936F5C" w:rsidRDefault="00936F5C">
      <w:pPr>
        <w:pStyle w:val="EndNoteBibliography"/>
        <w:ind w:left="720" w:hanging="720"/>
      </w:pPr>
      <w:r w:rsidRPr="00936F5C">
        <w:t>65.</w:t>
      </w:r>
      <w:r w:rsidRPr="00936F5C">
        <w:tab/>
        <w:t xml:space="preserve">Rahman K, Desai C, Iyer SS, Thorn NE, Kumar P, Liu Y, et al. Loss of Junctional Adhesion Molecule A Promotes Severe Steatohepatitis in Mice on a Diet High in Saturated Fat, Fructose, and Cholesterol. </w:t>
      </w:r>
      <w:r w:rsidRPr="00936F5C">
        <w:rPr>
          <w:i/>
        </w:rPr>
        <w:t>Gastroenterology</w:t>
      </w:r>
      <w:r w:rsidRPr="00936F5C">
        <w:t xml:space="preserve"> 2016; 151 4:733-46.e12.</w:t>
      </w:r>
    </w:p>
    <w:p w14:paraId="5536AFCF" w14:textId="77777777" w:rsidR="00567A0C" w:rsidRPr="00936F5C" w:rsidRDefault="00936F5C">
      <w:pPr>
        <w:pStyle w:val="EndNoteBibliography"/>
        <w:ind w:left="720" w:hanging="720"/>
      </w:pPr>
      <w:r w:rsidRPr="00936F5C">
        <w:t>66.</w:t>
      </w:r>
      <w:r w:rsidRPr="00936F5C">
        <w:tab/>
        <w:t xml:space="preserve">Schnabl B, Brenner DA. Interactions between the intestinal microbiome and liver diseases. </w:t>
      </w:r>
      <w:r w:rsidRPr="00936F5C">
        <w:rPr>
          <w:i/>
        </w:rPr>
        <w:t>Gastroenterology</w:t>
      </w:r>
      <w:r w:rsidRPr="00936F5C">
        <w:t xml:space="preserve"> 2014; 146 6:1513-24.</w:t>
      </w:r>
    </w:p>
    <w:p w14:paraId="5536AFD0" w14:textId="77777777" w:rsidR="00567A0C" w:rsidRPr="00936F5C" w:rsidRDefault="00936F5C">
      <w:pPr>
        <w:pStyle w:val="EndNoteBibliography"/>
        <w:ind w:left="720" w:hanging="720"/>
      </w:pPr>
      <w:r w:rsidRPr="00936F5C">
        <w:t>67.</w:t>
      </w:r>
      <w:r w:rsidRPr="00936F5C">
        <w:tab/>
        <w:t xml:space="preserve">Raman M, Ahmed I, Gillevet PM, Probert CS, Ratcliffe NM, Smith S, et al. Fecal microbiome and volatile organic compound metabolome in obese humans with nonalcoholic fatty liver disease. </w:t>
      </w:r>
      <w:r w:rsidRPr="00936F5C">
        <w:rPr>
          <w:i/>
        </w:rPr>
        <w:t>Clin Gastroenterol Hepatol</w:t>
      </w:r>
      <w:r w:rsidRPr="00936F5C">
        <w:t xml:space="preserve"> 2013; 11 7:868-75.e1-3.</w:t>
      </w:r>
    </w:p>
    <w:p w14:paraId="5536AFD1" w14:textId="77777777" w:rsidR="00567A0C" w:rsidRPr="00936F5C" w:rsidRDefault="00936F5C">
      <w:pPr>
        <w:pStyle w:val="EndNoteBibliography"/>
        <w:ind w:left="720" w:hanging="720"/>
      </w:pPr>
      <w:r w:rsidRPr="00936F5C">
        <w:t>68.</w:t>
      </w:r>
      <w:r w:rsidRPr="00936F5C">
        <w:tab/>
        <w:t xml:space="preserve">Shen F, Zheng RD, Sun XQ, Ding WJ, Wang XY, Fan JG. Gut microbiota dysbiosis in patients with non-alcoholic fatty liver disease. </w:t>
      </w:r>
      <w:r w:rsidRPr="00936F5C">
        <w:rPr>
          <w:i/>
        </w:rPr>
        <w:t>Hepatobiliary Pancreat Dis Int</w:t>
      </w:r>
      <w:r w:rsidRPr="00936F5C">
        <w:t xml:space="preserve"> 2017; 16 4:375-81.</w:t>
      </w:r>
    </w:p>
    <w:p w14:paraId="5536AFD2" w14:textId="77777777" w:rsidR="00567A0C" w:rsidRPr="00936F5C" w:rsidRDefault="00936F5C">
      <w:pPr>
        <w:pStyle w:val="EndNoteBibliography"/>
        <w:ind w:left="720" w:hanging="720"/>
      </w:pPr>
      <w:r w:rsidRPr="00936F5C">
        <w:t>69.</w:t>
      </w:r>
      <w:r w:rsidRPr="00936F5C">
        <w:tab/>
        <w:t xml:space="preserve">Oh TG, Kim SM, Caussy C, Fu T, Guo J, Bassirian S, et al. A Universal Gut-Microbiome-Derived Signature Predicts Cirrhosis. </w:t>
      </w:r>
      <w:r w:rsidRPr="00936F5C">
        <w:rPr>
          <w:i/>
        </w:rPr>
        <w:t>Cell Metab</w:t>
      </w:r>
      <w:r w:rsidRPr="00936F5C">
        <w:t xml:space="preserve"> 2020; 32 5:878-88.e6.</w:t>
      </w:r>
    </w:p>
    <w:p w14:paraId="5536AFD3" w14:textId="77777777" w:rsidR="00567A0C" w:rsidRPr="00936F5C" w:rsidRDefault="00936F5C">
      <w:pPr>
        <w:pStyle w:val="EndNoteBibliography"/>
        <w:ind w:left="720" w:hanging="720"/>
      </w:pPr>
      <w:r w:rsidRPr="00936F5C">
        <w:t>70.</w:t>
      </w:r>
      <w:r w:rsidRPr="00936F5C">
        <w:tab/>
        <w:t xml:space="preserve">Jiang W, Wu N, Wang X, Chi Y, Zhang Y, Qiu X, et al. Dysbiosis gut microbiota associated with inflammation and impaired mucosal immune function in intestine of humans with non-alcoholic fatty liver disease. </w:t>
      </w:r>
      <w:r w:rsidRPr="00936F5C">
        <w:rPr>
          <w:i/>
        </w:rPr>
        <w:t>Sci Rep</w:t>
      </w:r>
      <w:r w:rsidRPr="00936F5C">
        <w:t xml:space="preserve"> 2015; 5:8096.</w:t>
      </w:r>
    </w:p>
    <w:p w14:paraId="5536AFD4" w14:textId="77777777" w:rsidR="00567A0C" w:rsidRPr="00936F5C" w:rsidRDefault="00936F5C">
      <w:pPr>
        <w:pStyle w:val="EndNoteBibliography"/>
        <w:ind w:left="720" w:hanging="720"/>
      </w:pPr>
      <w:r w:rsidRPr="00936F5C">
        <w:t>71.</w:t>
      </w:r>
      <w:r w:rsidRPr="00936F5C">
        <w:tab/>
        <w:t xml:space="preserve">Clark DP. The fermentation pathways of Escherichia coli. </w:t>
      </w:r>
      <w:r w:rsidRPr="00936F5C">
        <w:rPr>
          <w:i/>
        </w:rPr>
        <w:t>FEMS Microbiol Rev</w:t>
      </w:r>
      <w:r w:rsidRPr="00936F5C">
        <w:t xml:space="preserve"> 1989; 5 3:223-34.</w:t>
      </w:r>
    </w:p>
    <w:p w14:paraId="5536AFD5" w14:textId="77777777" w:rsidR="00567A0C" w:rsidRPr="00936F5C" w:rsidRDefault="00936F5C">
      <w:pPr>
        <w:pStyle w:val="EndNoteBibliography"/>
        <w:ind w:left="720" w:hanging="720"/>
      </w:pPr>
      <w:r w:rsidRPr="00936F5C">
        <w:t>72.</w:t>
      </w:r>
      <w:r w:rsidRPr="00936F5C">
        <w:tab/>
        <w:t xml:space="preserve">Croxen MA, Law RJ, Scholz R, Keeney KM, Wlodarska M, Finlay BB. Recent advances in understanding enteric pathogenic Escherichia coli. </w:t>
      </w:r>
      <w:r w:rsidRPr="00936F5C">
        <w:rPr>
          <w:i/>
        </w:rPr>
        <w:t>Clin Microbiol Rev</w:t>
      </w:r>
      <w:r w:rsidRPr="00936F5C">
        <w:t xml:space="preserve"> 2013; 26 4:822-80.</w:t>
      </w:r>
    </w:p>
    <w:p w14:paraId="5536AFD6" w14:textId="77777777" w:rsidR="00567A0C" w:rsidRPr="00936F5C" w:rsidRDefault="00936F5C">
      <w:pPr>
        <w:pStyle w:val="EndNoteBibliography"/>
        <w:ind w:left="720" w:hanging="720"/>
      </w:pPr>
      <w:r w:rsidRPr="00936F5C">
        <w:lastRenderedPageBreak/>
        <w:t>73.</w:t>
      </w:r>
      <w:r w:rsidRPr="00936F5C">
        <w:tab/>
        <w:t xml:space="preserve">Da Silva HE, Teterina A, Comelli EM, Taibi A, Arendt BM, Fischer SE, et al. Nonalcoholic fatty liver disease is associated with dysbiosis independent of body mass index and insulin resistance. </w:t>
      </w:r>
      <w:r w:rsidRPr="00936F5C">
        <w:rPr>
          <w:i/>
        </w:rPr>
        <w:t>Sci Rep</w:t>
      </w:r>
      <w:r w:rsidRPr="00936F5C">
        <w:t xml:space="preserve"> 2018; 8 1:1466.</w:t>
      </w:r>
    </w:p>
    <w:p w14:paraId="5536AFD7" w14:textId="77777777" w:rsidR="00567A0C" w:rsidRPr="00936F5C" w:rsidRDefault="00936F5C">
      <w:pPr>
        <w:pStyle w:val="EndNoteBibliography"/>
        <w:ind w:left="720" w:hanging="720"/>
      </w:pPr>
      <w:r w:rsidRPr="00936F5C">
        <w:t>74.</w:t>
      </w:r>
      <w:r w:rsidRPr="00936F5C">
        <w:tab/>
        <w:t xml:space="preserve">Carbajo-Pescador S, Porras D, García-Mediavilla MV, Martínez-Flórez S, Juarez-Fernández M, Cuevas MJ, et al. Beneficial effects of exercise on gut microbiota functionality and barrier integrity, and gut-liver crosstalk in an in vivo model of early obesity and non-alcoholic fatty liver disease. </w:t>
      </w:r>
      <w:r w:rsidRPr="00936F5C">
        <w:rPr>
          <w:i/>
        </w:rPr>
        <w:t>Dis Model Mech</w:t>
      </w:r>
      <w:r w:rsidRPr="00936F5C">
        <w:t xml:space="preserve"> 2019; 12 5.</w:t>
      </w:r>
    </w:p>
    <w:p w14:paraId="5536AFD8" w14:textId="77777777" w:rsidR="00567A0C" w:rsidRPr="00936F5C" w:rsidRDefault="00936F5C">
      <w:pPr>
        <w:pStyle w:val="EndNoteBibliography"/>
        <w:ind w:left="720" w:hanging="720"/>
      </w:pPr>
      <w:r w:rsidRPr="00936F5C">
        <w:t>75.</w:t>
      </w:r>
      <w:r w:rsidRPr="00936F5C">
        <w:tab/>
        <w:t xml:space="preserve">Vanholder R, Glorieux G. The intestine and the kidneys: a bad marriage can be hazardous. </w:t>
      </w:r>
      <w:r w:rsidRPr="00936F5C">
        <w:rPr>
          <w:i/>
        </w:rPr>
        <w:t>Clin Kidney J</w:t>
      </w:r>
      <w:r w:rsidRPr="00936F5C">
        <w:t xml:space="preserve"> 2015; 8 2:168-79.</w:t>
      </w:r>
    </w:p>
    <w:p w14:paraId="5536AFD9" w14:textId="77777777" w:rsidR="00567A0C" w:rsidRPr="00936F5C" w:rsidRDefault="00936F5C">
      <w:pPr>
        <w:pStyle w:val="EndNoteBibliography"/>
        <w:ind w:left="720" w:hanging="720"/>
      </w:pPr>
      <w:r w:rsidRPr="00936F5C">
        <w:t>76.</w:t>
      </w:r>
      <w:r w:rsidRPr="00936F5C">
        <w:tab/>
        <w:t xml:space="preserve">Wang YF, Zheng LJ, Liu Y, Ye YB, Luo S, Lu GM, et al. The gut microbiota-inflammation-brain axis in end-stage renal disease: perspectives from default mode network. </w:t>
      </w:r>
      <w:r w:rsidRPr="00936F5C">
        <w:rPr>
          <w:i/>
        </w:rPr>
        <w:t>Theranostics</w:t>
      </w:r>
      <w:r w:rsidRPr="00936F5C">
        <w:t xml:space="preserve"> 2019; 9 26:8171-81.</w:t>
      </w:r>
    </w:p>
    <w:p w14:paraId="5536AFDA" w14:textId="77777777" w:rsidR="00567A0C" w:rsidRPr="00936F5C" w:rsidRDefault="00936F5C">
      <w:pPr>
        <w:pStyle w:val="EndNoteBibliography"/>
        <w:ind w:left="720" w:hanging="720"/>
      </w:pPr>
      <w:r w:rsidRPr="00936F5C">
        <w:t>77.</w:t>
      </w:r>
      <w:r w:rsidRPr="00936F5C">
        <w:tab/>
        <w:t xml:space="preserve">Pivari F, Mingione A, Piazzini G, Ceccarani C, Ottaviano E, Brasacchio C, et al. Curcumin Supplementation (Meriva(®)) Modulates Inflammation, Lipid Peroxidation and Gut Microbiota Composition in Chronic Kidney Disease. </w:t>
      </w:r>
      <w:r w:rsidRPr="00936F5C">
        <w:rPr>
          <w:i/>
        </w:rPr>
        <w:t>Nutrients</w:t>
      </w:r>
      <w:r w:rsidRPr="00936F5C">
        <w:t xml:space="preserve"> 2022; 14 1.</w:t>
      </w:r>
    </w:p>
    <w:p w14:paraId="5536AFDB" w14:textId="77777777" w:rsidR="00567A0C" w:rsidRPr="00936F5C" w:rsidRDefault="00936F5C">
      <w:pPr>
        <w:pStyle w:val="EndNoteBibliography"/>
        <w:ind w:left="720" w:hanging="720"/>
      </w:pPr>
      <w:r w:rsidRPr="00936F5C">
        <w:t>78.</w:t>
      </w:r>
      <w:r w:rsidRPr="00936F5C">
        <w:tab/>
      </w:r>
      <w:r w:rsidRPr="00936F5C">
        <w:t xml:space="preserve">Li F, Wang M, Wang J, Li R, Zhang Y. Alterations to the Gut Microbiota and Their Correlation With Inflammatory Factors in Chronic Kidney Disease. </w:t>
      </w:r>
      <w:r w:rsidRPr="00936F5C">
        <w:rPr>
          <w:i/>
        </w:rPr>
        <w:t>Front Cell Infect Microbiol</w:t>
      </w:r>
      <w:r w:rsidRPr="00936F5C">
        <w:t xml:space="preserve"> 2019; 9:206.</w:t>
      </w:r>
    </w:p>
    <w:p w14:paraId="5536AFDC" w14:textId="77777777" w:rsidR="00567A0C" w:rsidRPr="00936F5C" w:rsidRDefault="00936F5C">
      <w:pPr>
        <w:pStyle w:val="EndNoteBibliography"/>
        <w:ind w:left="720" w:hanging="720"/>
      </w:pPr>
      <w:r w:rsidRPr="00936F5C">
        <w:t>79.</w:t>
      </w:r>
      <w:r w:rsidRPr="00936F5C">
        <w:tab/>
        <w:t xml:space="preserve">Hu J, Luo H, Wang J, Tang W, Lu J, Wu S, et al. Enteric dysbiosis-linked gut barrier disruption triggers early renal injury induced by chronic high salt feeding in mice. </w:t>
      </w:r>
      <w:r w:rsidRPr="00936F5C">
        <w:rPr>
          <w:i/>
        </w:rPr>
        <w:t>Exp Mol Med</w:t>
      </w:r>
      <w:r w:rsidRPr="00936F5C">
        <w:t xml:space="preserve"> 2017; 49 8:e370.</w:t>
      </w:r>
    </w:p>
    <w:p w14:paraId="5536AFDD" w14:textId="77777777" w:rsidR="00567A0C" w:rsidRPr="00936F5C" w:rsidRDefault="00936F5C">
      <w:pPr>
        <w:pStyle w:val="EndNoteBibliography"/>
        <w:ind w:left="720" w:hanging="720"/>
      </w:pPr>
      <w:r w:rsidRPr="00936F5C">
        <w:t>80.</w:t>
      </w:r>
      <w:r w:rsidRPr="00936F5C">
        <w:tab/>
        <w:t xml:space="preserve">Li YJ, Chen X, Kwan TK, Loh YW, Singer J, Liu Y, et al. Dietary Fiber Protects against Diabetic Nephropathy through Short-Chain Fatty Acid-Mediated Activation of G Protein-Coupled Receptors GPR43 and GPR109A. </w:t>
      </w:r>
      <w:r w:rsidRPr="00936F5C">
        <w:rPr>
          <w:i/>
        </w:rPr>
        <w:t>J Am Soc Nephrol</w:t>
      </w:r>
      <w:r w:rsidRPr="00936F5C">
        <w:t xml:space="preserve"> 2020; 31 6:1267-81.</w:t>
      </w:r>
    </w:p>
    <w:p w14:paraId="5536AFDE" w14:textId="77777777" w:rsidR="00567A0C" w:rsidRPr="00936F5C" w:rsidRDefault="00936F5C">
      <w:pPr>
        <w:pStyle w:val="EndNoteBibliography"/>
        <w:ind w:left="720" w:hanging="720"/>
      </w:pPr>
      <w:r w:rsidRPr="00936F5C">
        <w:t>81.</w:t>
      </w:r>
      <w:r w:rsidRPr="00936F5C">
        <w:tab/>
        <w:t xml:space="preserve">Huang H, Li K, Lee Y, Chen M. Preventive Effects of Lactobacillus Mixture against Chronic Kidney Disease Progression through Enhancement of Beneficial Bacteria and Downregulation of Gut-Derived Uremic Toxins. </w:t>
      </w:r>
      <w:r w:rsidRPr="00936F5C">
        <w:rPr>
          <w:i/>
        </w:rPr>
        <w:t>J Agric Food Chem</w:t>
      </w:r>
      <w:r w:rsidRPr="00936F5C">
        <w:t xml:space="preserve"> 2021; 69 26:7353-66.</w:t>
      </w:r>
    </w:p>
    <w:p w14:paraId="5536AFDF" w14:textId="77777777" w:rsidR="00567A0C" w:rsidRPr="00936F5C" w:rsidRDefault="00936F5C">
      <w:pPr>
        <w:pStyle w:val="EndNoteBibliography"/>
        <w:ind w:left="720" w:hanging="720"/>
      </w:pPr>
      <w:r w:rsidRPr="00936F5C">
        <w:t>82.</w:t>
      </w:r>
      <w:r w:rsidRPr="00936F5C">
        <w:tab/>
        <w:t xml:space="preserve">Mishima E, Fukuda S, Shima H, Hirayama A, Akiyama Y, Takeuchi Y, et al. Alteration of the Intestinal Environment by Lubiprostone Is Associated with Amelioration of Adenine-Induced CKD. </w:t>
      </w:r>
      <w:r w:rsidRPr="00936F5C">
        <w:rPr>
          <w:i/>
        </w:rPr>
        <w:t>J Am Soc Nephrol</w:t>
      </w:r>
      <w:r w:rsidRPr="00936F5C">
        <w:t xml:space="preserve"> 2015; 26 8:1787-94.</w:t>
      </w:r>
    </w:p>
    <w:p w14:paraId="5536AFE0" w14:textId="77777777" w:rsidR="00567A0C" w:rsidRPr="00936F5C" w:rsidRDefault="00936F5C">
      <w:pPr>
        <w:pStyle w:val="EndNoteBibliography"/>
        <w:ind w:left="720" w:hanging="720"/>
      </w:pPr>
      <w:r w:rsidRPr="00936F5C">
        <w:t>83.</w:t>
      </w:r>
      <w:r w:rsidRPr="00936F5C">
        <w:tab/>
        <w:t xml:space="preserve">Schwarz A, Hernandez L, Arefin S, Sartirana E, Witasp A, Wernerson A, et al. Sweet, bloody consumption - what we eat and how it affects vascular ageing, the BBB and kidney health in CKD. </w:t>
      </w:r>
      <w:r w:rsidRPr="00936F5C">
        <w:rPr>
          <w:i/>
        </w:rPr>
        <w:t>Gut Microbes</w:t>
      </w:r>
      <w:r w:rsidRPr="00936F5C">
        <w:t xml:space="preserve"> 2024; 16 1:2341449.</w:t>
      </w:r>
    </w:p>
    <w:p w14:paraId="5536AFE1" w14:textId="77777777" w:rsidR="00567A0C" w:rsidRPr="00936F5C" w:rsidRDefault="00936F5C">
      <w:pPr>
        <w:pStyle w:val="EndNoteBibliography"/>
        <w:ind w:left="720" w:hanging="720"/>
      </w:pPr>
      <w:r w:rsidRPr="00936F5C">
        <w:t>84.</w:t>
      </w:r>
      <w:r w:rsidRPr="00936F5C">
        <w:tab/>
        <w:t xml:space="preserve">Koshida T, Gohda T, Sugimoto T, Asahara T, Asao R, Ohsawa I, et al. Gut Microbiome and Microbiome-Derived Metabolites in Patients with End-Stage Kidney Disease. </w:t>
      </w:r>
      <w:r w:rsidRPr="00936F5C">
        <w:rPr>
          <w:i/>
        </w:rPr>
        <w:t>Int J Mol Sci</w:t>
      </w:r>
      <w:r w:rsidRPr="00936F5C">
        <w:t xml:space="preserve"> 2023; 24 14.</w:t>
      </w:r>
    </w:p>
    <w:p w14:paraId="5536AFE2" w14:textId="77777777" w:rsidR="00567A0C" w:rsidRPr="00936F5C" w:rsidRDefault="00936F5C">
      <w:pPr>
        <w:pStyle w:val="EndNoteBibliography"/>
        <w:ind w:left="720" w:hanging="720"/>
      </w:pPr>
      <w:r w:rsidRPr="00936F5C">
        <w:t>85.</w:t>
      </w:r>
      <w:r w:rsidRPr="00936F5C">
        <w:tab/>
        <w:t xml:space="preserve">Opdebeeck B, Maudsley S, Azmi A, De Maré A, De Leger W, Meijers B, et al. Indoxyl Sulfate and p-Cresyl Sulfate Promote Vascular Calcification and Associate with Glucose Intolerance. </w:t>
      </w:r>
      <w:r w:rsidRPr="00936F5C">
        <w:rPr>
          <w:i/>
        </w:rPr>
        <w:t>J Am Soc Nephrol</w:t>
      </w:r>
      <w:r w:rsidRPr="00936F5C">
        <w:t xml:space="preserve"> 2019; 30 5:751-66.</w:t>
      </w:r>
    </w:p>
    <w:p w14:paraId="5536AFE3" w14:textId="77777777" w:rsidR="00567A0C" w:rsidRPr="00936F5C" w:rsidRDefault="00936F5C">
      <w:pPr>
        <w:pStyle w:val="EndNoteBibliography"/>
        <w:ind w:left="720" w:hanging="720"/>
      </w:pPr>
      <w:r w:rsidRPr="00936F5C">
        <w:t>86.</w:t>
      </w:r>
      <w:r w:rsidRPr="00936F5C">
        <w:tab/>
        <w:t xml:space="preserve">Nakano T, Katsuki S, Chen M, Decano JL, Halu A, Lee LH, et al. Uremic Toxin Indoxyl Sulfate Promotes Proinflammatory Macrophage Activation Via the Interplay of OATP2B1 and Dll4-Notch Signaling. </w:t>
      </w:r>
      <w:r w:rsidRPr="00936F5C">
        <w:rPr>
          <w:i/>
        </w:rPr>
        <w:t>Circulation</w:t>
      </w:r>
      <w:r w:rsidRPr="00936F5C">
        <w:t xml:space="preserve"> 2019; 139 1:78-96.</w:t>
      </w:r>
    </w:p>
    <w:p w14:paraId="5536AFE4" w14:textId="77777777" w:rsidR="00567A0C" w:rsidRPr="00936F5C" w:rsidRDefault="00936F5C">
      <w:pPr>
        <w:pStyle w:val="EndNoteBibliography"/>
        <w:ind w:left="720" w:hanging="720"/>
      </w:pPr>
      <w:r w:rsidRPr="00936F5C">
        <w:lastRenderedPageBreak/>
        <w:t>87.</w:t>
      </w:r>
      <w:r w:rsidRPr="00936F5C">
        <w:tab/>
      </w:r>
      <w:r w:rsidRPr="00936F5C">
        <w:t xml:space="preserve">Wu IW, Hsu KH, Lee CC, Sun CY, Hsu HJ, Tsai CJ, et al. p-Cresyl sulphate and indoxyl sulphate predict progression of chronic kidney disease. </w:t>
      </w:r>
      <w:r w:rsidRPr="00936F5C">
        <w:rPr>
          <w:i/>
        </w:rPr>
        <w:t>Nephrol Dial Transplant</w:t>
      </w:r>
      <w:r w:rsidRPr="00936F5C">
        <w:t xml:space="preserve"> 2011; 26 3:938-47.</w:t>
      </w:r>
    </w:p>
    <w:p w14:paraId="5536AFE5" w14:textId="77777777" w:rsidR="00567A0C" w:rsidRPr="00936F5C" w:rsidRDefault="00936F5C">
      <w:pPr>
        <w:pStyle w:val="EndNoteBibliography"/>
        <w:ind w:left="720" w:hanging="720"/>
      </w:pPr>
      <w:r w:rsidRPr="00936F5C">
        <w:t>88.</w:t>
      </w:r>
      <w:r w:rsidRPr="00936F5C">
        <w:tab/>
        <w:t xml:space="preserve">Watanabe H, Miyamoto Y, Honda D, Tanaka H, Wu Q, Endo M, et al. p-Cresyl sulfate causes renal tubular cell damage by inducing oxidative stress by activation of NADPH oxidase. </w:t>
      </w:r>
      <w:r w:rsidRPr="00936F5C">
        <w:rPr>
          <w:i/>
        </w:rPr>
        <w:t>Kidney Int</w:t>
      </w:r>
      <w:r w:rsidRPr="00936F5C">
        <w:t xml:space="preserve"> 2013; 83 4:582-92.</w:t>
      </w:r>
    </w:p>
    <w:p w14:paraId="5536AFE6" w14:textId="77777777" w:rsidR="00567A0C" w:rsidRPr="00936F5C" w:rsidRDefault="00936F5C">
      <w:pPr>
        <w:pStyle w:val="EndNoteBibliography"/>
        <w:ind w:left="720" w:hanging="720"/>
      </w:pPr>
      <w:r w:rsidRPr="00936F5C">
        <w:t>89.</w:t>
      </w:r>
      <w:r w:rsidRPr="00936F5C">
        <w:tab/>
        <w:t xml:space="preserve">Li H, Xi Y, Xin X, Tian H, Hu Y. Salidroside improves high-fat diet-induced non-alcoholic steatohepatitis by regulating the gut microbiota-bile acid-farnesoid X receptor axis. </w:t>
      </w:r>
      <w:r w:rsidRPr="00936F5C">
        <w:rPr>
          <w:i/>
        </w:rPr>
        <w:t>Biomed Pharmacother</w:t>
      </w:r>
      <w:r w:rsidRPr="00936F5C">
        <w:t xml:space="preserve"> 2020; 124:109915.</w:t>
      </w:r>
    </w:p>
    <w:p w14:paraId="5536AFE7" w14:textId="77777777" w:rsidR="00567A0C" w:rsidRPr="00936F5C" w:rsidRDefault="00936F5C">
      <w:pPr>
        <w:pStyle w:val="EndNoteBibliography"/>
        <w:ind w:left="720" w:hanging="720"/>
      </w:pPr>
      <w:r w:rsidRPr="00936F5C">
        <w:t>90.</w:t>
      </w:r>
      <w:r w:rsidRPr="00936F5C">
        <w:tab/>
        <w:t xml:space="preserve">Gonzalez FJ, Jiang C, Patterson AD. An Intestinal Microbiota-Farnesoid X Receptor Axis Modulates Metabolic Disease. </w:t>
      </w:r>
      <w:r w:rsidRPr="00936F5C">
        <w:rPr>
          <w:i/>
        </w:rPr>
        <w:t>Gastroenterology</w:t>
      </w:r>
      <w:r w:rsidRPr="00936F5C">
        <w:t xml:space="preserve"> 2016; 151 5:845-59.</w:t>
      </w:r>
    </w:p>
    <w:p w14:paraId="5536AFE8" w14:textId="77777777" w:rsidR="00567A0C" w:rsidRPr="00936F5C" w:rsidRDefault="00936F5C">
      <w:pPr>
        <w:pStyle w:val="EndNoteBibliography"/>
        <w:ind w:left="720" w:hanging="720"/>
      </w:pPr>
      <w:r w:rsidRPr="00936F5C">
        <w:t>91.</w:t>
      </w:r>
      <w:r w:rsidRPr="00936F5C">
        <w:tab/>
        <w:t xml:space="preserve">Yoshifuji A, Wakino S, Irie J, Tajima T, Hasegawa K, Kanda T, et al. Gut Lactobacillus protects against the progression of renal damage by modulating the gut environment in rats. </w:t>
      </w:r>
      <w:r w:rsidRPr="00936F5C">
        <w:rPr>
          <w:i/>
        </w:rPr>
        <w:t>Nephrol Dial Transplant</w:t>
      </w:r>
      <w:r w:rsidRPr="00936F5C">
        <w:t xml:space="preserve"> 2016; 31 3:401-12.</w:t>
      </w:r>
    </w:p>
    <w:p w14:paraId="5536AFE9" w14:textId="77777777" w:rsidR="00567A0C" w:rsidRPr="00936F5C" w:rsidRDefault="00936F5C">
      <w:pPr>
        <w:pStyle w:val="EndNoteBibliography"/>
        <w:ind w:left="720" w:hanging="720"/>
      </w:pPr>
      <w:r w:rsidRPr="00936F5C">
        <w:t>92.</w:t>
      </w:r>
      <w:r w:rsidRPr="00936F5C">
        <w:tab/>
        <w:t xml:space="preserve">Nobili V, Alisi A, Mosca A, Della Corte C, Veraldi S, De Vito R, et al. Hepatic farnesoid X receptor protein level and circulating fibroblast growth factor 19 concentration in children with NAFLD. </w:t>
      </w:r>
      <w:r w:rsidRPr="00936F5C">
        <w:rPr>
          <w:i/>
        </w:rPr>
        <w:t>Liver Int</w:t>
      </w:r>
      <w:r w:rsidRPr="00936F5C">
        <w:t xml:space="preserve"> 2018; 38 2:342-9.</w:t>
      </w:r>
    </w:p>
    <w:p w14:paraId="5536AFEA" w14:textId="77777777" w:rsidR="00567A0C" w:rsidRPr="00936F5C" w:rsidRDefault="00936F5C">
      <w:pPr>
        <w:pStyle w:val="EndNoteBibliography"/>
        <w:ind w:left="720" w:hanging="720"/>
      </w:pPr>
      <w:r w:rsidRPr="00936F5C">
        <w:t>93.</w:t>
      </w:r>
      <w:r w:rsidRPr="00936F5C">
        <w:tab/>
        <w:t xml:space="preserve">Fiorucci S, Distrutti E. Linking liver metabolic and vascular disease via bile acid signaling. </w:t>
      </w:r>
      <w:r w:rsidRPr="00936F5C">
        <w:rPr>
          <w:i/>
        </w:rPr>
        <w:t>Trends Mol Med</w:t>
      </w:r>
      <w:r w:rsidRPr="00936F5C">
        <w:t xml:space="preserve"> 2022; 28 1:51-66.</w:t>
      </w:r>
    </w:p>
    <w:p w14:paraId="5536AFEB" w14:textId="77777777" w:rsidR="00567A0C" w:rsidRPr="00936F5C" w:rsidRDefault="00936F5C">
      <w:pPr>
        <w:pStyle w:val="EndNoteBibliography"/>
        <w:ind w:left="720" w:hanging="720"/>
      </w:pPr>
      <w:r w:rsidRPr="00936F5C">
        <w:t>94.</w:t>
      </w:r>
      <w:r w:rsidRPr="00936F5C">
        <w:tab/>
        <w:t xml:space="preserve">Goodwin B, Jones SA, Price RR, Watson MA, McKee DD, Moore LB, et al. A regulatory cascade of the nuclear receptors FXR, SHP-1, and LRH-1 represses bile acid biosynthesis. </w:t>
      </w:r>
      <w:r w:rsidRPr="00936F5C">
        <w:rPr>
          <w:i/>
        </w:rPr>
        <w:t>Mol Cell</w:t>
      </w:r>
      <w:r w:rsidRPr="00936F5C">
        <w:t xml:space="preserve"> 2000; 6 3:517-26.</w:t>
      </w:r>
    </w:p>
    <w:p w14:paraId="5536AFEC" w14:textId="77777777" w:rsidR="00567A0C" w:rsidRPr="00936F5C" w:rsidRDefault="00936F5C">
      <w:pPr>
        <w:pStyle w:val="EndNoteBibliography"/>
        <w:ind w:left="720" w:hanging="720"/>
      </w:pPr>
      <w:r w:rsidRPr="00936F5C">
        <w:t>95.</w:t>
      </w:r>
      <w:r w:rsidRPr="00936F5C">
        <w:tab/>
        <w:t xml:space="preserve">Gupta S, Stravitz RT, Dent P, Hylemon PB. Down-regulation of cholesterol 7alpha-hydroxylase (CYP7A1) gene expression by bile acids in primary rat hepatocytes is mediated by the c-Jun N-terminal kinase pathway. </w:t>
      </w:r>
      <w:r w:rsidRPr="00936F5C">
        <w:rPr>
          <w:i/>
        </w:rPr>
        <w:t>J Biol Chem</w:t>
      </w:r>
      <w:r w:rsidRPr="00936F5C">
        <w:t xml:space="preserve"> 2001; 276 19:15816-22.</w:t>
      </w:r>
    </w:p>
    <w:p w14:paraId="5536AFED" w14:textId="77777777" w:rsidR="00567A0C" w:rsidRPr="00936F5C" w:rsidRDefault="00936F5C">
      <w:pPr>
        <w:pStyle w:val="EndNoteBibliography"/>
        <w:ind w:left="720" w:hanging="720"/>
      </w:pPr>
      <w:r w:rsidRPr="00936F5C">
        <w:t>96.</w:t>
      </w:r>
      <w:r w:rsidRPr="00936F5C">
        <w:tab/>
        <w:t xml:space="preserve">Holt JA, Luo G, Billin AN, Bisi J, McNeill YY, Kozarsky KF, et al. Definition of a novel growth factor-dependent signal cascade for the suppression of bile acid biosynthesis. </w:t>
      </w:r>
      <w:r w:rsidRPr="00936F5C">
        <w:rPr>
          <w:i/>
        </w:rPr>
        <w:t>Genes Dev</w:t>
      </w:r>
      <w:r w:rsidRPr="00936F5C">
        <w:t xml:space="preserve"> 2003; 17 13:1581-91.</w:t>
      </w:r>
    </w:p>
    <w:p w14:paraId="5536AFEE" w14:textId="77777777" w:rsidR="00567A0C" w:rsidRPr="00936F5C" w:rsidRDefault="00936F5C">
      <w:pPr>
        <w:pStyle w:val="EndNoteBibliography"/>
        <w:ind w:left="720" w:hanging="720"/>
      </w:pPr>
      <w:r w:rsidRPr="00936F5C">
        <w:t>97.</w:t>
      </w:r>
      <w:r w:rsidRPr="00936F5C">
        <w:tab/>
        <w:t xml:space="preserve">Watanabe M, Houten SM, Wang L, Moschetta A, Mangelsdorf DJ, Heyman RA, et al. Bile acids lower triglyceride levels via a pathway involving FXR, SHP, and SREBP-1c. </w:t>
      </w:r>
      <w:r w:rsidRPr="00936F5C">
        <w:rPr>
          <w:i/>
        </w:rPr>
        <w:t>J Clin Invest</w:t>
      </w:r>
      <w:r w:rsidRPr="00936F5C">
        <w:t xml:space="preserve"> 2004; 113 10:1408-18.</w:t>
      </w:r>
    </w:p>
    <w:p w14:paraId="5536AFEF" w14:textId="77777777" w:rsidR="00567A0C" w:rsidRPr="00936F5C" w:rsidRDefault="00936F5C">
      <w:pPr>
        <w:pStyle w:val="EndNoteBibliography"/>
        <w:ind w:left="720" w:hanging="720"/>
      </w:pPr>
      <w:r w:rsidRPr="00936F5C">
        <w:t>98.</w:t>
      </w:r>
      <w:r w:rsidRPr="00936F5C">
        <w:tab/>
        <w:t xml:space="preserve">Liu M, Zhang G, Wu S, Song M, Wang J, Cai W, et al. Schaftoside alleviates HFD-induced hepatic lipid accumulation in mice via upregulating farnesoid X receptor. </w:t>
      </w:r>
      <w:r w:rsidRPr="00936F5C">
        <w:rPr>
          <w:i/>
        </w:rPr>
        <w:t>J Ethnopharmacol</w:t>
      </w:r>
      <w:r w:rsidRPr="00936F5C">
        <w:t xml:space="preserve"> 2020; 255:112776.</w:t>
      </w:r>
    </w:p>
    <w:p w14:paraId="5536AFF0" w14:textId="77777777" w:rsidR="00567A0C" w:rsidRPr="00936F5C" w:rsidRDefault="00936F5C">
      <w:pPr>
        <w:pStyle w:val="EndNoteBibliography"/>
        <w:ind w:left="720" w:hanging="720"/>
      </w:pPr>
      <w:r w:rsidRPr="00936F5C">
        <w:t>99.</w:t>
      </w:r>
      <w:r w:rsidRPr="00936F5C">
        <w:tab/>
        <w:t xml:space="preserve">Xiong X, Wang X, Lu Y, Wang E, Zhang Z, Yang J, et al. Hepatic steatosis exacerbated by endoplasmic reticulum stress-mediated downregulation of FXR in aging mice. </w:t>
      </w:r>
      <w:r w:rsidRPr="00936F5C">
        <w:rPr>
          <w:i/>
        </w:rPr>
        <w:t>J Hepatol</w:t>
      </w:r>
      <w:r w:rsidRPr="00936F5C">
        <w:t xml:space="preserve"> 2014; 60 4:847-54.</w:t>
      </w:r>
    </w:p>
    <w:p w14:paraId="5536AFF1" w14:textId="77777777" w:rsidR="00567A0C" w:rsidRPr="00936F5C" w:rsidRDefault="00936F5C">
      <w:pPr>
        <w:pStyle w:val="EndNoteBibliography"/>
        <w:ind w:left="720" w:hanging="720"/>
      </w:pPr>
      <w:r w:rsidRPr="00936F5C">
        <w:t>100.</w:t>
      </w:r>
      <w:r w:rsidRPr="00936F5C">
        <w:tab/>
        <w:t xml:space="preserve">Zhang Y, Lee FY, Barrera G, Lee H, Vales C, Gonzalez FJ, et al. Activation of the nuclear receptor FXR improves hyperglycemia and hyperlipidemia in diabetic mice. </w:t>
      </w:r>
      <w:r w:rsidRPr="00936F5C">
        <w:rPr>
          <w:i/>
        </w:rPr>
        <w:t>Proc Natl Acad Sci U S A</w:t>
      </w:r>
      <w:r w:rsidRPr="00936F5C">
        <w:t xml:space="preserve"> 2006; 103 4:1006-11.</w:t>
      </w:r>
    </w:p>
    <w:p w14:paraId="5536AFF2" w14:textId="77777777" w:rsidR="00567A0C" w:rsidRPr="00936F5C" w:rsidRDefault="00936F5C">
      <w:pPr>
        <w:pStyle w:val="EndNoteBibliography"/>
        <w:ind w:left="720" w:hanging="720"/>
      </w:pPr>
      <w:r w:rsidRPr="00936F5C">
        <w:t>101.</w:t>
      </w:r>
      <w:r w:rsidRPr="00936F5C">
        <w:tab/>
        <w:t xml:space="preserve">Shen C, Pan Z, Wu S, Zheng M, Zhong C, Xin X, et al. Emodin palliates high-fat diet-induced nonalcoholic fatty liver disease in mice via activating the farnesoid X receptor pathway. </w:t>
      </w:r>
      <w:r w:rsidRPr="00936F5C">
        <w:rPr>
          <w:i/>
        </w:rPr>
        <w:t>J Ethnopharmacol</w:t>
      </w:r>
      <w:r w:rsidRPr="00936F5C">
        <w:t xml:space="preserve"> 2021; 279:114340.</w:t>
      </w:r>
    </w:p>
    <w:p w14:paraId="5536AFF3" w14:textId="77777777" w:rsidR="00567A0C" w:rsidRPr="00936F5C" w:rsidRDefault="00936F5C">
      <w:pPr>
        <w:pStyle w:val="EndNoteBibliography"/>
        <w:ind w:left="720" w:hanging="720"/>
      </w:pPr>
      <w:r w:rsidRPr="00936F5C">
        <w:lastRenderedPageBreak/>
        <w:t>102.</w:t>
      </w:r>
      <w:r w:rsidRPr="00936F5C">
        <w:tab/>
        <w:t xml:space="preserve">McIlvride S, Nikolova V, Fan HM, McDonald JAK, Wahlström A, Bellafante E, et al. Obeticholic acid ameliorates dyslipidemia but not glucose tolerance in mouse model of gestational diabetes. </w:t>
      </w:r>
      <w:r w:rsidRPr="00936F5C">
        <w:rPr>
          <w:i/>
        </w:rPr>
        <w:t>Am J Physiol Endocrinol Metab</w:t>
      </w:r>
      <w:r w:rsidRPr="00936F5C">
        <w:t xml:space="preserve"> 2019; 317 2:E399-e410.</w:t>
      </w:r>
    </w:p>
    <w:p w14:paraId="5536AFF4" w14:textId="77777777" w:rsidR="00567A0C" w:rsidRPr="00936F5C" w:rsidRDefault="00936F5C">
      <w:pPr>
        <w:pStyle w:val="EndNoteBibliography"/>
        <w:ind w:left="720" w:hanging="720"/>
      </w:pPr>
      <w:r w:rsidRPr="00936F5C">
        <w:t>103.</w:t>
      </w:r>
      <w:r w:rsidRPr="00936F5C">
        <w:tab/>
        <w:t xml:space="preserve">Pathak P, Xie C, Nichols RG, Ferrell JM, Boehme S, Krausz KW, et al. Intestine farnesoid X receptor agonist and the gut microbiota activate G-protein bile acid receptor-1 signaling to improve metabolism. </w:t>
      </w:r>
      <w:r w:rsidRPr="00936F5C">
        <w:rPr>
          <w:i/>
        </w:rPr>
        <w:t>Hepatology</w:t>
      </w:r>
      <w:r w:rsidRPr="00936F5C">
        <w:t xml:space="preserve"> 2018; 68 4:1574-88.</w:t>
      </w:r>
    </w:p>
    <w:p w14:paraId="5536AFF5" w14:textId="77777777" w:rsidR="00567A0C" w:rsidRPr="00936F5C" w:rsidRDefault="00936F5C">
      <w:pPr>
        <w:pStyle w:val="EndNoteBibliography"/>
        <w:ind w:left="720" w:hanging="720"/>
      </w:pPr>
      <w:r w:rsidRPr="00936F5C">
        <w:t>104.</w:t>
      </w:r>
      <w:r w:rsidRPr="00936F5C">
        <w:tab/>
        <w:t xml:space="preserve">Yan N, Yan T, Xia Y, Hao H, Wang G, Gonzalez FJ. The pathophysiological function of non-gastrointestinal farnesoid X receptor. </w:t>
      </w:r>
      <w:r w:rsidRPr="00936F5C">
        <w:rPr>
          <w:i/>
        </w:rPr>
        <w:t>Pharmacol Ther</w:t>
      </w:r>
      <w:r w:rsidRPr="00936F5C">
        <w:t xml:space="preserve"> 2021; 226:107867.</w:t>
      </w:r>
    </w:p>
    <w:p w14:paraId="5536AFF6" w14:textId="77777777" w:rsidR="00567A0C" w:rsidRPr="00936F5C" w:rsidRDefault="00936F5C">
      <w:pPr>
        <w:pStyle w:val="EndNoteBibliography"/>
        <w:ind w:left="720" w:hanging="720"/>
      </w:pPr>
      <w:r w:rsidRPr="00936F5C">
        <w:t>105.</w:t>
      </w:r>
      <w:r w:rsidRPr="00936F5C">
        <w:tab/>
        <w:t xml:space="preserve">Jiang T, Wang XX, Scherzer P, Wilson P, Tallman J, Takahashi H, et al. Farnesoid X receptor modulates renal lipid metabolism, fibrosis, and diabetic nephropathy. </w:t>
      </w:r>
      <w:r w:rsidRPr="00936F5C">
        <w:rPr>
          <w:i/>
        </w:rPr>
        <w:t>Diabetes</w:t>
      </w:r>
      <w:r w:rsidRPr="00936F5C">
        <w:t xml:space="preserve"> 2007; 56 10:2485-93.</w:t>
      </w:r>
    </w:p>
    <w:p w14:paraId="5536AFF7" w14:textId="77777777" w:rsidR="00567A0C" w:rsidRPr="00936F5C" w:rsidRDefault="00936F5C">
      <w:pPr>
        <w:pStyle w:val="EndNoteBibliography"/>
        <w:ind w:left="720" w:hanging="720"/>
      </w:pPr>
      <w:r w:rsidRPr="00936F5C">
        <w:t>106.</w:t>
      </w:r>
      <w:r w:rsidRPr="00936F5C">
        <w:tab/>
      </w:r>
      <w:r w:rsidRPr="00936F5C">
        <w:t xml:space="preserve">Virchow R. Cellular pathology. As based upon physiological and pathological histology. Lecture XVI--Atheromatous affection of arteries. 1858. </w:t>
      </w:r>
      <w:r w:rsidRPr="00936F5C">
        <w:rPr>
          <w:i/>
        </w:rPr>
        <w:t>Nutr Rev</w:t>
      </w:r>
      <w:r w:rsidRPr="00936F5C">
        <w:t xml:space="preserve"> 1989; 47 1:23-5.</w:t>
      </w:r>
    </w:p>
    <w:p w14:paraId="5536AFF8" w14:textId="77777777" w:rsidR="00567A0C" w:rsidRPr="00936F5C" w:rsidRDefault="00936F5C">
      <w:pPr>
        <w:pStyle w:val="EndNoteBibliography"/>
        <w:ind w:left="720" w:hanging="720"/>
      </w:pPr>
      <w:r w:rsidRPr="00936F5C">
        <w:t>107.</w:t>
      </w:r>
      <w:r w:rsidRPr="00936F5C">
        <w:tab/>
        <w:t xml:space="preserve">Wang XX, Wang D, Luo Y, Myakala K, Dobrinskikh E, Rosenberg AZ, et al. FXR/TGR5 Dual Agonist Prevents Progression of Nephropathy in Diabetes and Obesity. </w:t>
      </w:r>
      <w:r w:rsidRPr="00936F5C">
        <w:rPr>
          <w:i/>
        </w:rPr>
        <w:t>J Am Soc Nephrol</w:t>
      </w:r>
      <w:r w:rsidRPr="00936F5C">
        <w:t xml:space="preserve"> 2018; 29 1:118-37.</w:t>
      </w:r>
    </w:p>
    <w:p w14:paraId="5536AFF9" w14:textId="77777777" w:rsidR="00567A0C" w:rsidRPr="00936F5C" w:rsidRDefault="00936F5C">
      <w:pPr>
        <w:pStyle w:val="EndNoteBibliography"/>
        <w:ind w:left="720" w:hanging="720"/>
      </w:pPr>
      <w:r w:rsidRPr="00936F5C">
        <w:t>108.</w:t>
      </w:r>
      <w:r w:rsidRPr="00936F5C">
        <w:tab/>
        <w:t xml:space="preserve">Zhao K, He J, Zhang Y, Xu Z, Xiong H, Gong R, et al. Activation of FXR protects against renal fibrosis via suppressing Smad3 expression. </w:t>
      </w:r>
      <w:r w:rsidRPr="00936F5C">
        <w:rPr>
          <w:i/>
        </w:rPr>
        <w:t>Sci Rep</w:t>
      </w:r>
      <w:r w:rsidRPr="00936F5C">
        <w:t xml:space="preserve"> 2016; 6:37234.</w:t>
      </w:r>
    </w:p>
    <w:p w14:paraId="5536AFFA" w14:textId="77777777" w:rsidR="00567A0C" w:rsidRPr="00936F5C" w:rsidRDefault="00936F5C">
      <w:pPr>
        <w:pStyle w:val="EndNoteBibliography"/>
        <w:ind w:left="720" w:hanging="720"/>
      </w:pPr>
      <w:r w:rsidRPr="00936F5C">
        <w:t>109.</w:t>
      </w:r>
      <w:r w:rsidRPr="00936F5C">
        <w:tab/>
        <w:t xml:space="preserve">Marquardt A, Al-Dabet MM, Ghosh S, Kohli S, Manoharan J, ElWakiel A, et al. Farnesoid X Receptor Agonism Protects against Diabetic Tubulopathy: Potential Add-On Therapy for Diabetic Nephropathy. </w:t>
      </w:r>
      <w:r w:rsidRPr="00936F5C">
        <w:rPr>
          <w:i/>
        </w:rPr>
        <w:t>J Am Soc Nephrol</w:t>
      </w:r>
      <w:r w:rsidRPr="00936F5C">
        <w:t xml:space="preserve"> 2017; 28 11:3182-9.</w:t>
      </w:r>
    </w:p>
    <w:p w14:paraId="5536AFFB" w14:textId="77777777" w:rsidR="00567A0C" w:rsidRPr="00936F5C" w:rsidRDefault="00936F5C">
      <w:pPr>
        <w:pStyle w:val="EndNoteBibliography"/>
        <w:ind w:left="720" w:hanging="720"/>
      </w:pPr>
      <w:r w:rsidRPr="00936F5C">
        <w:t>110.</w:t>
      </w:r>
      <w:r w:rsidRPr="00936F5C">
        <w:tab/>
        <w:t xml:space="preserve">Pols TW, Noriega LG, Nomura M, Auwerx J, Schoonjans K. The bile acid membrane receptor TGR5 as an emerging target in metabolism and inflammation. </w:t>
      </w:r>
      <w:r w:rsidRPr="00936F5C">
        <w:rPr>
          <w:i/>
        </w:rPr>
        <w:t>J Hepatol</w:t>
      </w:r>
      <w:r w:rsidRPr="00936F5C">
        <w:t xml:space="preserve"> 2011; 54 6:1263-72.</w:t>
      </w:r>
    </w:p>
    <w:p w14:paraId="5536AFFC" w14:textId="77777777" w:rsidR="00567A0C" w:rsidRPr="00936F5C" w:rsidRDefault="00936F5C">
      <w:pPr>
        <w:pStyle w:val="EndNoteBibliography"/>
        <w:ind w:left="720" w:hanging="720"/>
      </w:pPr>
      <w:r w:rsidRPr="00936F5C">
        <w:t>111.</w:t>
      </w:r>
      <w:r w:rsidRPr="00936F5C">
        <w:tab/>
        <w:t xml:space="preserve">Katsuma S, Hirasawa A, Tsujimoto G. Bile acids promote glucagon-like peptide-1 secretion through TGR5 in a murine enteroendocrine cell line STC-1. </w:t>
      </w:r>
      <w:r w:rsidRPr="00936F5C">
        <w:rPr>
          <w:i/>
        </w:rPr>
        <w:t>Biochem Biophys Res Commun</w:t>
      </w:r>
      <w:r w:rsidRPr="00936F5C">
        <w:t xml:space="preserve"> 2005; 329 1:386-90.</w:t>
      </w:r>
    </w:p>
    <w:p w14:paraId="5536AFFD" w14:textId="77777777" w:rsidR="00567A0C" w:rsidRPr="00936F5C" w:rsidRDefault="00936F5C">
      <w:pPr>
        <w:pStyle w:val="EndNoteBibliography"/>
        <w:ind w:left="720" w:hanging="720"/>
      </w:pPr>
      <w:r w:rsidRPr="00936F5C">
        <w:t>112.</w:t>
      </w:r>
      <w:r w:rsidRPr="00936F5C">
        <w:tab/>
      </w:r>
      <w:r w:rsidRPr="00936F5C">
        <w:t xml:space="preserve">Duboc H, Taché Y, Hofmann AF. The bile acid TGR5 membrane receptor: from basic research to clinical application. </w:t>
      </w:r>
      <w:r w:rsidRPr="00936F5C">
        <w:rPr>
          <w:i/>
        </w:rPr>
        <w:t>Dig Liver Dis</w:t>
      </w:r>
      <w:r w:rsidRPr="00936F5C">
        <w:t xml:space="preserve"> 2014; 46 4:302-12.</w:t>
      </w:r>
    </w:p>
    <w:p w14:paraId="5536AFFE" w14:textId="77777777" w:rsidR="00567A0C" w:rsidRPr="00936F5C" w:rsidRDefault="00936F5C">
      <w:pPr>
        <w:pStyle w:val="EndNoteBibliography"/>
        <w:ind w:left="720" w:hanging="720"/>
      </w:pPr>
      <w:r w:rsidRPr="00936F5C">
        <w:t>113.</w:t>
      </w:r>
      <w:r w:rsidRPr="00936F5C">
        <w:tab/>
        <w:t xml:space="preserve">Schaap FG, Trauner M, Jansen PL. Bile acid receptors as targets for drug development. </w:t>
      </w:r>
      <w:r w:rsidRPr="00936F5C">
        <w:rPr>
          <w:i/>
        </w:rPr>
        <w:t>Nat Rev Gastroenterol Hepatol</w:t>
      </w:r>
      <w:r w:rsidRPr="00936F5C">
        <w:t xml:space="preserve"> 2014; 11 1:55-67.</w:t>
      </w:r>
    </w:p>
    <w:p w14:paraId="5536AFFF" w14:textId="77777777" w:rsidR="00567A0C" w:rsidRPr="00936F5C" w:rsidRDefault="00936F5C">
      <w:pPr>
        <w:pStyle w:val="EndNoteBibliography"/>
        <w:ind w:left="720" w:hanging="720"/>
      </w:pPr>
      <w:r w:rsidRPr="00936F5C">
        <w:t>114.</w:t>
      </w:r>
      <w:r w:rsidRPr="00936F5C">
        <w:tab/>
        <w:t xml:space="preserve">Perino A, Schoonjans K. TGR5 and Immunometabolism: Insights from Physiology and Pharmacology. </w:t>
      </w:r>
      <w:r w:rsidRPr="00936F5C">
        <w:rPr>
          <w:i/>
        </w:rPr>
        <w:t>Trends Pharmacol Sci</w:t>
      </w:r>
      <w:r w:rsidRPr="00936F5C">
        <w:t xml:space="preserve"> 2015; 36 12:847-57.</w:t>
      </w:r>
    </w:p>
    <w:p w14:paraId="5536B000" w14:textId="77777777" w:rsidR="00567A0C" w:rsidRPr="00936F5C" w:rsidRDefault="00936F5C">
      <w:pPr>
        <w:pStyle w:val="EndNoteBibliography"/>
        <w:ind w:left="720" w:hanging="720"/>
      </w:pPr>
      <w:r w:rsidRPr="00936F5C">
        <w:t>115.</w:t>
      </w:r>
      <w:r w:rsidRPr="00936F5C">
        <w:tab/>
        <w:t xml:space="preserve">Wang XX, Edelstein MH, Gafter U, Qiu L, Luo Y, Dobrinskikh E, et al. G Protein-Coupled Bile Acid Receptor TGR5 Activation Inhibits Kidney Disease in Obesity and Diabetes. </w:t>
      </w:r>
      <w:r w:rsidRPr="00936F5C">
        <w:rPr>
          <w:i/>
        </w:rPr>
        <w:t>J Am Soc Nephrol</w:t>
      </w:r>
      <w:r w:rsidRPr="00936F5C">
        <w:t xml:space="preserve"> 2016; 27 5:1362-78.</w:t>
      </w:r>
    </w:p>
    <w:p w14:paraId="5536B001" w14:textId="77777777" w:rsidR="00567A0C" w:rsidRPr="00936F5C" w:rsidRDefault="00936F5C">
      <w:pPr>
        <w:pStyle w:val="EndNoteBibliography"/>
        <w:ind w:left="720" w:hanging="720"/>
      </w:pPr>
      <w:r w:rsidRPr="00936F5C">
        <w:t>116.</w:t>
      </w:r>
      <w:r w:rsidRPr="00936F5C">
        <w:tab/>
        <w:t xml:space="preserve">Yang Z, Xiong F, Wang Y, Gong W, Huang J, Chen C, et al. TGR5 activation suppressed S1P/S1P2 signaling and resisted high glucose-induced fibrosis in glomerular mesangial cells. </w:t>
      </w:r>
      <w:r w:rsidRPr="00936F5C">
        <w:rPr>
          <w:i/>
        </w:rPr>
        <w:t>Pharmacol Res</w:t>
      </w:r>
      <w:r w:rsidRPr="00936F5C">
        <w:t xml:space="preserve"> 2016; 111:226-36.</w:t>
      </w:r>
    </w:p>
    <w:p w14:paraId="5536B002" w14:textId="77777777" w:rsidR="00567A0C" w:rsidRPr="00936F5C" w:rsidRDefault="00936F5C">
      <w:pPr>
        <w:pStyle w:val="EndNoteBibliography"/>
        <w:ind w:left="720" w:hanging="720"/>
      </w:pPr>
      <w:r w:rsidRPr="00936F5C">
        <w:t>117.</w:t>
      </w:r>
      <w:r w:rsidRPr="00936F5C">
        <w:tab/>
        <w:t xml:space="preserve">Jung S, Bae H, Song WS, Jang C. Dietary Fructose and Fructose-Induced Pathologies. </w:t>
      </w:r>
      <w:r w:rsidRPr="00936F5C">
        <w:rPr>
          <w:i/>
        </w:rPr>
        <w:t>Annu Rev Nutr</w:t>
      </w:r>
      <w:r w:rsidRPr="00936F5C">
        <w:t xml:space="preserve"> 2022; 42:45-66.</w:t>
      </w:r>
    </w:p>
    <w:p w14:paraId="5536B003" w14:textId="77777777" w:rsidR="00567A0C" w:rsidRPr="00936F5C" w:rsidRDefault="00936F5C">
      <w:pPr>
        <w:pStyle w:val="EndNoteBibliography"/>
        <w:ind w:left="720" w:hanging="720"/>
      </w:pPr>
      <w:r w:rsidRPr="00936F5C">
        <w:t>118.</w:t>
      </w:r>
      <w:r w:rsidRPr="00936F5C">
        <w:tab/>
        <w:t xml:space="preserve">Softic S, Gupta MK, Wang GX, Fujisaka S, O'Neill BT, Rao TN, et al. Divergent effects of glucose and fructose on hepatic lipogenesis and insulin signaling. </w:t>
      </w:r>
      <w:r w:rsidRPr="00936F5C">
        <w:rPr>
          <w:i/>
        </w:rPr>
        <w:t>J Clin Invest</w:t>
      </w:r>
      <w:r w:rsidRPr="00936F5C">
        <w:t xml:space="preserve"> 2017; 127 11:4059-74.</w:t>
      </w:r>
    </w:p>
    <w:p w14:paraId="5536B004" w14:textId="77777777" w:rsidR="00567A0C" w:rsidRPr="00936F5C" w:rsidRDefault="00936F5C">
      <w:pPr>
        <w:pStyle w:val="EndNoteBibliography"/>
        <w:ind w:left="720" w:hanging="720"/>
      </w:pPr>
      <w:r w:rsidRPr="00936F5C">
        <w:lastRenderedPageBreak/>
        <w:t>119.</w:t>
      </w:r>
      <w:r w:rsidRPr="00936F5C">
        <w:tab/>
        <w:t xml:space="preserve">Ouyang X, Cirillo P, Sautin Y, McCall S, Bruchette JL, Diehl AM, et al. Fructose consumption as a risk factor for non-alcoholic fatty liver disease. </w:t>
      </w:r>
      <w:r w:rsidRPr="00936F5C">
        <w:rPr>
          <w:i/>
        </w:rPr>
        <w:t>J Hepatol</w:t>
      </w:r>
      <w:r w:rsidRPr="00936F5C">
        <w:t xml:space="preserve"> 2008; 48 6:993-9.</w:t>
      </w:r>
    </w:p>
    <w:p w14:paraId="5536B005" w14:textId="77777777" w:rsidR="00567A0C" w:rsidRPr="00936F5C" w:rsidRDefault="00936F5C">
      <w:pPr>
        <w:pStyle w:val="EndNoteBibliography"/>
        <w:ind w:left="720" w:hanging="720"/>
      </w:pPr>
      <w:r w:rsidRPr="00936F5C">
        <w:t>120.</w:t>
      </w:r>
      <w:r w:rsidRPr="00936F5C">
        <w:tab/>
        <w:t xml:space="preserve">Payne AN, Chassard C, Lacroix C. Gut microbial adaptation to dietary consumption of fructose, artificial sweeteners and sugar alcohols: implications for host-microbe interactions contributing to obesity. </w:t>
      </w:r>
      <w:r w:rsidRPr="00936F5C">
        <w:rPr>
          <w:i/>
        </w:rPr>
        <w:t>Obes Rev</w:t>
      </w:r>
      <w:r w:rsidRPr="00936F5C">
        <w:t xml:space="preserve"> 2012; 13 9:799-809.</w:t>
      </w:r>
    </w:p>
    <w:p w14:paraId="5536B006" w14:textId="77777777" w:rsidR="00567A0C" w:rsidRPr="00936F5C" w:rsidRDefault="00936F5C">
      <w:pPr>
        <w:pStyle w:val="EndNoteBibliography"/>
        <w:ind w:left="720" w:hanging="720"/>
      </w:pPr>
      <w:r w:rsidRPr="00936F5C">
        <w:t>121.</w:t>
      </w:r>
      <w:r w:rsidRPr="00936F5C">
        <w:tab/>
        <w:t xml:space="preserve">Do MH, Lee E, Oh MJ, Kim Y, Park HY. High-Glucose or -Fructose Diet Cause Changes of the Gut Microbiota and Metabolic Disorders in Mice without Body Weight Change. </w:t>
      </w:r>
      <w:r w:rsidRPr="00936F5C">
        <w:rPr>
          <w:i/>
        </w:rPr>
        <w:t>Nutrients</w:t>
      </w:r>
      <w:r w:rsidRPr="00936F5C">
        <w:t xml:space="preserve"> 2018; 10 6.</w:t>
      </w:r>
    </w:p>
    <w:p w14:paraId="5536B007" w14:textId="77777777" w:rsidR="00567A0C" w:rsidRPr="00936F5C" w:rsidRDefault="00936F5C">
      <w:pPr>
        <w:pStyle w:val="EndNoteBibliography"/>
        <w:ind w:left="720" w:hanging="720"/>
      </w:pPr>
      <w:r w:rsidRPr="00936F5C">
        <w:t>122.</w:t>
      </w:r>
      <w:r w:rsidRPr="00936F5C">
        <w:tab/>
        <w:t xml:space="preserve">Wang Y, Qi W, Song G, Pang S, Peng Z, Li Y, et al. High-Fructose Diet Increases Inflammatory Cytokines and Alters Gut Microbiota Composition in Rats. </w:t>
      </w:r>
      <w:r w:rsidRPr="00936F5C">
        <w:rPr>
          <w:i/>
        </w:rPr>
        <w:t>Mediators Inflamm</w:t>
      </w:r>
      <w:r w:rsidRPr="00936F5C">
        <w:t xml:space="preserve"> 2020; 2020:6672636.</w:t>
      </w:r>
    </w:p>
    <w:p w14:paraId="5536B008" w14:textId="77777777" w:rsidR="00567A0C" w:rsidRPr="00936F5C" w:rsidRDefault="00936F5C">
      <w:pPr>
        <w:pStyle w:val="EndNoteBibliography"/>
        <w:ind w:left="720" w:hanging="720"/>
      </w:pPr>
      <w:r w:rsidRPr="00936F5C">
        <w:t>123.</w:t>
      </w:r>
      <w:r w:rsidRPr="00936F5C">
        <w:tab/>
        <w:t xml:space="preserve">Theofilis P, Vordoni A, Kalaitzidis RG. Interplay between metabolic dysfunction-associated fatty liver disease and chronic kidney disease: Epidemiology, pathophysiologic mechanisms, and treatment considerations. </w:t>
      </w:r>
      <w:r w:rsidRPr="00936F5C">
        <w:rPr>
          <w:i/>
        </w:rPr>
        <w:t>World J Gastroenterol</w:t>
      </w:r>
      <w:r w:rsidRPr="00936F5C">
        <w:t xml:space="preserve"> 2022; 28 39:5691-706.</w:t>
      </w:r>
    </w:p>
    <w:p w14:paraId="5536B009" w14:textId="77777777" w:rsidR="00567A0C" w:rsidRPr="00936F5C" w:rsidRDefault="00936F5C">
      <w:pPr>
        <w:pStyle w:val="EndNoteBibliography"/>
        <w:ind w:left="720" w:hanging="720"/>
      </w:pPr>
      <w:r w:rsidRPr="00936F5C">
        <w:t>124.</w:t>
      </w:r>
      <w:r w:rsidRPr="00936F5C">
        <w:tab/>
        <w:t xml:space="preserve">Kitson MT, Roberts SK. D-livering the message: the importance of vitamin D status in chronic liver disease. </w:t>
      </w:r>
      <w:r w:rsidRPr="00936F5C">
        <w:rPr>
          <w:i/>
        </w:rPr>
        <w:t>J Hepatol</w:t>
      </w:r>
      <w:r w:rsidRPr="00936F5C">
        <w:t xml:space="preserve"> 2012; 57 4:897-909.</w:t>
      </w:r>
    </w:p>
    <w:p w14:paraId="5536B00A" w14:textId="77777777" w:rsidR="00567A0C" w:rsidRPr="00936F5C" w:rsidRDefault="00936F5C">
      <w:pPr>
        <w:pStyle w:val="EndNoteBibliography"/>
        <w:ind w:left="720" w:hanging="720"/>
      </w:pPr>
      <w:r w:rsidRPr="00936F5C">
        <w:t>125.</w:t>
      </w:r>
      <w:r w:rsidRPr="00936F5C">
        <w:tab/>
        <w:t xml:space="preserve">Nelson JE, Roth CL, Wilson LA, Yates KP, Aouizerat B, Morgan-Stevenson V, et al. Vitamin D Deficiency Is Associated With Increased Risk of Non-alcoholic Steatohepatitis in Adults With Non-alcoholic Fatty Liver Disease: Possible Role for MAPK and NF-κB? </w:t>
      </w:r>
      <w:r w:rsidRPr="00936F5C">
        <w:rPr>
          <w:i/>
        </w:rPr>
        <w:t>Am J Gastroenterol</w:t>
      </w:r>
      <w:r w:rsidRPr="00936F5C">
        <w:t xml:space="preserve"> 2016; 111 6:852-63.</w:t>
      </w:r>
    </w:p>
    <w:p w14:paraId="5536B00B" w14:textId="77777777" w:rsidR="00567A0C" w:rsidRPr="00936F5C" w:rsidRDefault="00936F5C">
      <w:pPr>
        <w:pStyle w:val="EndNoteBibliography"/>
        <w:ind w:left="720" w:hanging="720"/>
      </w:pPr>
      <w:r w:rsidRPr="00936F5C">
        <w:t>126.</w:t>
      </w:r>
      <w:r w:rsidRPr="00936F5C">
        <w:tab/>
        <w:t xml:space="preserve">Goldsmith DJ, Cunningham J. Mineral metabolism and vitamin D in chronic kidney disease--more questions than answers. </w:t>
      </w:r>
      <w:r w:rsidRPr="00936F5C">
        <w:rPr>
          <w:i/>
        </w:rPr>
        <w:t>Nat Rev Nephrol</w:t>
      </w:r>
      <w:r w:rsidRPr="00936F5C">
        <w:t xml:space="preserve"> 2011; 7 6:341-6.</w:t>
      </w:r>
    </w:p>
    <w:p w14:paraId="5536B00C" w14:textId="77777777" w:rsidR="00567A0C" w:rsidRPr="00936F5C" w:rsidRDefault="00936F5C">
      <w:pPr>
        <w:pStyle w:val="EndNoteBibliography"/>
        <w:ind w:left="720" w:hanging="720"/>
      </w:pPr>
      <w:r w:rsidRPr="00936F5C">
        <w:t>127.</w:t>
      </w:r>
      <w:r w:rsidRPr="00936F5C">
        <w:tab/>
        <w:t xml:space="preserve">Malaguarnera L. Vitamin D and microbiota: Two sides of the same coin in the immunomodulatory aspects. </w:t>
      </w:r>
      <w:r w:rsidRPr="00936F5C">
        <w:rPr>
          <w:i/>
        </w:rPr>
        <w:t>Int Immunopharmacol</w:t>
      </w:r>
      <w:r w:rsidRPr="00936F5C">
        <w:t xml:space="preserve"> 2020; 79:106112.</w:t>
      </w:r>
    </w:p>
    <w:p w14:paraId="5536B00D" w14:textId="77777777" w:rsidR="00567A0C" w:rsidRPr="00936F5C" w:rsidRDefault="00936F5C">
      <w:pPr>
        <w:pStyle w:val="EndNoteBibliography"/>
        <w:ind w:left="720" w:hanging="720"/>
      </w:pPr>
      <w:r w:rsidRPr="00936F5C">
        <w:t>128.</w:t>
      </w:r>
      <w:r w:rsidRPr="00936F5C">
        <w:tab/>
        <w:t xml:space="preserve">Kwok RM, Torres DM, Harrison SA. Vitamin D and nonalcoholic fatty liver disease (NAFLD): is it more than just an association? </w:t>
      </w:r>
      <w:r w:rsidRPr="00936F5C">
        <w:rPr>
          <w:i/>
        </w:rPr>
        <w:t>Hepatology</w:t>
      </w:r>
      <w:r w:rsidRPr="00936F5C">
        <w:t xml:space="preserve"> 2013; 58 3:1166-74.</w:t>
      </w:r>
    </w:p>
    <w:p w14:paraId="5536B00E" w14:textId="77777777" w:rsidR="00567A0C" w:rsidRPr="00936F5C" w:rsidRDefault="00936F5C">
      <w:pPr>
        <w:pStyle w:val="EndNoteBibliography"/>
        <w:ind w:left="720" w:hanging="720"/>
      </w:pPr>
      <w:r w:rsidRPr="00936F5C">
        <w:t>129.</w:t>
      </w:r>
      <w:r w:rsidRPr="00936F5C">
        <w:tab/>
        <w:t xml:space="preserve">Sterling KA, Eftekhari P, Girndt M, Kimmel PL, Raj DS. The immunoregulatory function of vitamin D: implications in chronic kidney disease. </w:t>
      </w:r>
      <w:r w:rsidRPr="00936F5C">
        <w:rPr>
          <w:i/>
        </w:rPr>
        <w:t>Nat Rev Nephrol</w:t>
      </w:r>
      <w:r w:rsidRPr="00936F5C">
        <w:t xml:space="preserve"> 2012; 8 7:403-12.</w:t>
      </w:r>
    </w:p>
    <w:p w14:paraId="5536B00F" w14:textId="77777777" w:rsidR="00567A0C" w:rsidRPr="00936F5C" w:rsidRDefault="00936F5C">
      <w:pPr>
        <w:pStyle w:val="EndNoteBibliography"/>
        <w:ind w:left="720" w:hanging="720"/>
      </w:pPr>
      <w:r w:rsidRPr="00936F5C">
        <w:t>130.</w:t>
      </w:r>
      <w:r w:rsidRPr="00936F5C">
        <w:tab/>
        <w:t xml:space="preserve">Bellerba F, Muzio V, Gnagnarella P, Facciotti F, Chiocca S, Bossi P, et al. The Association between Vitamin D and Gut Microbiota: A Systematic Review of Human Studies. </w:t>
      </w:r>
      <w:r w:rsidRPr="00936F5C">
        <w:rPr>
          <w:i/>
        </w:rPr>
        <w:t>Nutrients</w:t>
      </w:r>
      <w:r w:rsidRPr="00936F5C">
        <w:t xml:space="preserve"> 2021; 13 10.</w:t>
      </w:r>
    </w:p>
    <w:p w14:paraId="5536B010" w14:textId="77777777" w:rsidR="00567A0C" w:rsidRPr="00936F5C" w:rsidRDefault="00936F5C">
      <w:pPr>
        <w:pStyle w:val="EndNoteBibliography"/>
        <w:ind w:left="720" w:hanging="720"/>
      </w:pPr>
      <w:r w:rsidRPr="00936F5C">
        <w:t>131.</w:t>
      </w:r>
      <w:r w:rsidRPr="00936F5C">
        <w:tab/>
        <w:t xml:space="preserve">Lin K, Dong C, Zhao B, Zhou B, Yang L. Glucagon-like peptide-1 receptor agonist regulates fat browning by altering the gut microbiota and ceramide metabolism. </w:t>
      </w:r>
      <w:r w:rsidRPr="00936F5C">
        <w:rPr>
          <w:i/>
        </w:rPr>
        <w:t>MedComm (2020)</w:t>
      </w:r>
      <w:r w:rsidRPr="00936F5C">
        <w:t xml:space="preserve"> 2023; 4 6:e416.</w:t>
      </w:r>
    </w:p>
    <w:p w14:paraId="5536B011" w14:textId="77777777" w:rsidR="00567A0C" w:rsidRPr="00936F5C" w:rsidRDefault="00936F5C">
      <w:pPr>
        <w:pStyle w:val="EndNoteBibliography"/>
        <w:ind w:left="720" w:hanging="720"/>
      </w:pPr>
      <w:r w:rsidRPr="00936F5C">
        <w:t>132.</w:t>
      </w:r>
      <w:r w:rsidRPr="00936F5C">
        <w:tab/>
        <w:t xml:space="preserve">Billing AM, Kim YC, Gullaksen S, Schrage B, Raabe J, Hutzfeldt A, et al. Metabolic Communication by SGLT2 Inhibition. </w:t>
      </w:r>
      <w:r w:rsidRPr="00936F5C">
        <w:rPr>
          <w:i/>
        </w:rPr>
        <w:t>Circulation</w:t>
      </w:r>
      <w:r w:rsidRPr="00936F5C">
        <w:t xml:space="preserve"> 2024; 149 11:860-84.</w:t>
      </w:r>
    </w:p>
    <w:p w14:paraId="5536B012" w14:textId="77777777" w:rsidR="00567A0C" w:rsidRPr="00936F5C" w:rsidRDefault="00936F5C">
      <w:pPr>
        <w:pStyle w:val="EndNoteBibliography"/>
        <w:ind w:left="720" w:hanging="720"/>
      </w:pPr>
      <w:r w:rsidRPr="00936F5C">
        <w:t>133.</w:t>
      </w:r>
      <w:r w:rsidRPr="00936F5C">
        <w:tab/>
        <w:t xml:space="preserve">Gay MD, Cao H, Shivapurkar N, Dakshanamurthy S, Kallakury B, Tucker RD, et al. Proglumide Reverses Nonalcoholic Steatohepatitis by Interaction with the Farnesoid X Receptor and Altering the Microbiome. </w:t>
      </w:r>
      <w:r w:rsidRPr="00936F5C">
        <w:rPr>
          <w:i/>
        </w:rPr>
        <w:t>Int J Mol Sci</w:t>
      </w:r>
      <w:r w:rsidRPr="00936F5C">
        <w:t xml:space="preserve"> 2022; 23 3.</w:t>
      </w:r>
    </w:p>
    <w:p w14:paraId="5536B013" w14:textId="77777777" w:rsidR="00567A0C" w:rsidRPr="00936F5C" w:rsidRDefault="00936F5C">
      <w:pPr>
        <w:pStyle w:val="EndNoteBibliography"/>
        <w:ind w:left="720" w:hanging="720"/>
      </w:pPr>
      <w:r w:rsidRPr="00936F5C">
        <w:t>134.</w:t>
      </w:r>
      <w:r w:rsidRPr="00936F5C">
        <w:tab/>
        <w:t xml:space="preserve">Luo M, Yan J, Wu L, Wu J, Chen Z, Jiang J, et al. Probiotics Alleviated Nonalcoholic Fatty Liver Disease in High-Fat Diet-Fed Rats via Gut Microbiota/FXR/FGF15 Signaling Pathway. </w:t>
      </w:r>
      <w:r w:rsidRPr="00936F5C">
        <w:rPr>
          <w:i/>
        </w:rPr>
        <w:t>J Immunol Res</w:t>
      </w:r>
      <w:r w:rsidRPr="00936F5C">
        <w:t xml:space="preserve"> 2021; 2021:2264737.</w:t>
      </w:r>
    </w:p>
    <w:p w14:paraId="5536B014" w14:textId="77777777" w:rsidR="00567A0C" w:rsidRPr="00936F5C" w:rsidRDefault="00936F5C">
      <w:pPr>
        <w:pStyle w:val="EndNoteBibliography"/>
        <w:ind w:left="720" w:hanging="720"/>
      </w:pPr>
      <w:r w:rsidRPr="00936F5C">
        <w:lastRenderedPageBreak/>
        <w:t>135.</w:t>
      </w:r>
      <w:r w:rsidRPr="00936F5C">
        <w:tab/>
        <w:t xml:space="preserve">Targher G, Chonchol MB, Byrne CD. CKD and nonalcoholic fatty liver disease. </w:t>
      </w:r>
      <w:r w:rsidRPr="00936F5C">
        <w:rPr>
          <w:i/>
        </w:rPr>
        <w:t>Am J Kidney Dis</w:t>
      </w:r>
      <w:r w:rsidRPr="00936F5C">
        <w:t xml:space="preserve"> 2014; 64 4:638-52.</w:t>
      </w:r>
    </w:p>
    <w:p w14:paraId="5536B015" w14:textId="77777777" w:rsidR="00567A0C" w:rsidRPr="00936F5C" w:rsidRDefault="00936F5C">
      <w:pPr>
        <w:pStyle w:val="EndNoteBibliography"/>
        <w:ind w:left="720" w:hanging="720"/>
      </w:pPr>
      <w:r w:rsidRPr="00936F5C">
        <w:t>136.</w:t>
      </w:r>
      <w:r w:rsidRPr="00936F5C">
        <w:tab/>
        <w:t xml:space="preserve">Hata S, Okamura T, Kobayashi A, Bamba R, Miyoshi T, Nakajima H, et al. Gut Microbiota Changes by an SGLT2 Inhibitor, Luseogliflozin, Alters Metabolites Compared with Those in a Low Carbohydrate Diet in db/db Mice. </w:t>
      </w:r>
      <w:r w:rsidRPr="00936F5C">
        <w:rPr>
          <w:i/>
        </w:rPr>
        <w:t>Nutrients</w:t>
      </w:r>
      <w:r w:rsidRPr="00936F5C">
        <w:t xml:space="preserve"> 2022; 14 17.</w:t>
      </w:r>
    </w:p>
    <w:p w14:paraId="5536B016" w14:textId="77777777" w:rsidR="00567A0C" w:rsidRPr="00936F5C" w:rsidRDefault="00936F5C">
      <w:pPr>
        <w:pStyle w:val="EndNoteBibliography"/>
        <w:ind w:left="720" w:hanging="720"/>
      </w:pPr>
      <w:r w:rsidRPr="00936F5C">
        <w:t>137.</w:t>
      </w:r>
      <w:r w:rsidRPr="00936F5C">
        <w:tab/>
      </w:r>
      <w:r w:rsidRPr="00936F5C">
        <w:t xml:space="preserve">Grasset E, Puel A, Charpentier J, Collet X, Christensen JE, Tercé F, et al. A Specific Gut Microbiota Dysbiosis of Type 2 Diabetic Mice Induces GLP-1 Resistance through an Enteric NO-Dependent and Gut-Brain Axis Mechanism. </w:t>
      </w:r>
      <w:r w:rsidRPr="00936F5C">
        <w:rPr>
          <w:i/>
        </w:rPr>
        <w:t>Cell Metab</w:t>
      </w:r>
      <w:r w:rsidRPr="00936F5C">
        <w:t xml:space="preserve"> 2017; 25 5:1075-90.e5.</w:t>
      </w:r>
    </w:p>
    <w:p w14:paraId="5536B017" w14:textId="77777777" w:rsidR="00567A0C" w:rsidRPr="00936F5C" w:rsidRDefault="00936F5C">
      <w:pPr>
        <w:pStyle w:val="EndNoteBibliography"/>
        <w:ind w:left="720" w:hanging="720"/>
      </w:pPr>
      <w:r w:rsidRPr="00936F5C">
        <w:t>138.</w:t>
      </w:r>
      <w:r w:rsidRPr="00936F5C">
        <w:tab/>
        <w:t xml:space="preserve">Deng Y, Wang H, Lu Y, Liu S, Zhang Q, Huang J, et al. Identification of chemerin as a novel FXR target gene down-regulated in the progression of nonalcoholic steatohepatitis. </w:t>
      </w:r>
      <w:r w:rsidRPr="00936F5C">
        <w:rPr>
          <w:i/>
        </w:rPr>
        <w:t>Endocrinology</w:t>
      </w:r>
      <w:r w:rsidRPr="00936F5C">
        <w:t xml:space="preserve"> 2013; 154 5:1794-801.</w:t>
      </w:r>
    </w:p>
    <w:p w14:paraId="5536B018" w14:textId="77777777" w:rsidR="00567A0C" w:rsidRPr="00936F5C" w:rsidRDefault="00936F5C">
      <w:pPr>
        <w:pStyle w:val="EndNoteBibliography"/>
      </w:pPr>
      <w:r w:rsidRPr="00936F5C">
        <w:fldChar w:fldCharType="end"/>
      </w:r>
    </w:p>
    <w:p w14:paraId="5536B019" w14:textId="77777777" w:rsidR="00567A0C" w:rsidRPr="00936F5C" w:rsidRDefault="00567A0C"/>
    <w:p w14:paraId="5536B01A" w14:textId="77777777" w:rsidR="00567A0C" w:rsidRPr="00936F5C" w:rsidRDefault="00567A0C"/>
    <w:p w14:paraId="5536B01B" w14:textId="77777777" w:rsidR="00567A0C" w:rsidRPr="00936F5C" w:rsidRDefault="00567A0C"/>
    <w:p w14:paraId="5536B01C" w14:textId="77777777" w:rsidR="00567A0C" w:rsidRPr="00936F5C" w:rsidRDefault="00567A0C"/>
    <w:p w14:paraId="5536B01D" w14:textId="77777777" w:rsidR="00567A0C" w:rsidRPr="00936F5C" w:rsidRDefault="00567A0C"/>
    <w:p w14:paraId="5536B01E" w14:textId="77777777" w:rsidR="00567A0C" w:rsidRPr="00936F5C" w:rsidRDefault="00567A0C"/>
    <w:p w14:paraId="5536B01F" w14:textId="77777777" w:rsidR="00567A0C" w:rsidRPr="00936F5C" w:rsidRDefault="00567A0C"/>
    <w:p w14:paraId="5536B020" w14:textId="77777777" w:rsidR="00567A0C" w:rsidRPr="00936F5C" w:rsidRDefault="00567A0C"/>
    <w:p w14:paraId="5536B021" w14:textId="77777777" w:rsidR="00567A0C" w:rsidRPr="00936F5C" w:rsidRDefault="00567A0C"/>
    <w:p w14:paraId="5536B022" w14:textId="77777777" w:rsidR="00567A0C" w:rsidRPr="00936F5C" w:rsidRDefault="00567A0C"/>
    <w:p w14:paraId="5536B023" w14:textId="77777777" w:rsidR="00567A0C" w:rsidRPr="00936F5C" w:rsidRDefault="00567A0C"/>
    <w:p w14:paraId="5536B024" w14:textId="77777777" w:rsidR="00567A0C" w:rsidRPr="00936F5C" w:rsidRDefault="00567A0C"/>
    <w:p w14:paraId="5536B025" w14:textId="77777777" w:rsidR="00567A0C" w:rsidRPr="00936F5C" w:rsidRDefault="00567A0C"/>
    <w:p w14:paraId="5536B026" w14:textId="77777777" w:rsidR="00567A0C" w:rsidRPr="00936F5C" w:rsidRDefault="00567A0C"/>
    <w:p w14:paraId="5536B027" w14:textId="77777777" w:rsidR="00567A0C" w:rsidRPr="00936F5C" w:rsidRDefault="00567A0C"/>
    <w:p w14:paraId="5536B028" w14:textId="77777777" w:rsidR="00567A0C" w:rsidRPr="00936F5C" w:rsidRDefault="00567A0C"/>
    <w:p w14:paraId="5536B029" w14:textId="77777777" w:rsidR="00567A0C" w:rsidRPr="00936F5C" w:rsidRDefault="00567A0C"/>
    <w:p w14:paraId="5536B02A" w14:textId="77777777" w:rsidR="00567A0C" w:rsidRPr="00936F5C" w:rsidRDefault="00936F5C">
      <w:r w:rsidRPr="00936F5C">
        <w:t>Table Legend</w:t>
      </w:r>
      <w:r w:rsidRPr="00936F5C">
        <w:rPr>
          <w:rFonts w:hint="eastAsia"/>
        </w:rPr>
        <w:t>s</w:t>
      </w:r>
    </w:p>
    <w:p w14:paraId="5536B02B" w14:textId="77777777" w:rsidR="00567A0C" w:rsidRPr="00936F5C" w:rsidRDefault="00936F5C">
      <w:r w:rsidRPr="00936F5C">
        <w:rPr>
          <w:rFonts w:hint="eastAsia"/>
        </w:rPr>
        <w:t xml:space="preserve">Table </w:t>
      </w:r>
      <w:r w:rsidRPr="00936F5C">
        <w:t>1</w:t>
      </w:r>
      <w:r w:rsidRPr="00936F5C">
        <w:rPr>
          <w:rFonts w:hint="eastAsia"/>
        </w:rPr>
        <w:t xml:space="preserve">. </w:t>
      </w:r>
      <w:r w:rsidRPr="00936F5C">
        <w:t xml:space="preserve">FXR and TGR5 expression levels in patients and preclinical models of </w:t>
      </w:r>
      <w:r w:rsidRPr="00936F5C">
        <w:rPr>
          <w:rFonts w:hint="eastAsia"/>
        </w:rPr>
        <w:t>MASLD</w:t>
      </w:r>
      <w:r w:rsidRPr="00936F5C">
        <w:t xml:space="preserve"> or CKD.</w:t>
      </w:r>
    </w:p>
    <w:p w14:paraId="5536B02C" w14:textId="77777777" w:rsidR="00567A0C" w:rsidRPr="00936F5C" w:rsidRDefault="00936F5C">
      <w:r w:rsidRPr="00936F5C">
        <w:t>S</w:t>
      </w:r>
      <w:r w:rsidRPr="00936F5C">
        <w:rPr>
          <w:rFonts w:hint="eastAsia"/>
        </w:rPr>
        <w:t>upple</w:t>
      </w:r>
      <w:r w:rsidRPr="00936F5C">
        <w:t xml:space="preserve">mentary table 1. Summary of altered bile acid profile in </w:t>
      </w:r>
      <w:r w:rsidRPr="00936F5C">
        <w:rPr>
          <w:rFonts w:hint="eastAsia"/>
        </w:rPr>
        <w:t>MASLD</w:t>
      </w:r>
      <w:r w:rsidRPr="00936F5C">
        <w:t xml:space="preserve"> and CKD patients</w:t>
      </w:r>
      <w:r w:rsidRPr="00936F5C">
        <w:rPr>
          <w:rFonts w:hint="eastAsia"/>
        </w:rPr>
        <w:t xml:space="preserve"> and animal models.</w:t>
      </w:r>
    </w:p>
    <w:p w14:paraId="5536B02D" w14:textId="77777777" w:rsidR="00567A0C" w:rsidRPr="00936F5C" w:rsidRDefault="00936F5C">
      <w:r w:rsidRPr="00936F5C">
        <w:rPr>
          <w:rFonts w:eastAsia="DengXian"/>
          <w:color w:val="000000"/>
        </w:rPr>
        <w:t>Supplementary t</w:t>
      </w:r>
      <w:r w:rsidRPr="00936F5C">
        <w:rPr>
          <w:rFonts w:eastAsia="DengXian" w:hint="eastAsia"/>
          <w:color w:val="000000"/>
        </w:rPr>
        <w:t xml:space="preserve">able 2. </w:t>
      </w:r>
      <w:r w:rsidRPr="00936F5C">
        <w:t xml:space="preserve">Intestinal </w:t>
      </w:r>
      <w:r w:rsidRPr="00936F5C">
        <w:rPr>
          <w:rFonts w:eastAsia="AdvOTa018106b . B"/>
          <w:color w:val="000000"/>
          <w:lang w:bidi="ar"/>
        </w:rPr>
        <w:t xml:space="preserve">BA-modifying </w:t>
      </w:r>
      <w:r w:rsidRPr="00936F5C">
        <w:t xml:space="preserve">bacteria spectrum in </w:t>
      </w:r>
      <w:r w:rsidRPr="00936F5C">
        <w:rPr>
          <w:rFonts w:hint="eastAsia"/>
        </w:rPr>
        <w:t>MASLD</w:t>
      </w:r>
      <w:r w:rsidRPr="00936F5C">
        <w:t xml:space="preserve"> and CKD patients</w:t>
      </w:r>
      <w:r w:rsidRPr="00936F5C">
        <w:rPr>
          <w:rFonts w:hint="eastAsia"/>
        </w:rPr>
        <w:t xml:space="preserve"> and animal models</w:t>
      </w:r>
      <w:r w:rsidRPr="00936F5C">
        <w:t>.</w:t>
      </w:r>
    </w:p>
    <w:p w14:paraId="5536B02E" w14:textId="77777777" w:rsidR="00567A0C" w:rsidRPr="00936F5C" w:rsidRDefault="00567A0C"/>
    <w:p w14:paraId="5536B02F" w14:textId="77777777" w:rsidR="00567A0C" w:rsidRPr="00936F5C" w:rsidRDefault="00936F5C">
      <w:r w:rsidRPr="00936F5C">
        <w:t>Figure Legends</w:t>
      </w:r>
    </w:p>
    <w:p w14:paraId="5536B030" w14:textId="77777777" w:rsidR="00567A0C" w:rsidRPr="00936F5C" w:rsidRDefault="00936F5C">
      <w:r w:rsidRPr="00936F5C">
        <w:rPr>
          <w:bCs/>
        </w:rPr>
        <w:t xml:space="preserve">Figure 1. </w:t>
      </w:r>
      <w:r w:rsidRPr="00936F5C">
        <w:t xml:space="preserve">Bile acid biosynthesis, transport pathways, metabolism and excretion. </w:t>
      </w:r>
    </w:p>
    <w:p w14:paraId="5536B031" w14:textId="77777777" w:rsidR="00567A0C" w:rsidRPr="00936F5C" w:rsidRDefault="00936F5C">
      <w:r w:rsidRPr="00936F5C">
        <w:rPr>
          <w:lang w:bidi="ar"/>
        </w:rPr>
        <w:t xml:space="preserve">Cholesterol is converted into primary bile acids (PBAs) via classical pathway and alternative pathway and conjugated to glycine or taurine in the hepatocytes, then secrete into bile, which flows through the bile duct to the intestine. </w:t>
      </w:r>
      <w:r w:rsidRPr="00936F5C">
        <w:rPr>
          <w:kern w:val="0"/>
          <w:lang w:bidi="ar"/>
        </w:rPr>
        <w:t xml:space="preserve">At </w:t>
      </w:r>
      <w:r w:rsidRPr="00936F5C">
        <w:rPr>
          <w:lang w:bidi="ar"/>
        </w:rPr>
        <w:t xml:space="preserve">the terminal ileum, most BAs are recycled to the liver via portal circulation. </w:t>
      </w:r>
      <w:r w:rsidRPr="00936F5C">
        <w:rPr>
          <w:color w:val="000000"/>
          <w:kern w:val="0"/>
          <w:lang w:bidi="ar"/>
        </w:rPr>
        <w:t xml:space="preserve">Unabsorbed BAs are passed along from the small to large intestine. </w:t>
      </w:r>
      <w:r w:rsidRPr="00936F5C">
        <w:rPr>
          <w:lang w:bidi="ar"/>
        </w:rPr>
        <w:t>In the colon lumen, conjugated PBAs are metabolized into secondary bile acids (SBAs) by microbial enzymes from gut bacteria. C</w:t>
      </w:r>
      <w:r w:rsidRPr="00936F5C">
        <w:rPr>
          <w:kern w:val="0"/>
          <w:lang w:bidi="ar"/>
        </w:rPr>
        <w:t xml:space="preserve">onjugated </w:t>
      </w:r>
      <w:r w:rsidRPr="00936F5C">
        <w:rPr>
          <w:lang w:bidi="ar"/>
        </w:rPr>
        <w:t>cholic acid (CA) and chenodeoxycholic acid</w:t>
      </w:r>
      <w:r w:rsidRPr="00936F5C">
        <w:rPr>
          <w:kern w:val="0"/>
          <w:lang w:bidi="ar"/>
        </w:rPr>
        <w:t xml:space="preserve"> (CDCA) are deconjugated via bacterium with bile salt hydrolases, including </w:t>
      </w:r>
      <w:r w:rsidRPr="00936F5C">
        <w:rPr>
          <w:i/>
          <w:iCs/>
          <w:kern w:val="0"/>
          <w:lang w:bidi="ar"/>
        </w:rPr>
        <w:t xml:space="preserve">Clostridium, Lactobacillus, Bifidobacterium, Listeria, </w:t>
      </w:r>
      <w:r w:rsidRPr="00936F5C">
        <w:rPr>
          <w:i/>
          <w:iCs/>
          <w:lang w:bidi="ar"/>
        </w:rPr>
        <w:t xml:space="preserve">Enterococcus, Bacteroides, </w:t>
      </w:r>
      <w:r w:rsidRPr="00936F5C">
        <w:rPr>
          <w:i/>
          <w:iCs/>
          <w:kern w:val="0"/>
          <w:lang w:bidi="ar"/>
        </w:rPr>
        <w:t>Stenotrophomonas and Brucel</w:t>
      </w:r>
      <w:r w:rsidRPr="00936F5C">
        <w:rPr>
          <w:i/>
          <w:iCs/>
          <w:kern w:val="0"/>
          <w:lang w:bidi="ar"/>
        </w:rPr>
        <w:t>la</w:t>
      </w:r>
      <w:r w:rsidRPr="00936F5C">
        <w:rPr>
          <w:kern w:val="0"/>
          <w:lang w:bidi="ar"/>
        </w:rPr>
        <w:t>, and then 7α</w:t>
      </w:r>
      <w:r w:rsidRPr="00936F5C">
        <w:rPr>
          <w:kern w:val="0"/>
          <w:lang w:bidi="ar"/>
        </w:rPr>
        <w:noBreakHyphen/>
        <w:t xml:space="preserve">dehydroxylated with </w:t>
      </w:r>
      <w:r w:rsidRPr="00936F5C">
        <w:rPr>
          <w:i/>
          <w:iCs/>
          <w:kern w:val="0"/>
          <w:lang w:bidi="ar"/>
        </w:rPr>
        <w:t>Clostridium and Eubacterium</w:t>
      </w:r>
      <w:r w:rsidRPr="00936F5C">
        <w:rPr>
          <w:kern w:val="0"/>
          <w:lang w:bidi="ar"/>
        </w:rPr>
        <w:t xml:space="preserve"> to form deoxycholic acid (DCA) and lithocholic acid (LCA). </w:t>
      </w:r>
      <w:r w:rsidRPr="00936F5C">
        <w:rPr>
          <w:lang w:bidi="ar"/>
        </w:rPr>
        <w:t xml:space="preserve">The </w:t>
      </w:r>
      <w:r w:rsidRPr="00936F5C">
        <w:rPr>
          <w:lang w:bidi="ar"/>
        </w:rPr>
        <w:lastRenderedPageBreak/>
        <w:t xml:space="preserve">majority of CDCA is converted to α-muricholic acid (α-MCA) and β-MCA, which </w:t>
      </w:r>
      <w:r w:rsidRPr="00936F5C">
        <w:rPr>
          <w:color w:val="131413"/>
          <w:kern w:val="0"/>
          <w:lang w:bidi="ar"/>
        </w:rPr>
        <w:t xml:space="preserve">predominant in mice and scarce in humans. </w:t>
      </w:r>
      <w:r w:rsidRPr="00936F5C">
        <w:rPr>
          <w:color w:val="000000"/>
          <w:kern w:val="0"/>
          <w:lang w:bidi="ar"/>
        </w:rPr>
        <w:t>Tauro-α-muricholic acid</w:t>
      </w:r>
      <w:r w:rsidRPr="00936F5C">
        <w:rPr>
          <w:kern w:val="0"/>
          <w:lang w:bidi="ar"/>
        </w:rPr>
        <w:t xml:space="preserve"> (Tα-MCA) is deconjugated to form α-MCA. α-MCA is C-6 epimerized with</w:t>
      </w:r>
      <w:r w:rsidRPr="00936F5C">
        <w:rPr>
          <w:i/>
          <w:iCs/>
          <w:kern w:val="0"/>
          <w:lang w:bidi="ar"/>
        </w:rPr>
        <w:t xml:space="preserve"> </w:t>
      </w:r>
      <w:r w:rsidRPr="00936F5C">
        <w:rPr>
          <w:rFonts w:eastAsia="DengXian"/>
          <w:i/>
          <w:iCs/>
          <w:kern w:val="0"/>
          <w:lang w:bidi="ar"/>
        </w:rPr>
        <w:t xml:space="preserve">Bacteroides, Eubacterium, Clostridium, Escherichia, </w:t>
      </w:r>
      <w:proofErr w:type="spellStart"/>
      <w:r w:rsidRPr="00936F5C">
        <w:rPr>
          <w:rFonts w:eastAsia="DengXian"/>
          <w:i/>
          <w:iCs/>
          <w:kern w:val="0"/>
          <w:lang w:bidi="ar"/>
        </w:rPr>
        <w:t>Eggerthella</w:t>
      </w:r>
      <w:proofErr w:type="spellEnd"/>
      <w:r w:rsidRPr="00936F5C">
        <w:rPr>
          <w:rFonts w:eastAsia="DengXian"/>
          <w:i/>
          <w:iCs/>
          <w:kern w:val="0"/>
          <w:lang w:bidi="ar"/>
        </w:rPr>
        <w:t xml:space="preserve">, </w:t>
      </w:r>
      <w:proofErr w:type="spellStart"/>
      <w:r w:rsidRPr="00936F5C">
        <w:rPr>
          <w:rFonts w:eastAsia="DengXian"/>
          <w:i/>
          <w:iCs/>
          <w:kern w:val="0"/>
          <w:lang w:bidi="ar"/>
        </w:rPr>
        <w:t>Peptostreptococcus</w:t>
      </w:r>
      <w:proofErr w:type="spellEnd"/>
      <w:r w:rsidRPr="00936F5C">
        <w:rPr>
          <w:rFonts w:eastAsia="DengXian"/>
          <w:i/>
          <w:iCs/>
          <w:kern w:val="0"/>
          <w:lang w:bidi="ar"/>
        </w:rPr>
        <w:t xml:space="preserve"> and </w:t>
      </w:r>
      <w:proofErr w:type="spellStart"/>
      <w:r w:rsidRPr="00936F5C">
        <w:rPr>
          <w:rFonts w:eastAsia="DengXian"/>
          <w:i/>
          <w:iCs/>
          <w:kern w:val="0"/>
          <w:lang w:bidi="ar"/>
        </w:rPr>
        <w:t>Ruminococcus</w:t>
      </w:r>
      <w:proofErr w:type="spellEnd"/>
      <w:r w:rsidRPr="00936F5C">
        <w:rPr>
          <w:kern w:val="0"/>
          <w:lang w:bidi="ar"/>
        </w:rPr>
        <w:t xml:space="preserve"> to form ω-MCA, and then ω-MCA is 7α-dehydroxylated to form </w:t>
      </w:r>
      <w:proofErr w:type="spellStart"/>
      <w:r w:rsidRPr="00936F5C">
        <w:rPr>
          <w:kern w:val="0"/>
          <w:lang w:bidi="ar"/>
        </w:rPr>
        <w:t>hyodeoxycholic</w:t>
      </w:r>
      <w:proofErr w:type="spellEnd"/>
      <w:r w:rsidRPr="00936F5C">
        <w:rPr>
          <w:kern w:val="0"/>
          <w:lang w:bidi="ar"/>
        </w:rPr>
        <w:t xml:space="preserve"> acid (HDCA). CDCA is transformed into ursodeoxycholic acid (UDCA) by the hydroxysteroid dehydrogenase (HSDH) with </w:t>
      </w:r>
      <w:r w:rsidRPr="00936F5C">
        <w:rPr>
          <w:i/>
          <w:iCs/>
          <w:kern w:val="0"/>
          <w:lang w:bidi="ar"/>
        </w:rPr>
        <w:t>Actinobacteria, Proteobacteria, Firmicutes, and Bacteroidetes</w:t>
      </w:r>
      <w:r w:rsidRPr="00936F5C">
        <w:rPr>
          <w:kern w:val="0"/>
          <w:lang w:bidi="ar"/>
        </w:rPr>
        <w:t>.</w:t>
      </w:r>
      <w:r w:rsidRPr="00936F5C">
        <w:rPr>
          <w:lang w:bidi="ar"/>
        </w:rPr>
        <w:t xml:space="preserve"> </w:t>
      </w:r>
      <w:r w:rsidRPr="00936F5C">
        <w:rPr>
          <w:color w:val="000000"/>
          <w:kern w:val="0"/>
          <w:lang w:bidi="ar"/>
        </w:rPr>
        <w:t>BAs that are not absorbed from the small and large intestine</w:t>
      </w:r>
      <w:r w:rsidRPr="00936F5C">
        <w:rPr>
          <w:lang w:bidi="ar"/>
        </w:rPr>
        <w:t xml:space="preserve"> </w:t>
      </w:r>
      <w:r w:rsidRPr="00936F5C">
        <w:rPr>
          <w:color w:val="000000"/>
          <w:kern w:val="0"/>
          <w:lang w:bidi="ar"/>
        </w:rPr>
        <w:t xml:space="preserve">excreted in feces. In the </w:t>
      </w:r>
      <w:r w:rsidRPr="00936F5C">
        <w:rPr>
          <w:color w:val="000000"/>
          <w:kern w:val="0"/>
          <w:lang w:bidi="ar"/>
        </w:rPr>
        <w:t>kidney, cholesterol is converted into BAs via CYP27A1 and CYP7B1. A</w:t>
      </w:r>
      <w:r w:rsidRPr="00936F5C">
        <w:rPr>
          <w:kern w:val="0"/>
          <w:lang w:bidi="ar"/>
        </w:rPr>
        <w:t>fter the first hepatic pass, BAs that have not been cleared are filtrated by the renal glomerulus and reabsorbed by proximal tubular cell of the kidney, and u</w:t>
      </w:r>
      <w:r w:rsidRPr="00936F5C">
        <w:rPr>
          <w:color w:val="000000"/>
          <w:lang w:bidi="ar"/>
        </w:rPr>
        <w:t>nabsorbed BAs</w:t>
      </w:r>
      <w:r w:rsidRPr="00936F5C">
        <w:rPr>
          <w:kern w:val="0"/>
          <w:lang w:bidi="ar"/>
        </w:rPr>
        <w:t xml:space="preserve"> are excreted into urine. </w:t>
      </w:r>
    </w:p>
    <w:p w14:paraId="5536B032" w14:textId="77777777" w:rsidR="00567A0C" w:rsidRPr="00936F5C" w:rsidRDefault="00567A0C"/>
    <w:p w14:paraId="5536B033" w14:textId="77777777" w:rsidR="00567A0C" w:rsidRPr="00936F5C" w:rsidRDefault="00936F5C">
      <w:r w:rsidRPr="00936F5C">
        <w:rPr>
          <w:bCs/>
        </w:rPr>
        <w:t xml:space="preserve">Figure 2. </w:t>
      </w:r>
      <w:r w:rsidRPr="00936F5C">
        <w:t xml:space="preserve">Differential expression of FXR and TGR5 receptors and putative pathogenic mechanisms in </w:t>
      </w:r>
      <w:r w:rsidRPr="00936F5C">
        <w:rPr>
          <w:rFonts w:hint="eastAsia"/>
        </w:rPr>
        <w:t>MASLD</w:t>
      </w:r>
      <w:r w:rsidRPr="00936F5C">
        <w:t xml:space="preserve"> and CKD. </w:t>
      </w:r>
    </w:p>
    <w:p w14:paraId="5536B034" w14:textId="77777777" w:rsidR="00567A0C" w:rsidRPr="00936F5C" w:rsidRDefault="00936F5C">
      <w:r w:rsidRPr="00936F5C">
        <w:t xml:space="preserve">FXR and TGR5 is expressed in the liver (mainly in hepatocytes), kidney (mainly in the glomerulus and tubular cells, especially the proximal tubular cells), and in other tissues, such as skeletal muscle and adipose tissue (BAT, brown adipose tissue). Activation of both FXR and TGR5 facilitates a decrease in lipid accumulation in the liver and kidneys, whilst improving insulin sensitivity and hepatocyte inflammation and apoptosis by inhibiting endoplasmic reticulum stress and oxidative stress in </w:t>
      </w:r>
      <w:r w:rsidRPr="00936F5C">
        <w:rPr>
          <w:rFonts w:hint="eastAsia"/>
        </w:rPr>
        <w:t>MASLD</w:t>
      </w:r>
      <w:r w:rsidRPr="00936F5C">
        <w:t xml:space="preserve">. Activation of both FXR and TGR5 represses the expression of multiple </w:t>
      </w:r>
      <w:r w:rsidRPr="00936F5C">
        <w:lastRenderedPageBreak/>
        <w:t>profibrotic growth factors and proinflammatory cytokines to improve glomerulosclerosis tubulointerstitial fibrosis and</w:t>
      </w:r>
      <w:r w:rsidRPr="00936F5C">
        <w:rPr>
          <w:b/>
          <w:bCs/>
        </w:rPr>
        <w:t xml:space="preserve"> </w:t>
      </w:r>
      <w:r w:rsidRPr="00936F5C">
        <w:t>proteinuria in CKD. Activation of both FXR and TGR5 promotes mitochondrial activity in BAT and skeletal muscle cells and increases energy expenditure.</w:t>
      </w:r>
    </w:p>
    <w:p w14:paraId="5536B035" w14:textId="77777777" w:rsidR="00567A0C" w:rsidRDefault="00936F5C">
      <w:r w:rsidRPr="00936F5C">
        <w:fldChar w:fldCharType="begin"/>
      </w:r>
      <w:r w:rsidRPr="00936F5C">
        <w:instrText xml:space="preserve"> ADDIN </w:instrText>
      </w:r>
      <w:r w:rsidRPr="00936F5C">
        <w:fldChar w:fldCharType="end"/>
      </w:r>
    </w:p>
    <w:sectPr w:rsidR="00567A0C">
      <w:footerReference w:type="even" r:id="rId10"/>
      <w:footerReference w:type="default" r:id="rId11"/>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36B038" w14:textId="77777777" w:rsidR="00567A0C" w:rsidRDefault="00936F5C">
      <w:pPr>
        <w:spacing w:line="240" w:lineRule="auto"/>
      </w:pPr>
      <w:r>
        <w:separator/>
      </w:r>
    </w:p>
  </w:endnote>
  <w:endnote w:type="continuationSeparator" w:id="0">
    <w:p w14:paraId="5536B039" w14:textId="77777777" w:rsidR="00567A0C" w:rsidRDefault="00936F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Calibri"/>
    <w:charset w:val="00"/>
    <w:family w:val="auto"/>
    <w:pitch w:val="default"/>
  </w:font>
  <w:font w:name="KaiTi">
    <w:altName w:val="楷体"/>
    <w:charset w:val="86"/>
    <w:family w:val="modern"/>
    <w:pitch w:val="fixed"/>
    <w:sig w:usb0="800002BF" w:usb1="38CF7CFA" w:usb2="00000016" w:usb3="00000000" w:csb0="00040001" w:csb1="00000000"/>
  </w:font>
  <w:font w:name="AdvOT863180fb">
    <w:altName w:val="Segoe Print"/>
    <w:charset w:val="00"/>
    <w:family w:val="auto"/>
    <w:pitch w:val="default"/>
  </w:font>
  <w:font w:name="AdvOT596495f2">
    <w:altName w:val="Cambria"/>
    <w:charset w:val="00"/>
    <w:family w:val="roman"/>
    <w:pitch w:val="default"/>
  </w:font>
  <w:font w:name="AdvPSA183">
    <w:altName w:val="Segoe Print"/>
    <w:charset w:val="00"/>
    <w:family w:val="auto"/>
    <w:pitch w:val="default"/>
  </w:font>
  <w:font w:name="AdvPS3F4C13">
    <w:altName w:val="Segoe Print"/>
    <w:charset w:val="00"/>
    <w:family w:val="auto"/>
    <w:pitch w:val="default"/>
  </w:font>
  <w:font w:name="SimHei">
    <w:altName w:val="黑体"/>
    <w:panose1 w:val="0201060003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default"/>
  </w:font>
  <w:font w:name="AdvOTa018106b . B">
    <w:altName w:val="Segoe Print"/>
    <w:charset w:val="00"/>
    <w:family w:val="auto"/>
    <w:pitch w:val="default"/>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71920949"/>
    </w:sdtPr>
    <w:sdtEndPr>
      <w:rPr>
        <w:rStyle w:val="PageNumber"/>
      </w:rPr>
    </w:sdtEndPr>
    <w:sdtContent>
      <w:p w14:paraId="5536B03A" w14:textId="77777777" w:rsidR="00567A0C" w:rsidRDefault="00936F5C">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5</w:t>
        </w:r>
        <w:r>
          <w:rPr>
            <w:rStyle w:val="PageNumber"/>
          </w:rPr>
          <w:fldChar w:fldCharType="end"/>
        </w:r>
      </w:p>
    </w:sdtContent>
  </w:sdt>
  <w:p w14:paraId="5536B03B" w14:textId="77777777" w:rsidR="00567A0C" w:rsidRDefault="00567A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12209240"/>
    </w:sdtPr>
    <w:sdtEndPr>
      <w:rPr>
        <w:rStyle w:val="PageNumber"/>
      </w:rPr>
    </w:sdtEndPr>
    <w:sdtContent>
      <w:p w14:paraId="5536B03C" w14:textId="77777777" w:rsidR="00567A0C" w:rsidRDefault="00936F5C">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1</w:t>
        </w:r>
        <w:r>
          <w:rPr>
            <w:rStyle w:val="PageNumber"/>
          </w:rPr>
          <w:fldChar w:fldCharType="end"/>
        </w:r>
      </w:p>
    </w:sdtContent>
  </w:sdt>
  <w:p w14:paraId="5536B03D" w14:textId="77777777" w:rsidR="00567A0C" w:rsidRDefault="00567A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36B036" w14:textId="77777777" w:rsidR="00567A0C" w:rsidRDefault="00936F5C">
      <w:r>
        <w:separator/>
      </w:r>
    </w:p>
  </w:footnote>
  <w:footnote w:type="continuationSeparator" w:id="0">
    <w:p w14:paraId="5536B037" w14:textId="77777777" w:rsidR="00567A0C" w:rsidRDefault="00936F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BA1D28"/>
    <w:multiLevelType w:val="multilevel"/>
    <w:tmpl w:val="28BA1D28"/>
    <w:lvl w:ilvl="0">
      <w:start w:val="3"/>
      <w:numFmt w:val="decimal"/>
      <w:pStyle w:val="1"/>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9F3783F"/>
    <w:multiLevelType w:val="multilevel"/>
    <w:tmpl w:val="59F3783F"/>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2" w15:restartNumberingAfterBreak="0">
    <w:nsid w:val="6EAF0C6A"/>
    <w:multiLevelType w:val="multilevel"/>
    <w:tmpl w:val="6EAF0C6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98474099">
    <w:abstractNumId w:val="0"/>
  </w:num>
  <w:num w:numId="2" w16cid:durableId="838353124">
    <w:abstractNumId w:val="1"/>
  </w:num>
  <w:num w:numId="3" w16cid:durableId="1818499062">
    <w:abstractNumId w:val="2"/>
  </w:num>
  <w:num w:numId="4" w16cid:durableId="2108575388">
    <w:abstractNumId w:val="0"/>
    <w:lvlOverride w:ilvl="0">
      <w:startOverride w:val="5"/>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hyphenationZone w:val="283"/>
  <w:noPunctuationKerning/>
  <w:characterSpacingControl w:val="doNotCompres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TU3OWNlNWI5YzQ2OTUzZGQ0NmRkMmQ3Yjk4YzM4NDAifQ=="/>
    <w:docVar w:name="EN.InstantFormat" w:val="&lt;ENInstantFormat&gt;&lt;Enabled&gt;1&lt;/Enabled&gt;&lt;ScanUnformatted&gt;1&lt;/ScanUnformatted&gt;&lt;ScanChanges&gt;1&lt;/ScanChanges&gt;&lt;Suspended&gt;0&lt;/Suspended&gt;&lt;/ENInstantFormat&gt;"/>
    <w:docVar w:name="EN.Layout" w:val="&lt;ENLayout&gt;&lt;Style&gt;Acta Paediatric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z9rvpf4dved3ew2eaxxw0300x95s2d0zav&quot;&gt;My EndNote Library&lt;record-ids&gt;&lt;item&gt;2&lt;/item&gt;&lt;item&gt;11&lt;/item&gt;&lt;item&gt;20&lt;/item&gt;&lt;item&gt;21&lt;/item&gt;&lt;item&gt;23&lt;/item&gt;&lt;item&gt;24&lt;/item&gt;&lt;item&gt;25&lt;/item&gt;&lt;item&gt;26&lt;/item&gt;&lt;item&gt;27&lt;/item&gt;&lt;item&gt;28&lt;/item&gt;&lt;item&gt;29&lt;/item&gt;&lt;item&gt;31&lt;/item&gt;&lt;item&gt;32&lt;/item&gt;&lt;item&gt;33&lt;/item&gt;&lt;item&gt;34&lt;/item&gt;&lt;item&gt;35&lt;/item&gt;&lt;item&gt;36&lt;/item&gt;&lt;item&gt;38&lt;/item&gt;&lt;item&gt;39&lt;/item&gt;&lt;item&gt;40&lt;/item&gt;&lt;item&gt;42&lt;/item&gt;&lt;item&gt;43&lt;/item&gt;&lt;item&gt;44&lt;/item&gt;&lt;item&gt;46&lt;/item&gt;&lt;item&gt;47&lt;/item&gt;&lt;item&gt;50&lt;/item&gt;&lt;item&gt;51&lt;/item&gt;&lt;item&gt;52&lt;/item&gt;&lt;item&gt;53&lt;/item&gt;&lt;item&gt;54&lt;/item&gt;&lt;item&gt;55&lt;/item&gt;&lt;item&gt;56&lt;/item&gt;&lt;item&gt;57&lt;/item&gt;&lt;item&gt;58&lt;/item&gt;&lt;item&gt;59&lt;/item&gt;&lt;item&gt;60&lt;/item&gt;&lt;item&gt;61&lt;/item&gt;&lt;item&gt;63&lt;/item&gt;&lt;item&gt;65&lt;/item&gt;&lt;item&gt;66&lt;/item&gt;&lt;item&gt;67&lt;/item&gt;&lt;item&gt;68&lt;/item&gt;&lt;item&gt;69&lt;/item&gt;&lt;item&gt;70&lt;/item&gt;&lt;item&gt;71&lt;/item&gt;&lt;item&gt;72&lt;/item&gt;&lt;item&gt;73&lt;/item&gt;&lt;item&gt;74&lt;/item&gt;&lt;item&gt;81&lt;/item&gt;&lt;item&gt;84&lt;/item&gt;&lt;item&gt;85&lt;/item&gt;&lt;item&gt;91&lt;/item&gt;&lt;item&gt;92&lt;/item&gt;&lt;item&gt;109&lt;/item&gt;&lt;item&gt;110&lt;/item&gt;&lt;item&gt;112&lt;/item&gt;&lt;item&gt;115&lt;/item&gt;&lt;item&gt;117&lt;/item&gt;&lt;item&gt;118&lt;/item&gt;&lt;item&gt;120&lt;/item&gt;&lt;item&gt;121&lt;/item&gt;&lt;item&gt;138&lt;/item&gt;&lt;item&gt;141&lt;/item&gt;&lt;item&gt;146&lt;/item&gt;&lt;item&gt;147&lt;/item&gt;&lt;item&gt;195&lt;/item&gt;&lt;item&gt;231&lt;/item&gt;&lt;item&gt;232&lt;/item&gt;&lt;item&gt;233&lt;/item&gt;&lt;item&gt;234&lt;/item&gt;&lt;item&gt;235&lt;/item&gt;&lt;item&gt;236&lt;/item&gt;&lt;item&gt;238&lt;/item&gt;&lt;item&gt;244&lt;/item&gt;&lt;item&gt;245&lt;/item&gt;&lt;item&gt;246&lt;/item&gt;&lt;item&gt;252&lt;/item&gt;&lt;item&gt;257&lt;/item&gt;&lt;item&gt;258&lt;/item&gt;&lt;item&gt;260&lt;/item&gt;&lt;item&gt;261&lt;/item&gt;&lt;item&gt;262&lt;/item&gt;&lt;item&gt;263&lt;/item&gt;&lt;item&gt;268&lt;/item&gt;&lt;item&gt;272&lt;/item&gt;&lt;item&gt;280&lt;/item&gt;&lt;item&gt;282&lt;/item&gt;&lt;item&gt;284&lt;/item&gt;&lt;item&gt;285&lt;/item&gt;&lt;item&gt;286&lt;/item&gt;&lt;item&gt;287&lt;/item&gt;&lt;item&gt;288&lt;/item&gt;&lt;item&gt;289&lt;/item&gt;&lt;item&gt;290&lt;/item&gt;&lt;item&gt;291&lt;/item&gt;&lt;item&gt;292&lt;/item&gt;&lt;item&gt;293&lt;/item&gt;&lt;item&gt;297&lt;/item&gt;&lt;item&gt;300&lt;/item&gt;&lt;item&gt;301&lt;/item&gt;&lt;item&gt;302&lt;/item&gt;&lt;item&gt;305&lt;/item&gt;&lt;item&gt;307&lt;/item&gt;&lt;item&gt;308&lt;/item&gt;&lt;item&gt;316&lt;/item&gt;&lt;item&gt;318&lt;/item&gt;&lt;item&gt;561&lt;/item&gt;&lt;item&gt;563&lt;/item&gt;&lt;item&gt;566&lt;/item&gt;&lt;item&gt;569&lt;/item&gt;&lt;item&gt;580&lt;/item&gt;&lt;item&gt;581&lt;/item&gt;&lt;item&gt;585&lt;/item&gt;&lt;item&gt;586&lt;/item&gt;&lt;item&gt;587&lt;/item&gt;&lt;item&gt;588&lt;/item&gt;&lt;item&gt;589&lt;/item&gt;&lt;item&gt;595&lt;/item&gt;&lt;item&gt;608&lt;/item&gt;&lt;item&gt;612&lt;/item&gt;&lt;item&gt;617&lt;/item&gt;&lt;item&gt;618&lt;/item&gt;&lt;item&gt;622&lt;/item&gt;&lt;item&gt;627&lt;/item&gt;&lt;item&gt;628&lt;/item&gt;&lt;item&gt;643&lt;/item&gt;&lt;item&gt;644&lt;/item&gt;&lt;item&gt;646&lt;/item&gt;&lt;item&gt;648&lt;/item&gt;&lt;item&gt;649&lt;/item&gt;&lt;item&gt;650&lt;/item&gt;&lt;item&gt;651&lt;/item&gt;&lt;item&gt;654&lt;/item&gt;&lt;item&gt;656&lt;/item&gt;&lt;item&gt;665&lt;/item&gt;&lt;item&gt;671&lt;/item&gt;&lt;item&gt;672&lt;/item&gt;&lt;/record-ids&gt;&lt;/item&gt;&lt;/Libraries&gt;"/>
    <w:docVar w:name="KSO_WPS_MARK_KEY" w:val="c20c9087-ba18-40f1-99a7-1cdd14f5fe37"/>
  </w:docVars>
  <w:rsids>
    <w:rsidRoot w:val="001A42FB"/>
    <w:rsid w:val="00002241"/>
    <w:rsid w:val="00002557"/>
    <w:rsid w:val="000059AD"/>
    <w:rsid w:val="0000614F"/>
    <w:rsid w:val="00010ABE"/>
    <w:rsid w:val="00011629"/>
    <w:rsid w:val="00011FC0"/>
    <w:rsid w:val="000127EE"/>
    <w:rsid w:val="00012F7C"/>
    <w:rsid w:val="00012F96"/>
    <w:rsid w:val="00013193"/>
    <w:rsid w:val="0001494C"/>
    <w:rsid w:val="00015B96"/>
    <w:rsid w:val="00015E30"/>
    <w:rsid w:val="00017A3A"/>
    <w:rsid w:val="00017AA5"/>
    <w:rsid w:val="00017E9F"/>
    <w:rsid w:val="00020EDE"/>
    <w:rsid w:val="00021AA0"/>
    <w:rsid w:val="00024D22"/>
    <w:rsid w:val="000272BB"/>
    <w:rsid w:val="00027836"/>
    <w:rsid w:val="00027FF5"/>
    <w:rsid w:val="0003257D"/>
    <w:rsid w:val="0003309E"/>
    <w:rsid w:val="00034412"/>
    <w:rsid w:val="00034CED"/>
    <w:rsid w:val="000354F5"/>
    <w:rsid w:val="00036A4D"/>
    <w:rsid w:val="0004019F"/>
    <w:rsid w:val="000403ED"/>
    <w:rsid w:val="00040857"/>
    <w:rsid w:val="000419C7"/>
    <w:rsid w:val="00042CD5"/>
    <w:rsid w:val="00043D0D"/>
    <w:rsid w:val="00046595"/>
    <w:rsid w:val="00047A27"/>
    <w:rsid w:val="000516A0"/>
    <w:rsid w:val="00052428"/>
    <w:rsid w:val="00052E06"/>
    <w:rsid w:val="00053583"/>
    <w:rsid w:val="00054A38"/>
    <w:rsid w:val="00055A98"/>
    <w:rsid w:val="00055CFD"/>
    <w:rsid w:val="00056BED"/>
    <w:rsid w:val="000571A4"/>
    <w:rsid w:val="00061076"/>
    <w:rsid w:val="00066AD4"/>
    <w:rsid w:val="000700CA"/>
    <w:rsid w:val="0007082B"/>
    <w:rsid w:val="00072BC2"/>
    <w:rsid w:val="000734EA"/>
    <w:rsid w:val="000752D6"/>
    <w:rsid w:val="000762DE"/>
    <w:rsid w:val="0007777F"/>
    <w:rsid w:val="00077859"/>
    <w:rsid w:val="0008105C"/>
    <w:rsid w:val="00081123"/>
    <w:rsid w:val="0008181E"/>
    <w:rsid w:val="0008191C"/>
    <w:rsid w:val="00081BCA"/>
    <w:rsid w:val="00082EEC"/>
    <w:rsid w:val="0008553F"/>
    <w:rsid w:val="000865D4"/>
    <w:rsid w:val="0009586E"/>
    <w:rsid w:val="000A1146"/>
    <w:rsid w:val="000A5F36"/>
    <w:rsid w:val="000A69A8"/>
    <w:rsid w:val="000A790F"/>
    <w:rsid w:val="000A7CE2"/>
    <w:rsid w:val="000B5382"/>
    <w:rsid w:val="000B556B"/>
    <w:rsid w:val="000B66F1"/>
    <w:rsid w:val="000B6B83"/>
    <w:rsid w:val="000C1291"/>
    <w:rsid w:val="000C2739"/>
    <w:rsid w:val="000C37AF"/>
    <w:rsid w:val="000C413C"/>
    <w:rsid w:val="000C4E42"/>
    <w:rsid w:val="000C606D"/>
    <w:rsid w:val="000C63B5"/>
    <w:rsid w:val="000C685F"/>
    <w:rsid w:val="000C6FAB"/>
    <w:rsid w:val="000C7A40"/>
    <w:rsid w:val="000D1267"/>
    <w:rsid w:val="000D308E"/>
    <w:rsid w:val="000D30C4"/>
    <w:rsid w:val="000D573E"/>
    <w:rsid w:val="000D663B"/>
    <w:rsid w:val="000D6ACF"/>
    <w:rsid w:val="000E0220"/>
    <w:rsid w:val="000E07C3"/>
    <w:rsid w:val="000E0AB8"/>
    <w:rsid w:val="000E1B1C"/>
    <w:rsid w:val="000E1F14"/>
    <w:rsid w:val="000E2170"/>
    <w:rsid w:val="000E2307"/>
    <w:rsid w:val="000E2547"/>
    <w:rsid w:val="000E2C45"/>
    <w:rsid w:val="000E3DE7"/>
    <w:rsid w:val="000E5DB7"/>
    <w:rsid w:val="000E77F5"/>
    <w:rsid w:val="000F1247"/>
    <w:rsid w:val="000F1C46"/>
    <w:rsid w:val="000F23AB"/>
    <w:rsid w:val="000F23F5"/>
    <w:rsid w:val="000F2AB4"/>
    <w:rsid w:val="000F2F1E"/>
    <w:rsid w:val="000F3E03"/>
    <w:rsid w:val="000F677C"/>
    <w:rsid w:val="000F7719"/>
    <w:rsid w:val="000F7927"/>
    <w:rsid w:val="00101D6D"/>
    <w:rsid w:val="00102276"/>
    <w:rsid w:val="0010237B"/>
    <w:rsid w:val="00104418"/>
    <w:rsid w:val="001068E2"/>
    <w:rsid w:val="00106909"/>
    <w:rsid w:val="001075FF"/>
    <w:rsid w:val="00110896"/>
    <w:rsid w:val="00111072"/>
    <w:rsid w:val="00111C96"/>
    <w:rsid w:val="001124CF"/>
    <w:rsid w:val="001131A1"/>
    <w:rsid w:val="001141D2"/>
    <w:rsid w:val="001150FB"/>
    <w:rsid w:val="001170AE"/>
    <w:rsid w:val="00117BEF"/>
    <w:rsid w:val="00120886"/>
    <w:rsid w:val="001214E5"/>
    <w:rsid w:val="00121ADA"/>
    <w:rsid w:val="00122184"/>
    <w:rsid w:val="001242FC"/>
    <w:rsid w:val="00125909"/>
    <w:rsid w:val="0012642D"/>
    <w:rsid w:val="00130FFE"/>
    <w:rsid w:val="00131D6A"/>
    <w:rsid w:val="0013359D"/>
    <w:rsid w:val="001338E1"/>
    <w:rsid w:val="001342E1"/>
    <w:rsid w:val="00135581"/>
    <w:rsid w:val="001415BC"/>
    <w:rsid w:val="0014205D"/>
    <w:rsid w:val="00143944"/>
    <w:rsid w:val="00144B23"/>
    <w:rsid w:val="00144F29"/>
    <w:rsid w:val="00145B4D"/>
    <w:rsid w:val="00146552"/>
    <w:rsid w:val="00146C26"/>
    <w:rsid w:val="0014718F"/>
    <w:rsid w:val="001510F0"/>
    <w:rsid w:val="00151A62"/>
    <w:rsid w:val="00153552"/>
    <w:rsid w:val="00154CB6"/>
    <w:rsid w:val="00155EC7"/>
    <w:rsid w:val="0015666D"/>
    <w:rsid w:val="00156E32"/>
    <w:rsid w:val="0015762C"/>
    <w:rsid w:val="00157B4C"/>
    <w:rsid w:val="001608DF"/>
    <w:rsid w:val="00160EF4"/>
    <w:rsid w:val="00160F9F"/>
    <w:rsid w:val="001610E7"/>
    <w:rsid w:val="00161D74"/>
    <w:rsid w:val="00163D31"/>
    <w:rsid w:val="00164ABF"/>
    <w:rsid w:val="00165473"/>
    <w:rsid w:val="00170B00"/>
    <w:rsid w:val="00172911"/>
    <w:rsid w:val="00172F06"/>
    <w:rsid w:val="001747E1"/>
    <w:rsid w:val="0017496A"/>
    <w:rsid w:val="00175E3F"/>
    <w:rsid w:val="0017687E"/>
    <w:rsid w:val="00176D27"/>
    <w:rsid w:val="00177404"/>
    <w:rsid w:val="00177AE0"/>
    <w:rsid w:val="00177C98"/>
    <w:rsid w:val="00177F10"/>
    <w:rsid w:val="001803E6"/>
    <w:rsid w:val="0018161C"/>
    <w:rsid w:val="00181868"/>
    <w:rsid w:val="00182609"/>
    <w:rsid w:val="0018272B"/>
    <w:rsid w:val="001840A9"/>
    <w:rsid w:val="001873F9"/>
    <w:rsid w:val="00190BA6"/>
    <w:rsid w:val="00190D70"/>
    <w:rsid w:val="00192408"/>
    <w:rsid w:val="00193D95"/>
    <w:rsid w:val="00194433"/>
    <w:rsid w:val="0019461A"/>
    <w:rsid w:val="00194853"/>
    <w:rsid w:val="00195D66"/>
    <w:rsid w:val="00197817"/>
    <w:rsid w:val="001A1A7C"/>
    <w:rsid w:val="001A284F"/>
    <w:rsid w:val="001A31E4"/>
    <w:rsid w:val="001A42FB"/>
    <w:rsid w:val="001A4AF6"/>
    <w:rsid w:val="001A4B36"/>
    <w:rsid w:val="001A5172"/>
    <w:rsid w:val="001A53B8"/>
    <w:rsid w:val="001A5E4B"/>
    <w:rsid w:val="001A7472"/>
    <w:rsid w:val="001A777B"/>
    <w:rsid w:val="001B147E"/>
    <w:rsid w:val="001B189D"/>
    <w:rsid w:val="001B1B48"/>
    <w:rsid w:val="001B379D"/>
    <w:rsid w:val="001B38F5"/>
    <w:rsid w:val="001B3D56"/>
    <w:rsid w:val="001B5F28"/>
    <w:rsid w:val="001B6D05"/>
    <w:rsid w:val="001C054F"/>
    <w:rsid w:val="001C0B95"/>
    <w:rsid w:val="001C2713"/>
    <w:rsid w:val="001C3121"/>
    <w:rsid w:val="001C3264"/>
    <w:rsid w:val="001C4141"/>
    <w:rsid w:val="001C6066"/>
    <w:rsid w:val="001C6B78"/>
    <w:rsid w:val="001C6E2D"/>
    <w:rsid w:val="001D5C81"/>
    <w:rsid w:val="001E1C21"/>
    <w:rsid w:val="001E1F1F"/>
    <w:rsid w:val="001E35DF"/>
    <w:rsid w:val="001E5EA1"/>
    <w:rsid w:val="001E6243"/>
    <w:rsid w:val="001E6A5F"/>
    <w:rsid w:val="001F01BD"/>
    <w:rsid w:val="001F1915"/>
    <w:rsid w:val="001F1A04"/>
    <w:rsid w:val="001F4BCF"/>
    <w:rsid w:val="001F6FE9"/>
    <w:rsid w:val="002000CE"/>
    <w:rsid w:val="00200FC7"/>
    <w:rsid w:val="0020213B"/>
    <w:rsid w:val="00202F23"/>
    <w:rsid w:val="00203659"/>
    <w:rsid w:val="00206559"/>
    <w:rsid w:val="002069C2"/>
    <w:rsid w:val="00207015"/>
    <w:rsid w:val="0021000C"/>
    <w:rsid w:val="002108A3"/>
    <w:rsid w:val="002108A6"/>
    <w:rsid w:val="0021129F"/>
    <w:rsid w:val="00211BBE"/>
    <w:rsid w:val="00211F1F"/>
    <w:rsid w:val="002130E2"/>
    <w:rsid w:val="0021347A"/>
    <w:rsid w:val="0021398B"/>
    <w:rsid w:val="00214646"/>
    <w:rsid w:val="00214741"/>
    <w:rsid w:val="002169D8"/>
    <w:rsid w:val="0022093F"/>
    <w:rsid w:val="00221000"/>
    <w:rsid w:val="002210A2"/>
    <w:rsid w:val="002225C5"/>
    <w:rsid w:val="0022307B"/>
    <w:rsid w:val="00227875"/>
    <w:rsid w:val="00227E93"/>
    <w:rsid w:val="0023049D"/>
    <w:rsid w:val="002308DF"/>
    <w:rsid w:val="00231533"/>
    <w:rsid w:val="002319B5"/>
    <w:rsid w:val="002322C7"/>
    <w:rsid w:val="00235C51"/>
    <w:rsid w:val="00235F2B"/>
    <w:rsid w:val="002373FC"/>
    <w:rsid w:val="00237E3F"/>
    <w:rsid w:val="002403B6"/>
    <w:rsid w:val="00242C39"/>
    <w:rsid w:val="0024520F"/>
    <w:rsid w:val="00245F56"/>
    <w:rsid w:val="002535C9"/>
    <w:rsid w:val="002537BF"/>
    <w:rsid w:val="00253A21"/>
    <w:rsid w:val="002545C5"/>
    <w:rsid w:val="00255B13"/>
    <w:rsid w:val="0025640F"/>
    <w:rsid w:val="00261F69"/>
    <w:rsid w:val="002643E5"/>
    <w:rsid w:val="002656F3"/>
    <w:rsid w:val="0026684B"/>
    <w:rsid w:val="00266B1A"/>
    <w:rsid w:val="00266E50"/>
    <w:rsid w:val="00270396"/>
    <w:rsid w:val="00272F3C"/>
    <w:rsid w:val="00273813"/>
    <w:rsid w:val="00276896"/>
    <w:rsid w:val="0027725B"/>
    <w:rsid w:val="00277799"/>
    <w:rsid w:val="00277F4C"/>
    <w:rsid w:val="00280A00"/>
    <w:rsid w:val="00281304"/>
    <w:rsid w:val="00281B2F"/>
    <w:rsid w:val="00283A7F"/>
    <w:rsid w:val="00283B4F"/>
    <w:rsid w:val="002853C9"/>
    <w:rsid w:val="00287668"/>
    <w:rsid w:val="0029170C"/>
    <w:rsid w:val="0029180C"/>
    <w:rsid w:val="00291C60"/>
    <w:rsid w:val="00292943"/>
    <w:rsid w:val="00293EFB"/>
    <w:rsid w:val="002957DA"/>
    <w:rsid w:val="0029628C"/>
    <w:rsid w:val="00296D25"/>
    <w:rsid w:val="002977A0"/>
    <w:rsid w:val="002A049D"/>
    <w:rsid w:val="002A08D8"/>
    <w:rsid w:val="002A1A14"/>
    <w:rsid w:val="002A22EB"/>
    <w:rsid w:val="002A2A35"/>
    <w:rsid w:val="002A3FFC"/>
    <w:rsid w:val="002A4461"/>
    <w:rsid w:val="002A4E39"/>
    <w:rsid w:val="002A54A0"/>
    <w:rsid w:val="002A5F22"/>
    <w:rsid w:val="002A7720"/>
    <w:rsid w:val="002A7906"/>
    <w:rsid w:val="002A7E9F"/>
    <w:rsid w:val="002B06E9"/>
    <w:rsid w:val="002B0BE1"/>
    <w:rsid w:val="002B0CC1"/>
    <w:rsid w:val="002B1D6B"/>
    <w:rsid w:val="002B21BB"/>
    <w:rsid w:val="002B2B84"/>
    <w:rsid w:val="002B6C73"/>
    <w:rsid w:val="002B6CA2"/>
    <w:rsid w:val="002B71FA"/>
    <w:rsid w:val="002C49ED"/>
    <w:rsid w:val="002C4B96"/>
    <w:rsid w:val="002C4BF2"/>
    <w:rsid w:val="002C586A"/>
    <w:rsid w:val="002C599B"/>
    <w:rsid w:val="002C6EB6"/>
    <w:rsid w:val="002D1919"/>
    <w:rsid w:val="002D1AE9"/>
    <w:rsid w:val="002D1E0B"/>
    <w:rsid w:val="002D3078"/>
    <w:rsid w:val="002D571D"/>
    <w:rsid w:val="002D6EA3"/>
    <w:rsid w:val="002D7DA2"/>
    <w:rsid w:val="002E0781"/>
    <w:rsid w:val="002E2DF7"/>
    <w:rsid w:val="002E2F5C"/>
    <w:rsid w:val="002E301F"/>
    <w:rsid w:val="002E3479"/>
    <w:rsid w:val="002E39A0"/>
    <w:rsid w:val="002E3E10"/>
    <w:rsid w:val="002E5A49"/>
    <w:rsid w:val="002F00C7"/>
    <w:rsid w:val="002F0925"/>
    <w:rsid w:val="002F1C90"/>
    <w:rsid w:val="002F2EBB"/>
    <w:rsid w:val="002F4A20"/>
    <w:rsid w:val="002F4AB3"/>
    <w:rsid w:val="002F6C40"/>
    <w:rsid w:val="0030164F"/>
    <w:rsid w:val="00302445"/>
    <w:rsid w:val="00302D2D"/>
    <w:rsid w:val="00302D2E"/>
    <w:rsid w:val="00302D50"/>
    <w:rsid w:val="003047AD"/>
    <w:rsid w:val="0030590B"/>
    <w:rsid w:val="003059F8"/>
    <w:rsid w:val="00307C64"/>
    <w:rsid w:val="00310964"/>
    <w:rsid w:val="00314095"/>
    <w:rsid w:val="00316EA9"/>
    <w:rsid w:val="00317CE4"/>
    <w:rsid w:val="00317E3F"/>
    <w:rsid w:val="00317EF4"/>
    <w:rsid w:val="00323610"/>
    <w:rsid w:val="00324C8A"/>
    <w:rsid w:val="00330230"/>
    <w:rsid w:val="003324FD"/>
    <w:rsid w:val="00332909"/>
    <w:rsid w:val="00334CD9"/>
    <w:rsid w:val="00334DA2"/>
    <w:rsid w:val="0033595F"/>
    <w:rsid w:val="00335E84"/>
    <w:rsid w:val="003361F8"/>
    <w:rsid w:val="003377A4"/>
    <w:rsid w:val="00337C89"/>
    <w:rsid w:val="0034111B"/>
    <w:rsid w:val="003412E6"/>
    <w:rsid w:val="00342535"/>
    <w:rsid w:val="003426F5"/>
    <w:rsid w:val="003428D6"/>
    <w:rsid w:val="00342F0E"/>
    <w:rsid w:val="00343339"/>
    <w:rsid w:val="00344CF0"/>
    <w:rsid w:val="00345209"/>
    <w:rsid w:val="0034622D"/>
    <w:rsid w:val="00346BA1"/>
    <w:rsid w:val="00347DE2"/>
    <w:rsid w:val="00350155"/>
    <w:rsid w:val="00350952"/>
    <w:rsid w:val="0035194C"/>
    <w:rsid w:val="003520E8"/>
    <w:rsid w:val="003530AC"/>
    <w:rsid w:val="0035390C"/>
    <w:rsid w:val="00354C94"/>
    <w:rsid w:val="00357FE6"/>
    <w:rsid w:val="003602A5"/>
    <w:rsid w:val="00360EE4"/>
    <w:rsid w:val="0036161D"/>
    <w:rsid w:val="003622EA"/>
    <w:rsid w:val="0036473D"/>
    <w:rsid w:val="00364F55"/>
    <w:rsid w:val="00366721"/>
    <w:rsid w:val="00367AA7"/>
    <w:rsid w:val="003720A3"/>
    <w:rsid w:val="00372723"/>
    <w:rsid w:val="00373609"/>
    <w:rsid w:val="003740AD"/>
    <w:rsid w:val="003750D7"/>
    <w:rsid w:val="00376D49"/>
    <w:rsid w:val="00377386"/>
    <w:rsid w:val="00381D16"/>
    <w:rsid w:val="003829A0"/>
    <w:rsid w:val="00383FF2"/>
    <w:rsid w:val="003872DC"/>
    <w:rsid w:val="003879E8"/>
    <w:rsid w:val="003906D0"/>
    <w:rsid w:val="003914ED"/>
    <w:rsid w:val="00393E39"/>
    <w:rsid w:val="00393EDF"/>
    <w:rsid w:val="0039416D"/>
    <w:rsid w:val="003A0FF5"/>
    <w:rsid w:val="003A1681"/>
    <w:rsid w:val="003A25CE"/>
    <w:rsid w:val="003A392D"/>
    <w:rsid w:val="003A3AC2"/>
    <w:rsid w:val="003A7221"/>
    <w:rsid w:val="003A7A56"/>
    <w:rsid w:val="003B5B2B"/>
    <w:rsid w:val="003B5E88"/>
    <w:rsid w:val="003C6238"/>
    <w:rsid w:val="003C6374"/>
    <w:rsid w:val="003C700E"/>
    <w:rsid w:val="003C73AE"/>
    <w:rsid w:val="003D0376"/>
    <w:rsid w:val="003D058E"/>
    <w:rsid w:val="003D0B31"/>
    <w:rsid w:val="003D2EA1"/>
    <w:rsid w:val="003D482B"/>
    <w:rsid w:val="003D6146"/>
    <w:rsid w:val="003D68E9"/>
    <w:rsid w:val="003D7AE8"/>
    <w:rsid w:val="003D7D6B"/>
    <w:rsid w:val="003E18E5"/>
    <w:rsid w:val="003E2C35"/>
    <w:rsid w:val="003E2F1E"/>
    <w:rsid w:val="003E467C"/>
    <w:rsid w:val="003E4EB5"/>
    <w:rsid w:val="003E625A"/>
    <w:rsid w:val="003E7A4E"/>
    <w:rsid w:val="003F00E4"/>
    <w:rsid w:val="003F11A6"/>
    <w:rsid w:val="003F1855"/>
    <w:rsid w:val="003F1F78"/>
    <w:rsid w:val="003F45D6"/>
    <w:rsid w:val="003F6983"/>
    <w:rsid w:val="003F7519"/>
    <w:rsid w:val="00400EE3"/>
    <w:rsid w:val="00401099"/>
    <w:rsid w:val="00402043"/>
    <w:rsid w:val="004026CC"/>
    <w:rsid w:val="00402D27"/>
    <w:rsid w:val="00403610"/>
    <w:rsid w:val="004043AD"/>
    <w:rsid w:val="00404439"/>
    <w:rsid w:val="004045AE"/>
    <w:rsid w:val="0040502B"/>
    <w:rsid w:val="0040556B"/>
    <w:rsid w:val="0040625B"/>
    <w:rsid w:val="00406A8E"/>
    <w:rsid w:val="00406D88"/>
    <w:rsid w:val="00410811"/>
    <w:rsid w:val="00411A27"/>
    <w:rsid w:val="004138BE"/>
    <w:rsid w:val="00414110"/>
    <w:rsid w:val="00414855"/>
    <w:rsid w:val="00414AEC"/>
    <w:rsid w:val="004161FC"/>
    <w:rsid w:val="00416FFE"/>
    <w:rsid w:val="0041778B"/>
    <w:rsid w:val="004179A0"/>
    <w:rsid w:val="00423479"/>
    <w:rsid w:val="00424E44"/>
    <w:rsid w:val="00425112"/>
    <w:rsid w:val="00425BAB"/>
    <w:rsid w:val="004263A1"/>
    <w:rsid w:val="004278B8"/>
    <w:rsid w:val="00427B37"/>
    <w:rsid w:val="00427FB6"/>
    <w:rsid w:val="0043423A"/>
    <w:rsid w:val="00435060"/>
    <w:rsid w:val="00435407"/>
    <w:rsid w:val="00435F48"/>
    <w:rsid w:val="00436E65"/>
    <w:rsid w:val="00441DB9"/>
    <w:rsid w:val="00441FB0"/>
    <w:rsid w:val="00442AF3"/>
    <w:rsid w:val="00443456"/>
    <w:rsid w:val="0044387D"/>
    <w:rsid w:val="00443C76"/>
    <w:rsid w:val="00444887"/>
    <w:rsid w:val="00444FED"/>
    <w:rsid w:val="00445463"/>
    <w:rsid w:val="00446208"/>
    <w:rsid w:val="004462AE"/>
    <w:rsid w:val="00450028"/>
    <w:rsid w:val="00452303"/>
    <w:rsid w:val="004523D3"/>
    <w:rsid w:val="00452C05"/>
    <w:rsid w:val="004559E3"/>
    <w:rsid w:val="00456506"/>
    <w:rsid w:val="00456AFA"/>
    <w:rsid w:val="00457953"/>
    <w:rsid w:val="00457E09"/>
    <w:rsid w:val="00460136"/>
    <w:rsid w:val="00464BED"/>
    <w:rsid w:val="00464D91"/>
    <w:rsid w:val="00465FD4"/>
    <w:rsid w:val="004667C0"/>
    <w:rsid w:val="004679AE"/>
    <w:rsid w:val="0047054F"/>
    <w:rsid w:val="00473724"/>
    <w:rsid w:val="00474404"/>
    <w:rsid w:val="00474441"/>
    <w:rsid w:val="00474649"/>
    <w:rsid w:val="00474734"/>
    <w:rsid w:val="00474D3B"/>
    <w:rsid w:val="00475B9B"/>
    <w:rsid w:val="004810F1"/>
    <w:rsid w:val="0048149B"/>
    <w:rsid w:val="00481A92"/>
    <w:rsid w:val="00481FFE"/>
    <w:rsid w:val="00482969"/>
    <w:rsid w:val="00482FA4"/>
    <w:rsid w:val="004848C6"/>
    <w:rsid w:val="004849B8"/>
    <w:rsid w:val="00485491"/>
    <w:rsid w:val="00486930"/>
    <w:rsid w:val="0049114F"/>
    <w:rsid w:val="004931B1"/>
    <w:rsid w:val="00493867"/>
    <w:rsid w:val="00494D87"/>
    <w:rsid w:val="00494FC9"/>
    <w:rsid w:val="00495B51"/>
    <w:rsid w:val="00495F1C"/>
    <w:rsid w:val="0049604F"/>
    <w:rsid w:val="004A0361"/>
    <w:rsid w:val="004A405A"/>
    <w:rsid w:val="004A55EA"/>
    <w:rsid w:val="004A5EB0"/>
    <w:rsid w:val="004A618A"/>
    <w:rsid w:val="004A708F"/>
    <w:rsid w:val="004A7F5A"/>
    <w:rsid w:val="004B0314"/>
    <w:rsid w:val="004B08E3"/>
    <w:rsid w:val="004B0DD9"/>
    <w:rsid w:val="004B156D"/>
    <w:rsid w:val="004B41BF"/>
    <w:rsid w:val="004B5FD7"/>
    <w:rsid w:val="004B69EB"/>
    <w:rsid w:val="004B7055"/>
    <w:rsid w:val="004C0246"/>
    <w:rsid w:val="004C0F21"/>
    <w:rsid w:val="004C1833"/>
    <w:rsid w:val="004C19B0"/>
    <w:rsid w:val="004C1E27"/>
    <w:rsid w:val="004C2E55"/>
    <w:rsid w:val="004C69ED"/>
    <w:rsid w:val="004C73A4"/>
    <w:rsid w:val="004D003D"/>
    <w:rsid w:val="004D0CB2"/>
    <w:rsid w:val="004D1364"/>
    <w:rsid w:val="004D18E4"/>
    <w:rsid w:val="004D2E98"/>
    <w:rsid w:val="004D6891"/>
    <w:rsid w:val="004E1469"/>
    <w:rsid w:val="004E1A11"/>
    <w:rsid w:val="004E2557"/>
    <w:rsid w:val="004E2756"/>
    <w:rsid w:val="004E2F18"/>
    <w:rsid w:val="004E35BF"/>
    <w:rsid w:val="004E3EA9"/>
    <w:rsid w:val="004E3ED7"/>
    <w:rsid w:val="004E4342"/>
    <w:rsid w:val="004E6216"/>
    <w:rsid w:val="004E7537"/>
    <w:rsid w:val="004F277C"/>
    <w:rsid w:val="004F5535"/>
    <w:rsid w:val="004F75EC"/>
    <w:rsid w:val="004F7987"/>
    <w:rsid w:val="004F79F6"/>
    <w:rsid w:val="005031E4"/>
    <w:rsid w:val="00503927"/>
    <w:rsid w:val="00503A1D"/>
    <w:rsid w:val="00503C87"/>
    <w:rsid w:val="0050469E"/>
    <w:rsid w:val="005049B1"/>
    <w:rsid w:val="00507B4E"/>
    <w:rsid w:val="00507CD7"/>
    <w:rsid w:val="00510EC7"/>
    <w:rsid w:val="00510FB1"/>
    <w:rsid w:val="00511FA8"/>
    <w:rsid w:val="00512E3E"/>
    <w:rsid w:val="0051313B"/>
    <w:rsid w:val="00513D3D"/>
    <w:rsid w:val="00514854"/>
    <w:rsid w:val="00514A16"/>
    <w:rsid w:val="005159EF"/>
    <w:rsid w:val="00515C13"/>
    <w:rsid w:val="00516A72"/>
    <w:rsid w:val="00516EDA"/>
    <w:rsid w:val="00517113"/>
    <w:rsid w:val="00520141"/>
    <w:rsid w:val="00520999"/>
    <w:rsid w:val="00522F63"/>
    <w:rsid w:val="00523F97"/>
    <w:rsid w:val="00531888"/>
    <w:rsid w:val="005344DA"/>
    <w:rsid w:val="00535AE7"/>
    <w:rsid w:val="00535F3D"/>
    <w:rsid w:val="00536C7B"/>
    <w:rsid w:val="00537721"/>
    <w:rsid w:val="00540077"/>
    <w:rsid w:val="00542F5F"/>
    <w:rsid w:val="00542F91"/>
    <w:rsid w:val="005430C1"/>
    <w:rsid w:val="00550966"/>
    <w:rsid w:val="00551BD7"/>
    <w:rsid w:val="0055763F"/>
    <w:rsid w:val="00557C82"/>
    <w:rsid w:val="00560C4A"/>
    <w:rsid w:val="00561B8F"/>
    <w:rsid w:val="0056520B"/>
    <w:rsid w:val="00566886"/>
    <w:rsid w:val="00567A0C"/>
    <w:rsid w:val="005700EE"/>
    <w:rsid w:val="0057255D"/>
    <w:rsid w:val="00572B32"/>
    <w:rsid w:val="00575E64"/>
    <w:rsid w:val="00576297"/>
    <w:rsid w:val="005806BD"/>
    <w:rsid w:val="00580B78"/>
    <w:rsid w:val="00584575"/>
    <w:rsid w:val="0058551C"/>
    <w:rsid w:val="0058773C"/>
    <w:rsid w:val="005909DB"/>
    <w:rsid w:val="005912E3"/>
    <w:rsid w:val="005925FD"/>
    <w:rsid w:val="00592D85"/>
    <w:rsid w:val="00593EE0"/>
    <w:rsid w:val="00595E81"/>
    <w:rsid w:val="005968C1"/>
    <w:rsid w:val="00596CE2"/>
    <w:rsid w:val="00596F09"/>
    <w:rsid w:val="005A18D6"/>
    <w:rsid w:val="005A2A46"/>
    <w:rsid w:val="005A392F"/>
    <w:rsid w:val="005A4721"/>
    <w:rsid w:val="005A5E23"/>
    <w:rsid w:val="005A650F"/>
    <w:rsid w:val="005A7806"/>
    <w:rsid w:val="005A7BD7"/>
    <w:rsid w:val="005A7EF2"/>
    <w:rsid w:val="005B207C"/>
    <w:rsid w:val="005B2990"/>
    <w:rsid w:val="005B2ED1"/>
    <w:rsid w:val="005B31B4"/>
    <w:rsid w:val="005B3F23"/>
    <w:rsid w:val="005B42FE"/>
    <w:rsid w:val="005B4605"/>
    <w:rsid w:val="005B4A58"/>
    <w:rsid w:val="005C1A8F"/>
    <w:rsid w:val="005C1F2F"/>
    <w:rsid w:val="005C27C4"/>
    <w:rsid w:val="005C4B13"/>
    <w:rsid w:val="005C5191"/>
    <w:rsid w:val="005C6C18"/>
    <w:rsid w:val="005C7285"/>
    <w:rsid w:val="005D0797"/>
    <w:rsid w:val="005D2774"/>
    <w:rsid w:val="005D41A9"/>
    <w:rsid w:val="005D4919"/>
    <w:rsid w:val="005D79DB"/>
    <w:rsid w:val="005D7BB5"/>
    <w:rsid w:val="005E031A"/>
    <w:rsid w:val="005E1857"/>
    <w:rsid w:val="005E1D71"/>
    <w:rsid w:val="005E1F70"/>
    <w:rsid w:val="005E2312"/>
    <w:rsid w:val="005E2B18"/>
    <w:rsid w:val="005E341E"/>
    <w:rsid w:val="005E5395"/>
    <w:rsid w:val="005E6CEE"/>
    <w:rsid w:val="005E7EC4"/>
    <w:rsid w:val="005F0801"/>
    <w:rsid w:val="005F1630"/>
    <w:rsid w:val="005F52A2"/>
    <w:rsid w:val="005F70D9"/>
    <w:rsid w:val="00601324"/>
    <w:rsid w:val="00602899"/>
    <w:rsid w:val="0060473C"/>
    <w:rsid w:val="0061079E"/>
    <w:rsid w:val="00610D7F"/>
    <w:rsid w:val="00611F28"/>
    <w:rsid w:val="006130C3"/>
    <w:rsid w:val="00615205"/>
    <w:rsid w:val="00615D63"/>
    <w:rsid w:val="00615E6F"/>
    <w:rsid w:val="00616B71"/>
    <w:rsid w:val="00620BFD"/>
    <w:rsid w:val="00621CB7"/>
    <w:rsid w:val="00622B6E"/>
    <w:rsid w:val="006257F8"/>
    <w:rsid w:val="006267B5"/>
    <w:rsid w:val="00626932"/>
    <w:rsid w:val="00626C61"/>
    <w:rsid w:val="00630833"/>
    <w:rsid w:val="006324F4"/>
    <w:rsid w:val="00636F61"/>
    <w:rsid w:val="0064179F"/>
    <w:rsid w:val="00641999"/>
    <w:rsid w:val="006432E4"/>
    <w:rsid w:val="0064331E"/>
    <w:rsid w:val="00643AB8"/>
    <w:rsid w:val="006451B0"/>
    <w:rsid w:val="00646832"/>
    <w:rsid w:val="006517DC"/>
    <w:rsid w:val="00651B9E"/>
    <w:rsid w:val="00651DD3"/>
    <w:rsid w:val="00653D20"/>
    <w:rsid w:val="00653DE3"/>
    <w:rsid w:val="0065530E"/>
    <w:rsid w:val="00655A07"/>
    <w:rsid w:val="00656713"/>
    <w:rsid w:val="00657776"/>
    <w:rsid w:val="0066457D"/>
    <w:rsid w:val="00671452"/>
    <w:rsid w:val="00671BFA"/>
    <w:rsid w:val="006724FE"/>
    <w:rsid w:val="0067602B"/>
    <w:rsid w:val="0067681B"/>
    <w:rsid w:val="00676BDF"/>
    <w:rsid w:val="00677B7E"/>
    <w:rsid w:val="00681D22"/>
    <w:rsid w:val="006823BF"/>
    <w:rsid w:val="00683D8D"/>
    <w:rsid w:val="0068765F"/>
    <w:rsid w:val="00687A5D"/>
    <w:rsid w:val="006933EE"/>
    <w:rsid w:val="00694F18"/>
    <w:rsid w:val="00695757"/>
    <w:rsid w:val="00696440"/>
    <w:rsid w:val="006964CF"/>
    <w:rsid w:val="006A0115"/>
    <w:rsid w:val="006A19CE"/>
    <w:rsid w:val="006A46F7"/>
    <w:rsid w:val="006A5557"/>
    <w:rsid w:val="006A5C14"/>
    <w:rsid w:val="006A5E2A"/>
    <w:rsid w:val="006A6953"/>
    <w:rsid w:val="006A7FFC"/>
    <w:rsid w:val="006B0A92"/>
    <w:rsid w:val="006B10EA"/>
    <w:rsid w:val="006B1E1C"/>
    <w:rsid w:val="006B3A86"/>
    <w:rsid w:val="006B3E2B"/>
    <w:rsid w:val="006B3E5E"/>
    <w:rsid w:val="006B4718"/>
    <w:rsid w:val="006B6106"/>
    <w:rsid w:val="006B7CE0"/>
    <w:rsid w:val="006B7FF1"/>
    <w:rsid w:val="006C33ED"/>
    <w:rsid w:val="006C3745"/>
    <w:rsid w:val="006C3C15"/>
    <w:rsid w:val="006C3D79"/>
    <w:rsid w:val="006C4460"/>
    <w:rsid w:val="006C5A08"/>
    <w:rsid w:val="006C7E67"/>
    <w:rsid w:val="006D1A9A"/>
    <w:rsid w:val="006D1EC9"/>
    <w:rsid w:val="006D268B"/>
    <w:rsid w:val="006D3375"/>
    <w:rsid w:val="006D45F0"/>
    <w:rsid w:val="006D5A6C"/>
    <w:rsid w:val="006D6225"/>
    <w:rsid w:val="006D67A6"/>
    <w:rsid w:val="006D7570"/>
    <w:rsid w:val="006D7ACD"/>
    <w:rsid w:val="006E0C9A"/>
    <w:rsid w:val="006E13CF"/>
    <w:rsid w:val="006E1A2D"/>
    <w:rsid w:val="006E27E5"/>
    <w:rsid w:val="006E2C35"/>
    <w:rsid w:val="006E34C4"/>
    <w:rsid w:val="006E603B"/>
    <w:rsid w:val="006E7521"/>
    <w:rsid w:val="006F05CB"/>
    <w:rsid w:val="006F175B"/>
    <w:rsid w:val="006F179A"/>
    <w:rsid w:val="006F276F"/>
    <w:rsid w:val="006F2BF8"/>
    <w:rsid w:val="006F5970"/>
    <w:rsid w:val="006F61A7"/>
    <w:rsid w:val="006F6212"/>
    <w:rsid w:val="006F64BF"/>
    <w:rsid w:val="006F6C00"/>
    <w:rsid w:val="006F7ECB"/>
    <w:rsid w:val="00700DB8"/>
    <w:rsid w:val="007020B3"/>
    <w:rsid w:val="007043DB"/>
    <w:rsid w:val="00704652"/>
    <w:rsid w:val="00704F1C"/>
    <w:rsid w:val="0070644D"/>
    <w:rsid w:val="00710B84"/>
    <w:rsid w:val="0071191A"/>
    <w:rsid w:val="00712080"/>
    <w:rsid w:val="00712ED7"/>
    <w:rsid w:val="00713263"/>
    <w:rsid w:val="007138AA"/>
    <w:rsid w:val="00713EF9"/>
    <w:rsid w:val="007140DC"/>
    <w:rsid w:val="00715355"/>
    <w:rsid w:val="007162B5"/>
    <w:rsid w:val="00716FA9"/>
    <w:rsid w:val="007209CB"/>
    <w:rsid w:val="00721541"/>
    <w:rsid w:val="00721C1E"/>
    <w:rsid w:val="00721C25"/>
    <w:rsid w:val="00723041"/>
    <w:rsid w:val="00723783"/>
    <w:rsid w:val="00723E9A"/>
    <w:rsid w:val="00725D2E"/>
    <w:rsid w:val="00727AE8"/>
    <w:rsid w:val="007304F5"/>
    <w:rsid w:val="0073091B"/>
    <w:rsid w:val="007325FF"/>
    <w:rsid w:val="00732B69"/>
    <w:rsid w:val="007347BA"/>
    <w:rsid w:val="00740B9C"/>
    <w:rsid w:val="00740EC9"/>
    <w:rsid w:val="0074147B"/>
    <w:rsid w:val="00741B98"/>
    <w:rsid w:val="00742AD7"/>
    <w:rsid w:val="00744CB2"/>
    <w:rsid w:val="00745850"/>
    <w:rsid w:val="0074593F"/>
    <w:rsid w:val="0074666E"/>
    <w:rsid w:val="00751F78"/>
    <w:rsid w:val="00752055"/>
    <w:rsid w:val="00753D97"/>
    <w:rsid w:val="00754201"/>
    <w:rsid w:val="007561F6"/>
    <w:rsid w:val="00756A3D"/>
    <w:rsid w:val="00757361"/>
    <w:rsid w:val="007573F6"/>
    <w:rsid w:val="0075782F"/>
    <w:rsid w:val="00757BD6"/>
    <w:rsid w:val="00760102"/>
    <w:rsid w:val="007611EF"/>
    <w:rsid w:val="00762E80"/>
    <w:rsid w:val="00764765"/>
    <w:rsid w:val="00765AC2"/>
    <w:rsid w:val="00767E74"/>
    <w:rsid w:val="00767F04"/>
    <w:rsid w:val="00771115"/>
    <w:rsid w:val="00773F38"/>
    <w:rsid w:val="00774F3F"/>
    <w:rsid w:val="00776F6B"/>
    <w:rsid w:val="00777046"/>
    <w:rsid w:val="00777F69"/>
    <w:rsid w:val="007802B3"/>
    <w:rsid w:val="007819BB"/>
    <w:rsid w:val="00781E87"/>
    <w:rsid w:val="0079059F"/>
    <w:rsid w:val="0079288C"/>
    <w:rsid w:val="0079396E"/>
    <w:rsid w:val="00794655"/>
    <w:rsid w:val="00795106"/>
    <w:rsid w:val="0079591A"/>
    <w:rsid w:val="00795EB3"/>
    <w:rsid w:val="007A03ED"/>
    <w:rsid w:val="007A08BC"/>
    <w:rsid w:val="007A0B1A"/>
    <w:rsid w:val="007A0E9C"/>
    <w:rsid w:val="007A1DCA"/>
    <w:rsid w:val="007A22C7"/>
    <w:rsid w:val="007A2302"/>
    <w:rsid w:val="007A52B3"/>
    <w:rsid w:val="007A705B"/>
    <w:rsid w:val="007B1974"/>
    <w:rsid w:val="007B2C89"/>
    <w:rsid w:val="007B2F83"/>
    <w:rsid w:val="007B3C93"/>
    <w:rsid w:val="007B3CFC"/>
    <w:rsid w:val="007B4EEE"/>
    <w:rsid w:val="007B57D2"/>
    <w:rsid w:val="007B5DAC"/>
    <w:rsid w:val="007B6E13"/>
    <w:rsid w:val="007C1FEA"/>
    <w:rsid w:val="007C26F8"/>
    <w:rsid w:val="007C38EF"/>
    <w:rsid w:val="007C4AEC"/>
    <w:rsid w:val="007C65FC"/>
    <w:rsid w:val="007C7C99"/>
    <w:rsid w:val="007C7DEA"/>
    <w:rsid w:val="007D03F6"/>
    <w:rsid w:val="007D0516"/>
    <w:rsid w:val="007D3550"/>
    <w:rsid w:val="007D35EA"/>
    <w:rsid w:val="007D3998"/>
    <w:rsid w:val="007D3F4D"/>
    <w:rsid w:val="007D4707"/>
    <w:rsid w:val="007D47B0"/>
    <w:rsid w:val="007D735F"/>
    <w:rsid w:val="007E005D"/>
    <w:rsid w:val="007E05F5"/>
    <w:rsid w:val="007E2CB4"/>
    <w:rsid w:val="007E2FF7"/>
    <w:rsid w:val="007E314C"/>
    <w:rsid w:val="007E6389"/>
    <w:rsid w:val="007F2970"/>
    <w:rsid w:val="007F3F72"/>
    <w:rsid w:val="007F5E37"/>
    <w:rsid w:val="007F612F"/>
    <w:rsid w:val="007F67D6"/>
    <w:rsid w:val="00800DE0"/>
    <w:rsid w:val="0080292F"/>
    <w:rsid w:val="0080316A"/>
    <w:rsid w:val="00803E5C"/>
    <w:rsid w:val="00803F8E"/>
    <w:rsid w:val="00804C33"/>
    <w:rsid w:val="00810953"/>
    <w:rsid w:val="00814AC4"/>
    <w:rsid w:val="00815B0A"/>
    <w:rsid w:val="00815E94"/>
    <w:rsid w:val="00815F70"/>
    <w:rsid w:val="008161A8"/>
    <w:rsid w:val="00820FCC"/>
    <w:rsid w:val="0082240D"/>
    <w:rsid w:val="008230C1"/>
    <w:rsid w:val="008257BC"/>
    <w:rsid w:val="008260B7"/>
    <w:rsid w:val="00826293"/>
    <w:rsid w:val="008265FB"/>
    <w:rsid w:val="00827A11"/>
    <w:rsid w:val="00827F16"/>
    <w:rsid w:val="00832B85"/>
    <w:rsid w:val="00832DED"/>
    <w:rsid w:val="00833BA1"/>
    <w:rsid w:val="00833D52"/>
    <w:rsid w:val="00836BA4"/>
    <w:rsid w:val="00836E74"/>
    <w:rsid w:val="00837859"/>
    <w:rsid w:val="00840994"/>
    <w:rsid w:val="00841CEB"/>
    <w:rsid w:val="00842294"/>
    <w:rsid w:val="00842FE7"/>
    <w:rsid w:val="00844446"/>
    <w:rsid w:val="00846318"/>
    <w:rsid w:val="00846F5D"/>
    <w:rsid w:val="00850109"/>
    <w:rsid w:val="008504B4"/>
    <w:rsid w:val="00850C0D"/>
    <w:rsid w:val="00852F99"/>
    <w:rsid w:val="008530F0"/>
    <w:rsid w:val="00856279"/>
    <w:rsid w:val="0085765C"/>
    <w:rsid w:val="0086029A"/>
    <w:rsid w:val="008616F3"/>
    <w:rsid w:val="0086397E"/>
    <w:rsid w:val="0086530E"/>
    <w:rsid w:val="0086599B"/>
    <w:rsid w:val="00865C68"/>
    <w:rsid w:val="008679F9"/>
    <w:rsid w:val="008709DD"/>
    <w:rsid w:val="008715BA"/>
    <w:rsid w:val="00872629"/>
    <w:rsid w:val="00872703"/>
    <w:rsid w:val="008729E4"/>
    <w:rsid w:val="008729F7"/>
    <w:rsid w:val="00873102"/>
    <w:rsid w:val="00873E20"/>
    <w:rsid w:val="008744AF"/>
    <w:rsid w:val="008744CE"/>
    <w:rsid w:val="0087777D"/>
    <w:rsid w:val="00877B63"/>
    <w:rsid w:val="00881038"/>
    <w:rsid w:val="00881A85"/>
    <w:rsid w:val="00881C2F"/>
    <w:rsid w:val="00882B54"/>
    <w:rsid w:val="00883A6B"/>
    <w:rsid w:val="008857FE"/>
    <w:rsid w:val="00886A1F"/>
    <w:rsid w:val="00891D2F"/>
    <w:rsid w:val="0089237F"/>
    <w:rsid w:val="0089260A"/>
    <w:rsid w:val="008940F1"/>
    <w:rsid w:val="0089466F"/>
    <w:rsid w:val="00894905"/>
    <w:rsid w:val="00895002"/>
    <w:rsid w:val="008950ED"/>
    <w:rsid w:val="0089796E"/>
    <w:rsid w:val="00897BBA"/>
    <w:rsid w:val="008A0117"/>
    <w:rsid w:val="008A1465"/>
    <w:rsid w:val="008A371B"/>
    <w:rsid w:val="008A3FDD"/>
    <w:rsid w:val="008A5496"/>
    <w:rsid w:val="008A6980"/>
    <w:rsid w:val="008A7ADB"/>
    <w:rsid w:val="008B0AB3"/>
    <w:rsid w:val="008B6444"/>
    <w:rsid w:val="008C081A"/>
    <w:rsid w:val="008C10CB"/>
    <w:rsid w:val="008C19D4"/>
    <w:rsid w:val="008C531F"/>
    <w:rsid w:val="008C5FD1"/>
    <w:rsid w:val="008C7233"/>
    <w:rsid w:val="008C7C3C"/>
    <w:rsid w:val="008D118B"/>
    <w:rsid w:val="008D21D6"/>
    <w:rsid w:val="008D52EC"/>
    <w:rsid w:val="008D7359"/>
    <w:rsid w:val="008E0F4E"/>
    <w:rsid w:val="008E1EC4"/>
    <w:rsid w:val="008E368D"/>
    <w:rsid w:val="008E4755"/>
    <w:rsid w:val="008E6875"/>
    <w:rsid w:val="008E72EB"/>
    <w:rsid w:val="008E74EB"/>
    <w:rsid w:val="008F033A"/>
    <w:rsid w:val="008F0EE4"/>
    <w:rsid w:val="008F3635"/>
    <w:rsid w:val="008F3A81"/>
    <w:rsid w:val="008F4877"/>
    <w:rsid w:val="008F576D"/>
    <w:rsid w:val="00900C48"/>
    <w:rsid w:val="0090116F"/>
    <w:rsid w:val="009033B5"/>
    <w:rsid w:val="00903A12"/>
    <w:rsid w:val="00904924"/>
    <w:rsid w:val="00905CD3"/>
    <w:rsid w:val="0090683C"/>
    <w:rsid w:val="00906E23"/>
    <w:rsid w:val="0090795B"/>
    <w:rsid w:val="009079FE"/>
    <w:rsid w:val="0091284C"/>
    <w:rsid w:val="0091798C"/>
    <w:rsid w:val="00920D8C"/>
    <w:rsid w:val="009212F9"/>
    <w:rsid w:val="00921F90"/>
    <w:rsid w:val="009231E5"/>
    <w:rsid w:val="009233AB"/>
    <w:rsid w:val="0092372B"/>
    <w:rsid w:val="00923D66"/>
    <w:rsid w:val="00923F7E"/>
    <w:rsid w:val="00925063"/>
    <w:rsid w:val="00925B7A"/>
    <w:rsid w:val="00926745"/>
    <w:rsid w:val="00930594"/>
    <w:rsid w:val="0093092F"/>
    <w:rsid w:val="00931230"/>
    <w:rsid w:val="009312A6"/>
    <w:rsid w:val="00931532"/>
    <w:rsid w:val="00932D46"/>
    <w:rsid w:val="00933DBD"/>
    <w:rsid w:val="00936EC5"/>
    <w:rsid w:val="00936EF5"/>
    <w:rsid w:val="00936F58"/>
    <w:rsid w:val="00936F5C"/>
    <w:rsid w:val="00937C50"/>
    <w:rsid w:val="00940833"/>
    <w:rsid w:val="009419E9"/>
    <w:rsid w:val="00942B87"/>
    <w:rsid w:val="009432A7"/>
    <w:rsid w:val="009442C0"/>
    <w:rsid w:val="009456A2"/>
    <w:rsid w:val="009456B2"/>
    <w:rsid w:val="009463F7"/>
    <w:rsid w:val="009473F1"/>
    <w:rsid w:val="00950A05"/>
    <w:rsid w:val="00950B72"/>
    <w:rsid w:val="00950B74"/>
    <w:rsid w:val="00951704"/>
    <w:rsid w:val="00951769"/>
    <w:rsid w:val="009545DC"/>
    <w:rsid w:val="0095518C"/>
    <w:rsid w:val="009560D1"/>
    <w:rsid w:val="00956506"/>
    <w:rsid w:val="00957D88"/>
    <w:rsid w:val="00960503"/>
    <w:rsid w:val="009623CD"/>
    <w:rsid w:val="0096380D"/>
    <w:rsid w:val="00965634"/>
    <w:rsid w:val="00965925"/>
    <w:rsid w:val="0096596A"/>
    <w:rsid w:val="00966093"/>
    <w:rsid w:val="009667D7"/>
    <w:rsid w:val="00967ED1"/>
    <w:rsid w:val="0097026D"/>
    <w:rsid w:val="00971380"/>
    <w:rsid w:val="009730A9"/>
    <w:rsid w:val="00976F09"/>
    <w:rsid w:val="0097723D"/>
    <w:rsid w:val="0098025B"/>
    <w:rsid w:val="009806A0"/>
    <w:rsid w:val="009815E2"/>
    <w:rsid w:val="0098424B"/>
    <w:rsid w:val="009848A2"/>
    <w:rsid w:val="009872E2"/>
    <w:rsid w:val="00987D71"/>
    <w:rsid w:val="0099023F"/>
    <w:rsid w:val="00990497"/>
    <w:rsid w:val="00990CFD"/>
    <w:rsid w:val="00991972"/>
    <w:rsid w:val="00992402"/>
    <w:rsid w:val="00996513"/>
    <w:rsid w:val="00996A75"/>
    <w:rsid w:val="00997E3B"/>
    <w:rsid w:val="009A0970"/>
    <w:rsid w:val="009A0E5A"/>
    <w:rsid w:val="009A1F81"/>
    <w:rsid w:val="009A2A8C"/>
    <w:rsid w:val="009A2E9D"/>
    <w:rsid w:val="009A34D6"/>
    <w:rsid w:val="009A3551"/>
    <w:rsid w:val="009A5BF3"/>
    <w:rsid w:val="009A5DDD"/>
    <w:rsid w:val="009A6901"/>
    <w:rsid w:val="009A6F6B"/>
    <w:rsid w:val="009A7FB3"/>
    <w:rsid w:val="009B058F"/>
    <w:rsid w:val="009B205E"/>
    <w:rsid w:val="009B2936"/>
    <w:rsid w:val="009B7CEE"/>
    <w:rsid w:val="009B7D0F"/>
    <w:rsid w:val="009C0126"/>
    <w:rsid w:val="009C028A"/>
    <w:rsid w:val="009C05D9"/>
    <w:rsid w:val="009C08C9"/>
    <w:rsid w:val="009C128D"/>
    <w:rsid w:val="009C1940"/>
    <w:rsid w:val="009C1BE3"/>
    <w:rsid w:val="009C54BE"/>
    <w:rsid w:val="009D00E7"/>
    <w:rsid w:val="009D1E76"/>
    <w:rsid w:val="009D654E"/>
    <w:rsid w:val="009D76DF"/>
    <w:rsid w:val="009E0066"/>
    <w:rsid w:val="009E03A8"/>
    <w:rsid w:val="009E0736"/>
    <w:rsid w:val="009E18F7"/>
    <w:rsid w:val="009E2D18"/>
    <w:rsid w:val="009E2ECB"/>
    <w:rsid w:val="009E34B4"/>
    <w:rsid w:val="009E3AA2"/>
    <w:rsid w:val="009E696B"/>
    <w:rsid w:val="009F0D8E"/>
    <w:rsid w:val="009F18DC"/>
    <w:rsid w:val="009F2B65"/>
    <w:rsid w:val="009F3557"/>
    <w:rsid w:val="009F3C79"/>
    <w:rsid w:val="009F44D4"/>
    <w:rsid w:val="009F5080"/>
    <w:rsid w:val="009F79A6"/>
    <w:rsid w:val="00A00E6F"/>
    <w:rsid w:val="00A00EB2"/>
    <w:rsid w:val="00A01915"/>
    <w:rsid w:val="00A0254B"/>
    <w:rsid w:val="00A02792"/>
    <w:rsid w:val="00A02B6D"/>
    <w:rsid w:val="00A077E0"/>
    <w:rsid w:val="00A1018A"/>
    <w:rsid w:val="00A10C31"/>
    <w:rsid w:val="00A11AEB"/>
    <w:rsid w:val="00A14840"/>
    <w:rsid w:val="00A14A0E"/>
    <w:rsid w:val="00A15973"/>
    <w:rsid w:val="00A202E0"/>
    <w:rsid w:val="00A211E5"/>
    <w:rsid w:val="00A21B94"/>
    <w:rsid w:val="00A22C3C"/>
    <w:rsid w:val="00A23CBF"/>
    <w:rsid w:val="00A272B8"/>
    <w:rsid w:val="00A314D2"/>
    <w:rsid w:val="00A3211F"/>
    <w:rsid w:val="00A32E44"/>
    <w:rsid w:val="00A33279"/>
    <w:rsid w:val="00A34054"/>
    <w:rsid w:val="00A35465"/>
    <w:rsid w:val="00A36BBA"/>
    <w:rsid w:val="00A378AA"/>
    <w:rsid w:val="00A416DC"/>
    <w:rsid w:val="00A41840"/>
    <w:rsid w:val="00A41C76"/>
    <w:rsid w:val="00A41DC9"/>
    <w:rsid w:val="00A42190"/>
    <w:rsid w:val="00A43CF2"/>
    <w:rsid w:val="00A471F4"/>
    <w:rsid w:val="00A47F8C"/>
    <w:rsid w:val="00A51B8E"/>
    <w:rsid w:val="00A51BDE"/>
    <w:rsid w:val="00A527EE"/>
    <w:rsid w:val="00A530C9"/>
    <w:rsid w:val="00A545E0"/>
    <w:rsid w:val="00A55222"/>
    <w:rsid w:val="00A55F56"/>
    <w:rsid w:val="00A568EE"/>
    <w:rsid w:val="00A60400"/>
    <w:rsid w:val="00A61B76"/>
    <w:rsid w:val="00A63329"/>
    <w:rsid w:val="00A6543F"/>
    <w:rsid w:val="00A7079C"/>
    <w:rsid w:val="00A70CA2"/>
    <w:rsid w:val="00A71E98"/>
    <w:rsid w:val="00A7291B"/>
    <w:rsid w:val="00A730B4"/>
    <w:rsid w:val="00A7634D"/>
    <w:rsid w:val="00A76E7C"/>
    <w:rsid w:val="00A77115"/>
    <w:rsid w:val="00A81411"/>
    <w:rsid w:val="00A83DD4"/>
    <w:rsid w:val="00A86D25"/>
    <w:rsid w:val="00A902EA"/>
    <w:rsid w:val="00A90EAD"/>
    <w:rsid w:val="00A940D2"/>
    <w:rsid w:val="00A95C26"/>
    <w:rsid w:val="00A96F21"/>
    <w:rsid w:val="00AA12FB"/>
    <w:rsid w:val="00AA1401"/>
    <w:rsid w:val="00AA14EB"/>
    <w:rsid w:val="00AA16FE"/>
    <w:rsid w:val="00AA1BA3"/>
    <w:rsid w:val="00AA1C2E"/>
    <w:rsid w:val="00AA3E27"/>
    <w:rsid w:val="00AA45E4"/>
    <w:rsid w:val="00AA465C"/>
    <w:rsid w:val="00AA7261"/>
    <w:rsid w:val="00AB1DFA"/>
    <w:rsid w:val="00AB25F0"/>
    <w:rsid w:val="00AB3367"/>
    <w:rsid w:val="00AB3A2A"/>
    <w:rsid w:val="00AB45B0"/>
    <w:rsid w:val="00AB50E1"/>
    <w:rsid w:val="00AB7611"/>
    <w:rsid w:val="00AC114B"/>
    <w:rsid w:val="00AC1915"/>
    <w:rsid w:val="00AC1D7D"/>
    <w:rsid w:val="00AC2E4B"/>
    <w:rsid w:val="00AC2F0E"/>
    <w:rsid w:val="00AC2F9C"/>
    <w:rsid w:val="00AC333C"/>
    <w:rsid w:val="00AC40E2"/>
    <w:rsid w:val="00AC4102"/>
    <w:rsid w:val="00AC50A3"/>
    <w:rsid w:val="00AC5669"/>
    <w:rsid w:val="00AD199A"/>
    <w:rsid w:val="00AD26C5"/>
    <w:rsid w:val="00AD34E0"/>
    <w:rsid w:val="00AD4A27"/>
    <w:rsid w:val="00AD5B44"/>
    <w:rsid w:val="00AD7A81"/>
    <w:rsid w:val="00AE1D95"/>
    <w:rsid w:val="00AE5F1D"/>
    <w:rsid w:val="00AE6EF0"/>
    <w:rsid w:val="00AF04AE"/>
    <w:rsid w:val="00AF0650"/>
    <w:rsid w:val="00AF3335"/>
    <w:rsid w:val="00AF3CFB"/>
    <w:rsid w:val="00AF47FF"/>
    <w:rsid w:val="00AF5128"/>
    <w:rsid w:val="00AF5547"/>
    <w:rsid w:val="00AF56FA"/>
    <w:rsid w:val="00AF5C49"/>
    <w:rsid w:val="00AF6131"/>
    <w:rsid w:val="00AF7ADC"/>
    <w:rsid w:val="00B03BA9"/>
    <w:rsid w:val="00B0547F"/>
    <w:rsid w:val="00B05B77"/>
    <w:rsid w:val="00B05E17"/>
    <w:rsid w:val="00B064B8"/>
    <w:rsid w:val="00B069A7"/>
    <w:rsid w:val="00B14820"/>
    <w:rsid w:val="00B154AF"/>
    <w:rsid w:val="00B16713"/>
    <w:rsid w:val="00B16729"/>
    <w:rsid w:val="00B176E1"/>
    <w:rsid w:val="00B207EA"/>
    <w:rsid w:val="00B23DB4"/>
    <w:rsid w:val="00B247A2"/>
    <w:rsid w:val="00B251C5"/>
    <w:rsid w:val="00B26156"/>
    <w:rsid w:val="00B26237"/>
    <w:rsid w:val="00B26314"/>
    <w:rsid w:val="00B26E43"/>
    <w:rsid w:val="00B27266"/>
    <w:rsid w:val="00B33413"/>
    <w:rsid w:val="00B342D0"/>
    <w:rsid w:val="00B360D9"/>
    <w:rsid w:val="00B374DA"/>
    <w:rsid w:val="00B4004F"/>
    <w:rsid w:val="00B4050E"/>
    <w:rsid w:val="00B42911"/>
    <w:rsid w:val="00B42B0C"/>
    <w:rsid w:val="00B45352"/>
    <w:rsid w:val="00B46970"/>
    <w:rsid w:val="00B46A71"/>
    <w:rsid w:val="00B46E80"/>
    <w:rsid w:val="00B50580"/>
    <w:rsid w:val="00B50C0A"/>
    <w:rsid w:val="00B5163E"/>
    <w:rsid w:val="00B51AA3"/>
    <w:rsid w:val="00B53FE8"/>
    <w:rsid w:val="00B56C9F"/>
    <w:rsid w:val="00B57DCA"/>
    <w:rsid w:val="00B604B7"/>
    <w:rsid w:val="00B60E48"/>
    <w:rsid w:val="00B613CE"/>
    <w:rsid w:val="00B631C6"/>
    <w:rsid w:val="00B63314"/>
    <w:rsid w:val="00B64130"/>
    <w:rsid w:val="00B70831"/>
    <w:rsid w:val="00B73F48"/>
    <w:rsid w:val="00B73FED"/>
    <w:rsid w:val="00B75891"/>
    <w:rsid w:val="00B80246"/>
    <w:rsid w:val="00B80850"/>
    <w:rsid w:val="00B8172F"/>
    <w:rsid w:val="00B81CC2"/>
    <w:rsid w:val="00B830A0"/>
    <w:rsid w:val="00B8389A"/>
    <w:rsid w:val="00B838C5"/>
    <w:rsid w:val="00B87139"/>
    <w:rsid w:val="00B87E7E"/>
    <w:rsid w:val="00B93A88"/>
    <w:rsid w:val="00B9506E"/>
    <w:rsid w:val="00B95722"/>
    <w:rsid w:val="00B96F31"/>
    <w:rsid w:val="00B97D22"/>
    <w:rsid w:val="00BA0A28"/>
    <w:rsid w:val="00BA26A3"/>
    <w:rsid w:val="00BB064F"/>
    <w:rsid w:val="00BB1945"/>
    <w:rsid w:val="00BB23BF"/>
    <w:rsid w:val="00BB2D7B"/>
    <w:rsid w:val="00BB567E"/>
    <w:rsid w:val="00BB58AA"/>
    <w:rsid w:val="00BB6F42"/>
    <w:rsid w:val="00BC39F8"/>
    <w:rsid w:val="00BC478A"/>
    <w:rsid w:val="00BC4871"/>
    <w:rsid w:val="00BC57B0"/>
    <w:rsid w:val="00BC7587"/>
    <w:rsid w:val="00BD0639"/>
    <w:rsid w:val="00BD53D1"/>
    <w:rsid w:val="00BD6BC6"/>
    <w:rsid w:val="00BD6BF5"/>
    <w:rsid w:val="00BE1F50"/>
    <w:rsid w:val="00BE22E7"/>
    <w:rsid w:val="00BE324B"/>
    <w:rsid w:val="00BE51EA"/>
    <w:rsid w:val="00BE538A"/>
    <w:rsid w:val="00BE5F2A"/>
    <w:rsid w:val="00BE640F"/>
    <w:rsid w:val="00BE78FE"/>
    <w:rsid w:val="00BF05A5"/>
    <w:rsid w:val="00BF0C62"/>
    <w:rsid w:val="00BF0F49"/>
    <w:rsid w:val="00BF2BD5"/>
    <w:rsid w:val="00BF3172"/>
    <w:rsid w:val="00BF37A2"/>
    <w:rsid w:val="00BF3F4C"/>
    <w:rsid w:val="00BF6546"/>
    <w:rsid w:val="00C00F46"/>
    <w:rsid w:val="00C010F3"/>
    <w:rsid w:val="00C026A6"/>
    <w:rsid w:val="00C03684"/>
    <w:rsid w:val="00C03D45"/>
    <w:rsid w:val="00C04F1F"/>
    <w:rsid w:val="00C0555F"/>
    <w:rsid w:val="00C057F1"/>
    <w:rsid w:val="00C107F5"/>
    <w:rsid w:val="00C11441"/>
    <w:rsid w:val="00C13C11"/>
    <w:rsid w:val="00C14259"/>
    <w:rsid w:val="00C15233"/>
    <w:rsid w:val="00C1704C"/>
    <w:rsid w:val="00C17082"/>
    <w:rsid w:val="00C173C2"/>
    <w:rsid w:val="00C1773A"/>
    <w:rsid w:val="00C22AD2"/>
    <w:rsid w:val="00C2322F"/>
    <w:rsid w:val="00C248DC"/>
    <w:rsid w:val="00C25DAE"/>
    <w:rsid w:val="00C26CA2"/>
    <w:rsid w:val="00C30F5F"/>
    <w:rsid w:val="00C31FE0"/>
    <w:rsid w:val="00C32476"/>
    <w:rsid w:val="00C333D0"/>
    <w:rsid w:val="00C350E5"/>
    <w:rsid w:val="00C35285"/>
    <w:rsid w:val="00C370C9"/>
    <w:rsid w:val="00C37868"/>
    <w:rsid w:val="00C41F55"/>
    <w:rsid w:val="00C436FB"/>
    <w:rsid w:val="00C43E0A"/>
    <w:rsid w:val="00C44649"/>
    <w:rsid w:val="00C448B0"/>
    <w:rsid w:val="00C45172"/>
    <w:rsid w:val="00C45BD7"/>
    <w:rsid w:val="00C461CA"/>
    <w:rsid w:val="00C477C3"/>
    <w:rsid w:val="00C478D2"/>
    <w:rsid w:val="00C51A9C"/>
    <w:rsid w:val="00C521AD"/>
    <w:rsid w:val="00C52515"/>
    <w:rsid w:val="00C52D16"/>
    <w:rsid w:val="00C54186"/>
    <w:rsid w:val="00C57A4A"/>
    <w:rsid w:val="00C60251"/>
    <w:rsid w:val="00C6335C"/>
    <w:rsid w:val="00C63559"/>
    <w:rsid w:val="00C66E8B"/>
    <w:rsid w:val="00C67A1F"/>
    <w:rsid w:val="00C70769"/>
    <w:rsid w:val="00C71153"/>
    <w:rsid w:val="00C735C5"/>
    <w:rsid w:val="00C73D0C"/>
    <w:rsid w:val="00C74547"/>
    <w:rsid w:val="00C7580C"/>
    <w:rsid w:val="00C813B9"/>
    <w:rsid w:val="00C8141F"/>
    <w:rsid w:val="00C845AE"/>
    <w:rsid w:val="00C84CB9"/>
    <w:rsid w:val="00C8554B"/>
    <w:rsid w:val="00C85A08"/>
    <w:rsid w:val="00C86C87"/>
    <w:rsid w:val="00C8752F"/>
    <w:rsid w:val="00C87D10"/>
    <w:rsid w:val="00C90B01"/>
    <w:rsid w:val="00C937AC"/>
    <w:rsid w:val="00C95162"/>
    <w:rsid w:val="00C954A0"/>
    <w:rsid w:val="00C962B1"/>
    <w:rsid w:val="00CA08A7"/>
    <w:rsid w:val="00CA1391"/>
    <w:rsid w:val="00CA1944"/>
    <w:rsid w:val="00CA3292"/>
    <w:rsid w:val="00CA466A"/>
    <w:rsid w:val="00CA7065"/>
    <w:rsid w:val="00CB13B0"/>
    <w:rsid w:val="00CB2E49"/>
    <w:rsid w:val="00CB4786"/>
    <w:rsid w:val="00CB634A"/>
    <w:rsid w:val="00CB7541"/>
    <w:rsid w:val="00CB7629"/>
    <w:rsid w:val="00CB7683"/>
    <w:rsid w:val="00CC40D0"/>
    <w:rsid w:val="00CC4386"/>
    <w:rsid w:val="00CC4B4E"/>
    <w:rsid w:val="00CC56E8"/>
    <w:rsid w:val="00CC5CEE"/>
    <w:rsid w:val="00CC785E"/>
    <w:rsid w:val="00CD053F"/>
    <w:rsid w:val="00CD0936"/>
    <w:rsid w:val="00CD2638"/>
    <w:rsid w:val="00CD27BD"/>
    <w:rsid w:val="00CD29AE"/>
    <w:rsid w:val="00CD3339"/>
    <w:rsid w:val="00CD4E30"/>
    <w:rsid w:val="00CD5664"/>
    <w:rsid w:val="00CD762C"/>
    <w:rsid w:val="00CD7FD9"/>
    <w:rsid w:val="00CE1174"/>
    <w:rsid w:val="00CE1582"/>
    <w:rsid w:val="00CE3B85"/>
    <w:rsid w:val="00CE6CDA"/>
    <w:rsid w:val="00CE783D"/>
    <w:rsid w:val="00CF0135"/>
    <w:rsid w:val="00CF16B1"/>
    <w:rsid w:val="00CF2151"/>
    <w:rsid w:val="00CF4921"/>
    <w:rsid w:val="00CF5B57"/>
    <w:rsid w:val="00CF5E13"/>
    <w:rsid w:val="00CF6737"/>
    <w:rsid w:val="00CF6915"/>
    <w:rsid w:val="00D00620"/>
    <w:rsid w:val="00D00685"/>
    <w:rsid w:val="00D015CC"/>
    <w:rsid w:val="00D02857"/>
    <w:rsid w:val="00D042CE"/>
    <w:rsid w:val="00D078C3"/>
    <w:rsid w:val="00D12C42"/>
    <w:rsid w:val="00D13947"/>
    <w:rsid w:val="00D13C3A"/>
    <w:rsid w:val="00D14E7B"/>
    <w:rsid w:val="00D15F76"/>
    <w:rsid w:val="00D16042"/>
    <w:rsid w:val="00D1695A"/>
    <w:rsid w:val="00D17172"/>
    <w:rsid w:val="00D203A5"/>
    <w:rsid w:val="00D20E8B"/>
    <w:rsid w:val="00D22160"/>
    <w:rsid w:val="00D24C4E"/>
    <w:rsid w:val="00D266A9"/>
    <w:rsid w:val="00D27A31"/>
    <w:rsid w:val="00D27A4D"/>
    <w:rsid w:val="00D31D20"/>
    <w:rsid w:val="00D32013"/>
    <w:rsid w:val="00D32F3A"/>
    <w:rsid w:val="00D34942"/>
    <w:rsid w:val="00D42768"/>
    <w:rsid w:val="00D43A3E"/>
    <w:rsid w:val="00D442C2"/>
    <w:rsid w:val="00D44C05"/>
    <w:rsid w:val="00D50DD4"/>
    <w:rsid w:val="00D51F2D"/>
    <w:rsid w:val="00D52499"/>
    <w:rsid w:val="00D52DC5"/>
    <w:rsid w:val="00D53244"/>
    <w:rsid w:val="00D55932"/>
    <w:rsid w:val="00D631F4"/>
    <w:rsid w:val="00D639E1"/>
    <w:rsid w:val="00D63DD4"/>
    <w:rsid w:val="00D650E2"/>
    <w:rsid w:val="00D654FC"/>
    <w:rsid w:val="00D67700"/>
    <w:rsid w:val="00D702E8"/>
    <w:rsid w:val="00D73094"/>
    <w:rsid w:val="00D73296"/>
    <w:rsid w:val="00D73956"/>
    <w:rsid w:val="00D748A2"/>
    <w:rsid w:val="00D74A39"/>
    <w:rsid w:val="00D82265"/>
    <w:rsid w:val="00D82EAC"/>
    <w:rsid w:val="00D84199"/>
    <w:rsid w:val="00D84241"/>
    <w:rsid w:val="00D84D01"/>
    <w:rsid w:val="00D853AE"/>
    <w:rsid w:val="00D8679F"/>
    <w:rsid w:val="00D87AB2"/>
    <w:rsid w:val="00D87DEC"/>
    <w:rsid w:val="00D902F8"/>
    <w:rsid w:val="00D90C96"/>
    <w:rsid w:val="00D96300"/>
    <w:rsid w:val="00D96773"/>
    <w:rsid w:val="00D9710A"/>
    <w:rsid w:val="00DA1BB5"/>
    <w:rsid w:val="00DA1CB2"/>
    <w:rsid w:val="00DA2732"/>
    <w:rsid w:val="00DA2FA1"/>
    <w:rsid w:val="00DA314C"/>
    <w:rsid w:val="00DA31A7"/>
    <w:rsid w:val="00DA3A09"/>
    <w:rsid w:val="00DA6D29"/>
    <w:rsid w:val="00DB0438"/>
    <w:rsid w:val="00DB14DE"/>
    <w:rsid w:val="00DB27FB"/>
    <w:rsid w:val="00DB3959"/>
    <w:rsid w:val="00DB3DE1"/>
    <w:rsid w:val="00DB4415"/>
    <w:rsid w:val="00DB45F2"/>
    <w:rsid w:val="00DB7453"/>
    <w:rsid w:val="00DC01BA"/>
    <w:rsid w:val="00DC06F0"/>
    <w:rsid w:val="00DC29F7"/>
    <w:rsid w:val="00DC4C7E"/>
    <w:rsid w:val="00DC4CD4"/>
    <w:rsid w:val="00DD0DDD"/>
    <w:rsid w:val="00DD38DB"/>
    <w:rsid w:val="00DD3D4C"/>
    <w:rsid w:val="00DD48B2"/>
    <w:rsid w:val="00DD5F7D"/>
    <w:rsid w:val="00DD68AB"/>
    <w:rsid w:val="00DD6AA6"/>
    <w:rsid w:val="00DE40F8"/>
    <w:rsid w:val="00DE4365"/>
    <w:rsid w:val="00DE44A3"/>
    <w:rsid w:val="00DE4A34"/>
    <w:rsid w:val="00DE5CA1"/>
    <w:rsid w:val="00DE601C"/>
    <w:rsid w:val="00DE6FAD"/>
    <w:rsid w:val="00DE6FCC"/>
    <w:rsid w:val="00DF0C36"/>
    <w:rsid w:val="00DF1A5F"/>
    <w:rsid w:val="00DF3202"/>
    <w:rsid w:val="00DF43E5"/>
    <w:rsid w:val="00DF530F"/>
    <w:rsid w:val="00DF655F"/>
    <w:rsid w:val="00DF7299"/>
    <w:rsid w:val="00DF75FE"/>
    <w:rsid w:val="00E0003D"/>
    <w:rsid w:val="00E00E36"/>
    <w:rsid w:val="00E04C62"/>
    <w:rsid w:val="00E050FD"/>
    <w:rsid w:val="00E063E5"/>
    <w:rsid w:val="00E067FB"/>
    <w:rsid w:val="00E074EE"/>
    <w:rsid w:val="00E07BD5"/>
    <w:rsid w:val="00E106D0"/>
    <w:rsid w:val="00E109C3"/>
    <w:rsid w:val="00E12253"/>
    <w:rsid w:val="00E127F0"/>
    <w:rsid w:val="00E14DE9"/>
    <w:rsid w:val="00E16B2E"/>
    <w:rsid w:val="00E17489"/>
    <w:rsid w:val="00E17759"/>
    <w:rsid w:val="00E17D15"/>
    <w:rsid w:val="00E20913"/>
    <w:rsid w:val="00E20A82"/>
    <w:rsid w:val="00E20B1A"/>
    <w:rsid w:val="00E2506D"/>
    <w:rsid w:val="00E25BD4"/>
    <w:rsid w:val="00E2624B"/>
    <w:rsid w:val="00E2687B"/>
    <w:rsid w:val="00E274A4"/>
    <w:rsid w:val="00E31020"/>
    <w:rsid w:val="00E31562"/>
    <w:rsid w:val="00E315CB"/>
    <w:rsid w:val="00E32E92"/>
    <w:rsid w:val="00E33B55"/>
    <w:rsid w:val="00E35934"/>
    <w:rsid w:val="00E35A02"/>
    <w:rsid w:val="00E36BAF"/>
    <w:rsid w:val="00E3763A"/>
    <w:rsid w:val="00E37655"/>
    <w:rsid w:val="00E40158"/>
    <w:rsid w:val="00E418A4"/>
    <w:rsid w:val="00E41DE3"/>
    <w:rsid w:val="00E41EDD"/>
    <w:rsid w:val="00E41FD3"/>
    <w:rsid w:val="00E431A7"/>
    <w:rsid w:val="00E43206"/>
    <w:rsid w:val="00E44A6A"/>
    <w:rsid w:val="00E45051"/>
    <w:rsid w:val="00E45942"/>
    <w:rsid w:val="00E526CA"/>
    <w:rsid w:val="00E53415"/>
    <w:rsid w:val="00E54060"/>
    <w:rsid w:val="00E54D99"/>
    <w:rsid w:val="00E5535F"/>
    <w:rsid w:val="00E5659B"/>
    <w:rsid w:val="00E57774"/>
    <w:rsid w:val="00E57BD8"/>
    <w:rsid w:val="00E6087B"/>
    <w:rsid w:val="00E63B4C"/>
    <w:rsid w:val="00E63E62"/>
    <w:rsid w:val="00E65BBC"/>
    <w:rsid w:val="00E65F5A"/>
    <w:rsid w:val="00E66484"/>
    <w:rsid w:val="00E66B7F"/>
    <w:rsid w:val="00E67E5E"/>
    <w:rsid w:val="00E70680"/>
    <w:rsid w:val="00E70D7C"/>
    <w:rsid w:val="00E736C4"/>
    <w:rsid w:val="00E738A4"/>
    <w:rsid w:val="00E73EC3"/>
    <w:rsid w:val="00E75209"/>
    <w:rsid w:val="00E758FF"/>
    <w:rsid w:val="00E76106"/>
    <w:rsid w:val="00E772C7"/>
    <w:rsid w:val="00E77FF3"/>
    <w:rsid w:val="00E800F7"/>
    <w:rsid w:val="00E80153"/>
    <w:rsid w:val="00E81FF6"/>
    <w:rsid w:val="00E82EF3"/>
    <w:rsid w:val="00E85714"/>
    <w:rsid w:val="00E8644B"/>
    <w:rsid w:val="00E874B4"/>
    <w:rsid w:val="00E90918"/>
    <w:rsid w:val="00E92BEA"/>
    <w:rsid w:val="00E93517"/>
    <w:rsid w:val="00E93836"/>
    <w:rsid w:val="00E93D35"/>
    <w:rsid w:val="00E94249"/>
    <w:rsid w:val="00E948B9"/>
    <w:rsid w:val="00E953CB"/>
    <w:rsid w:val="00E961D7"/>
    <w:rsid w:val="00E9651B"/>
    <w:rsid w:val="00E9690C"/>
    <w:rsid w:val="00EA0E7A"/>
    <w:rsid w:val="00EA1554"/>
    <w:rsid w:val="00EA220A"/>
    <w:rsid w:val="00EA5FA5"/>
    <w:rsid w:val="00EA6465"/>
    <w:rsid w:val="00EA65EC"/>
    <w:rsid w:val="00EA6F07"/>
    <w:rsid w:val="00EA78FF"/>
    <w:rsid w:val="00EB08CC"/>
    <w:rsid w:val="00EB2C32"/>
    <w:rsid w:val="00EB2DEA"/>
    <w:rsid w:val="00EB2FFC"/>
    <w:rsid w:val="00EB7845"/>
    <w:rsid w:val="00EB7D74"/>
    <w:rsid w:val="00EC23EA"/>
    <w:rsid w:val="00EC2781"/>
    <w:rsid w:val="00EC311F"/>
    <w:rsid w:val="00EC3E01"/>
    <w:rsid w:val="00EC4262"/>
    <w:rsid w:val="00EC470F"/>
    <w:rsid w:val="00EC6748"/>
    <w:rsid w:val="00EC7FC5"/>
    <w:rsid w:val="00ED1B97"/>
    <w:rsid w:val="00ED22E4"/>
    <w:rsid w:val="00ED2FC7"/>
    <w:rsid w:val="00ED3B5D"/>
    <w:rsid w:val="00ED5839"/>
    <w:rsid w:val="00ED59C6"/>
    <w:rsid w:val="00EE087D"/>
    <w:rsid w:val="00EE17BB"/>
    <w:rsid w:val="00EE3953"/>
    <w:rsid w:val="00EE4C02"/>
    <w:rsid w:val="00EE59E7"/>
    <w:rsid w:val="00EE5D5C"/>
    <w:rsid w:val="00EE6C7A"/>
    <w:rsid w:val="00EF0683"/>
    <w:rsid w:val="00EF25D8"/>
    <w:rsid w:val="00EF3298"/>
    <w:rsid w:val="00EF32B0"/>
    <w:rsid w:val="00EF3392"/>
    <w:rsid w:val="00EF3A21"/>
    <w:rsid w:val="00EF4B73"/>
    <w:rsid w:val="00EF520E"/>
    <w:rsid w:val="00EF5B6E"/>
    <w:rsid w:val="00EF65B5"/>
    <w:rsid w:val="00EF6F10"/>
    <w:rsid w:val="00EF7915"/>
    <w:rsid w:val="00EF7BEF"/>
    <w:rsid w:val="00F01453"/>
    <w:rsid w:val="00F01936"/>
    <w:rsid w:val="00F033C4"/>
    <w:rsid w:val="00F047A3"/>
    <w:rsid w:val="00F050A3"/>
    <w:rsid w:val="00F06C18"/>
    <w:rsid w:val="00F07FA7"/>
    <w:rsid w:val="00F102E9"/>
    <w:rsid w:val="00F1120B"/>
    <w:rsid w:val="00F12D5F"/>
    <w:rsid w:val="00F1389C"/>
    <w:rsid w:val="00F14811"/>
    <w:rsid w:val="00F1795A"/>
    <w:rsid w:val="00F22266"/>
    <w:rsid w:val="00F2440A"/>
    <w:rsid w:val="00F247AE"/>
    <w:rsid w:val="00F25327"/>
    <w:rsid w:val="00F25617"/>
    <w:rsid w:val="00F26A4D"/>
    <w:rsid w:val="00F30098"/>
    <w:rsid w:val="00F30E39"/>
    <w:rsid w:val="00F312B3"/>
    <w:rsid w:val="00F375F3"/>
    <w:rsid w:val="00F40429"/>
    <w:rsid w:val="00F43411"/>
    <w:rsid w:val="00F457B1"/>
    <w:rsid w:val="00F45906"/>
    <w:rsid w:val="00F47F71"/>
    <w:rsid w:val="00F51AD3"/>
    <w:rsid w:val="00F5288E"/>
    <w:rsid w:val="00F53676"/>
    <w:rsid w:val="00F53E62"/>
    <w:rsid w:val="00F54D3A"/>
    <w:rsid w:val="00F56354"/>
    <w:rsid w:val="00F56B3C"/>
    <w:rsid w:val="00F5736C"/>
    <w:rsid w:val="00F57874"/>
    <w:rsid w:val="00F60018"/>
    <w:rsid w:val="00F60800"/>
    <w:rsid w:val="00F61F18"/>
    <w:rsid w:val="00F63149"/>
    <w:rsid w:val="00F64393"/>
    <w:rsid w:val="00F6584C"/>
    <w:rsid w:val="00F65857"/>
    <w:rsid w:val="00F65D78"/>
    <w:rsid w:val="00F67610"/>
    <w:rsid w:val="00F67CD5"/>
    <w:rsid w:val="00F712DB"/>
    <w:rsid w:val="00F730A8"/>
    <w:rsid w:val="00F74663"/>
    <w:rsid w:val="00F74C94"/>
    <w:rsid w:val="00F75257"/>
    <w:rsid w:val="00F7542D"/>
    <w:rsid w:val="00F75B4B"/>
    <w:rsid w:val="00F7710B"/>
    <w:rsid w:val="00F77765"/>
    <w:rsid w:val="00F8038F"/>
    <w:rsid w:val="00F8058A"/>
    <w:rsid w:val="00F84B6E"/>
    <w:rsid w:val="00F86499"/>
    <w:rsid w:val="00F87473"/>
    <w:rsid w:val="00F942EE"/>
    <w:rsid w:val="00F944DF"/>
    <w:rsid w:val="00F9485D"/>
    <w:rsid w:val="00F95CBF"/>
    <w:rsid w:val="00F96053"/>
    <w:rsid w:val="00F96DF3"/>
    <w:rsid w:val="00F96F34"/>
    <w:rsid w:val="00F97AE4"/>
    <w:rsid w:val="00FA15FF"/>
    <w:rsid w:val="00FA2AF6"/>
    <w:rsid w:val="00FA32C7"/>
    <w:rsid w:val="00FA37B4"/>
    <w:rsid w:val="00FA51A0"/>
    <w:rsid w:val="00FA763C"/>
    <w:rsid w:val="00FB0C28"/>
    <w:rsid w:val="00FB2136"/>
    <w:rsid w:val="00FB258E"/>
    <w:rsid w:val="00FB2F01"/>
    <w:rsid w:val="00FB638C"/>
    <w:rsid w:val="00FB6718"/>
    <w:rsid w:val="00FC022F"/>
    <w:rsid w:val="00FC1087"/>
    <w:rsid w:val="00FC1175"/>
    <w:rsid w:val="00FC15AE"/>
    <w:rsid w:val="00FC3D3C"/>
    <w:rsid w:val="00FC3FCB"/>
    <w:rsid w:val="00FC4634"/>
    <w:rsid w:val="00FC4D41"/>
    <w:rsid w:val="00FC61C7"/>
    <w:rsid w:val="00FC75F3"/>
    <w:rsid w:val="00FD1E12"/>
    <w:rsid w:val="00FD2614"/>
    <w:rsid w:val="00FD3B5D"/>
    <w:rsid w:val="00FD6069"/>
    <w:rsid w:val="00FD714A"/>
    <w:rsid w:val="00FD76AF"/>
    <w:rsid w:val="00FD7F12"/>
    <w:rsid w:val="00FE436A"/>
    <w:rsid w:val="00FE4F78"/>
    <w:rsid w:val="00FE5206"/>
    <w:rsid w:val="00FE5470"/>
    <w:rsid w:val="00FE5E91"/>
    <w:rsid w:val="00FE662D"/>
    <w:rsid w:val="00FF06F4"/>
    <w:rsid w:val="00FF0C9D"/>
    <w:rsid w:val="00FF4104"/>
    <w:rsid w:val="00FF585A"/>
    <w:rsid w:val="00FF61F3"/>
    <w:rsid w:val="00FF635D"/>
    <w:rsid w:val="00FF72F9"/>
    <w:rsid w:val="0255715D"/>
    <w:rsid w:val="02581D40"/>
    <w:rsid w:val="030516AD"/>
    <w:rsid w:val="060A5530"/>
    <w:rsid w:val="062F500E"/>
    <w:rsid w:val="06E64AC0"/>
    <w:rsid w:val="09B71227"/>
    <w:rsid w:val="09DE67B4"/>
    <w:rsid w:val="0E417B02"/>
    <w:rsid w:val="0FB538F3"/>
    <w:rsid w:val="15AC7766"/>
    <w:rsid w:val="16A3040F"/>
    <w:rsid w:val="171611CC"/>
    <w:rsid w:val="1D24052A"/>
    <w:rsid w:val="1E013293"/>
    <w:rsid w:val="1E467942"/>
    <w:rsid w:val="20913A8B"/>
    <w:rsid w:val="219F16BD"/>
    <w:rsid w:val="25AF1420"/>
    <w:rsid w:val="25C64874"/>
    <w:rsid w:val="26EF1DCE"/>
    <w:rsid w:val="28447F2C"/>
    <w:rsid w:val="287F1E3B"/>
    <w:rsid w:val="292F740A"/>
    <w:rsid w:val="2A224043"/>
    <w:rsid w:val="2A2B2136"/>
    <w:rsid w:val="2C5C155D"/>
    <w:rsid w:val="2C9555A6"/>
    <w:rsid w:val="2C97091D"/>
    <w:rsid w:val="2E06428E"/>
    <w:rsid w:val="2E7D5EC2"/>
    <w:rsid w:val="305410EC"/>
    <w:rsid w:val="353E6884"/>
    <w:rsid w:val="35993D6F"/>
    <w:rsid w:val="37036456"/>
    <w:rsid w:val="37CA3C84"/>
    <w:rsid w:val="3894610C"/>
    <w:rsid w:val="39613E62"/>
    <w:rsid w:val="3B25040A"/>
    <w:rsid w:val="3D3B56F0"/>
    <w:rsid w:val="3DF336C6"/>
    <w:rsid w:val="3E027FBC"/>
    <w:rsid w:val="40F45770"/>
    <w:rsid w:val="40FE4A6B"/>
    <w:rsid w:val="427C7F67"/>
    <w:rsid w:val="42EB50C0"/>
    <w:rsid w:val="43A6235B"/>
    <w:rsid w:val="443E03E3"/>
    <w:rsid w:val="47C50090"/>
    <w:rsid w:val="4C7E4CB1"/>
    <w:rsid w:val="4CEF795D"/>
    <w:rsid w:val="4DF1036E"/>
    <w:rsid w:val="4F004C0D"/>
    <w:rsid w:val="4F750337"/>
    <w:rsid w:val="51C01714"/>
    <w:rsid w:val="59C61C60"/>
    <w:rsid w:val="5B857E0A"/>
    <w:rsid w:val="5B922527"/>
    <w:rsid w:val="61013E7C"/>
    <w:rsid w:val="614F4F63"/>
    <w:rsid w:val="64C615EB"/>
    <w:rsid w:val="65206D61"/>
    <w:rsid w:val="66DD0B4C"/>
    <w:rsid w:val="68CB07D4"/>
    <w:rsid w:val="6A544F76"/>
    <w:rsid w:val="6CE81FA7"/>
    <w:rsid w:val="6D247FD1"/>
    <w:rsid w:val="6E430301"/>
    <w:rsid w:val="6E4678CD"/>
    <w:rsid w:val="6EFA247B"/>
    <w:rsid w:val="6F17153D"/>
    <w:rsid w:val="700E61C9"/>
    <w:rsid w:val="70AD58F3"/>
    <w:rsid w:val="72935A47"/>
    <w:rsid w:val="77F5190A"/>
    <w:rsid w:val="784E3D99"/>
    <w:rsid w:val="7B9A53CF"/>
    <w:rsid w:val="7DE72C6E"/>
    <w:rsid w:val="7DE93E7C"/>
    <w:rsid w:val="7E1756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36AF18"/>
  <w15:docId w15:val="{0E192C18-D233-41D3-9028-BFAC5A7E1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pPr>
      <w:spacing w:line="480" w:lineRule="auto"/>
    </w:pPr>
    <w:rPr>
      <w:kern w:val="2"/>
      <w:sz w:val="24"/>
      <w:szCs w:val="24"/>
      <w:lang w:val="en-US" w:eastAsia="zh-CN"/>
    </w:rPr>
  </w:style>
  <w:style w:type="paragraph" w:styleId="Heading3">
    <w:name w:val="heading 3"/>
    <w:basedOn w:val="Normal"/>
    <w:link w:val="Heading3Char"/>
    <w:autoRedefine/>
    <w:uiPriority w:val="9"/>
    <w:qFormat/>
    <w:pPr>
      <w:spacing w:before="100" w:beforeAutospacing="1" w:after="100" w:afterAutospacing="1"/>
      <w:outlineLvl w:val="2"/>
    </w:pPr>
    <w:rPr>
      <w:rFonts w:ascii="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style>
  <w:style w:type="paragraph" w:styleId="BalloonText">
    <w:name w:val="Balloon Text"/>
    <w:basedOn w:val="Normal"/>
    <w:link w:val="BalloonTextChar"/>
    <w:autoRedefine/>
    <w:uiPriority w:val="99"/>
    <w:semiHidden/>
    <w:unhideWhenUsed/>
    <w:qFormat/>
    <w:rPr>
      <w:rFonts w:ascii="Segoe UI" w:hAnsi="Segoe UI" w:cs="Segoe UI"/>
      <w:sz w:val="18"/>
      <w:szCs w:val="18"/>
    </w:rPr>
  </w:style>
  <w:style w:type="paragraph" w:styleId="Footer">
    <w:name w:val="footer"/>
    <w:basedOn w:val="Normal"/>
    <w:link w:val="FooterChar"/>
    <w:autoRedefine/>
    <w:uiPriority w:val="99"/>
    <w:unhideWhenUsed/>
    <w:qFormat/>
    <w:pPr>
      <w:tabs>
        <w:tab w:val="center" w:pos="4153"/>
        <w:tab w:val="right" w:pos="8306"/>
      </w:tabs>
      <w:snapToGrid w:val="0"/>
    </w:pPr>
    <w:rPr>
      <w:sz w:val="18"/>
      <w:szCs w:val="18"/>
    </w:rPr>
  </w:style>
  <w:style w:type="paragraph" w:styleId="Header">
    <w:name w:val="header"/>
    <w:basedOn w:val="Normal"/>
    <w:link w:val="HeaderChar"/>
    <w:autoRedefine/>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semiHidden/>
    <w:unhideWhenUsed/>
    <w:qFormat/>
  </w:style>
  <w:style w:type="paragraph" w:styleId="CommentSubject">
    <w:name w:val="annotation subject"/>
    <w:basedOn w:val="CommentText"/>
    <w:next w:val="CommentText"/>
    <w:link w:val="CommentSubjectChar"/>
    <w:autoRedefine/>
    <w:uiPriority w:val="99"/>
    <w:semiHidden/>
    <w:unhideWhenUsed/>
    <w:qFormat/>
    <w:rPr>
      <w:b/>
      <w:bCs/>
    </w:rPr>
  </w:style>
  <w:style w:type="character" w:styleId="PageNumber">
    <w:name w:val="page number"/>
    <w:basedOn w:val="DefaultParagraphFont"/>
    <w:autoRedefine/>
    <w:uiPriority w:val="99"/>
    <w:semiHidden/>
    <w:unhideWhenUsed/>
    <w:qFormat/>
  </w:style>
  <w:style w:type="character" w:styleId="Emphasis">
    <w:name w:val="Emphasis"/>
    <w:basedOn w:val="DefaultParagraphFont"/>
    <w:autoRedefine/>
    <w:uiPriority w:val="20"/>
    <w:qFormat/>
    <w:rPr>
      <w:i/>
      <w:iCs/>
    </w:rPr>
  </w:style>
  <w:style w:type="character" w:styleId="LineNumber">
    <w:name w:val="line number"/>
    <w:basedOn w:val="DefaultParagraphFont"/>
    <w:uiPriority w:val="99"/>
    <w:semiHidden/>
    <w:unhideWhenUsed/>
    <w:qFormat/>
  </w:style>
  <w:style w:type="character" w:styleId="Hyperlink">
    <w:name w:val="Hyperlink"/>
    <w:basedOn w:val="DefaultParagraphFont"/>
    <w:autoRedefine/>
    <w:uiPriority w:val="99"/>
    <w:unhideWhenUsed/>
    <w:qFormat/>
    <w:rPr>
      <w:color w:val="0000FF"/>
      <w:u w:val="single"/>
    </w:rPr>
  </w:style>
  <w:style w:type="character" w:styleId="CommentReference">
    <w:name w:val="annotation reference"/>
    <w:basedOn w:val="DefaultParagraphFont"/>
    <w:autoRedefine/>
    <w:uiPriority w:val="99"/>
    <w:semiHidden/>
    <w:unhideWhenUsed/>
    <w:qFormat/>
    <w:rPr>
      <w:sz w:val="21"/>
      <w:szCs w:val="21"/>
    </w:rPr>
  </w:style>
  <w:style w:type="paragraph" w:customStyle="1" w:styleId="EndNoteBibliographyTitle">
    <w:name w:val="EndNote Bibliography Title"/>
    <w:basedOn w:val="Normal"/>
    <w:link w:val="EndNoteBibliographyTitle0"/>
    <w:autoRedefine/>
    <w:qFormat/>
    <w:pPr>
      <w:jc w:val="center"/>
    </w:pPr>
    <w:rPr>
      <w:sz w:val="20"/>
    </w:rPr>
  </w:style>
  <w:style w:type="character" w:customStyle="1" w:styleId="EndNoteBibliographyTitle0">
    <w:name w:val="EndNote Bibliography Title 字符"/>
    <w:basedOn w:val="DefaultParagraphFont"/>
    <w:link w:val="EndNoteBibliographyTitle"/>
    <w:autoRedefine/>
    <w:qFormat/>
    <w:rPr>
      <w:kern w:val="2"/>
      <w:szCs w:val="24"/>
    </w:rPr>
  </w:style>
  <w:style w:type="paragraph" w:customStyle="1" w:styleId="EndNoteBibliography">
    <w:name w:val="EndNote Bibliography"/>
    <w:basedOn w:val="Normal"/>
    <w:link w:val="EndNoteBibliography0"/>
    <w:autoRedefine/>
    <w:qFormat/>
    <w:pPr>
      <w:spacing w:line="240" w:lineRule="auto"/>
    </w:pPr>
    <w:rPr>
      <w:sz w:val="20"/>
    </w:rPr>
  </w:style>
  <w:style w:type="character" w:customStyle="1" w:styleId="EndNoteBibliography0">
    <w:name w:val="EndNote Bibliography 字符"/>
    <w:basedOn w:val="DefaultParagraphFont"/>
    <w:link w:val="EndNoteBibliography"/>
    <w:autoRedefine/>
    <w:qFormat/>
    <w:rPr>
      <w:kern w:val="2"/>
      <w:szCs w:val="24"/>
    </w:rPr>
  </w:style>
  <w:style w:type="paragraph" w:customStyle="1" w:styleId="1">
    <w:name w:val="列表段落1"/>
    <w:basedOn w:val="Normal"/>
    <w:autoRedefine/>
    <w:qFormat/>
    <w:pPr>
      <w:numPr>
        <w:numId w:val="1"/>
      </w:numPr>
      <w:ind w:left="0" w:firstLine="0"/>
      <w:jc w:val="both"/>
    </w:pPr>
  </w:style>
  <w:style w:type="character" w:customStyle="1" w:styleId="HeaderChar">
    <w:name w:val="Header Char"/>
    <w:basedOn w:val="DefaultParagraphFont"/>
    <w:link w:val="Header"/>
    <w:autoRedefine/>
    <w:uiPriority w:val="99"/>
    <w:qFormat/>
    <w:rPr>
      <w:rFonts w:ascii="Calibri" w:eastAsia="SimSun" w:hAnsi="Calibri" w:cs="Times New Roman"/>
      <w:sz w:val="18"/>
      <w:szCs w:val="18"/>
    </w:rPr>
  </w:style>
  <w:style w:type="character" w:customStyle="1" w:styleId="FooterChar">
    <w:name w:val="Footer Char"/>
    <w:basedOn w:val="DefaultParagraphFont"/>
    <w:link w:val="Footer"/>
    <w:autoRedefine/>
    <w:uiPriority w:val="99"/>
    <w:qFormat/>
    <w:rPr>
      <w:rFonts w:ascii="Calibri" w:eastAsia="SimSun" w:hAnsi="Calibri" w:cs="Times New Roman"/>
      <w:sz w:val="18"/>
      <w:szCs w:val="18"/>
    </w:rPr>
  </w:style>
  <w:style w:type="paragraph" w:customStyle="1" w:styleId="10">
    <w:name w:val="修订1"/>
    <w:autoRedefine/>
    <w:hidden/>
    <w:uiPriority w:val="99"/>
    <w:semiHidden/>
    <w:qFormat/>
    <w:rPr>
      <w:rFonts w:ascii="Calibri" w:hAnsi="Calibri"/>
      <w:kern w:val="2"/>
      <w:sz w:val="21"/>
      <w:szCs w:val="21"/>
      <w:lang w:val="en-US" w:eastAsia="zh-CN"/>
    </w:rPr>
  </w:style>
  <w:style w:type="character" w:customStyle="1" w:styleId="CommentTextChar">
    <w:name w:val="Comment Text Char"/>
    <w:basedOn w:val="DefaultParagraphFont"/>
    <w:link w:val="CommentText"/>
    <w:autoRedefine/>
    <w:uiPriority w:val="99"/>
    <w:qFormat/>
    <w:rPr>
      <w:rFonts w:ascii="Calibri" w:eastAsia="SimSun" w:hAnsi="Calibri" w:cs="Times New Roman"/>
      <w:kern w:val="2"/>
      <w:sz w:val="21"/>
      <w:szCs w:val="21"/>
    </w:rPr>
  </w:style>
  <w:style w:type="character" w:customStyle="1" w:styleId="CommentSubjectChar">
    <w:name w:val="Comment Subject Char"/>
    <w:basedOn w:val="CommentTextChar"/>
    <w:link w:val="CommentSubject"/>
    <w:autoRedefine/>
    <w:uiPriority w:val="99"/>
    <w:semiHidden/>
    <w:qFormat/>
    <w:rPr>
      <w:rFonts w:ascii="Calibri" w:eastAsia="SimSun" w:hAnsi="Calibri" w:cs="Times New Roman"/>
      <w:b/>
      <w:bCs/>
      <w:kern w:val="2"/>
      <w:sz w:val="21"/>
      <w:szCs w:val="21"/>
    </w:rPr>
  </w:style>
  <w:style w:type="paragraph" w:customStyle="1" w:styleId="2">
    <w:name w:val="修订2"/>
    <w:autoRedefine/>
    <w:hidden/>
    <w:uiPriority w:val="99"/>
    <w:semiHidden/>
    <w:qFormat/>
    <w:rPr>
      <w:rFonts w:ascii="Calibri" w:hAnsi="Calibri"/>
      <w:kern w:val="2"/>
      <w:sz w:val="21"/>
      <w:szCs w:val="21"/>
      <w:lang w:val="en-US" w:eastAsia="zh-CN"/>
    </w:rPr>
  </w:style>
  <w:style w:type="paragraph" w:customStyle="1" w:styleId="3">
    <w:name w:val="修订3"/>
    <w:autoRedefine/>
    <w:hidden/>
    <w:uiPriority w:val="99"/>
    <w:semiHidden/>
    <w:qFormat/>
    <w:rPr>
      <w:rFonts w:ascii="Calibri" w:hAnsi="Calibri"/>
      <w:kern w:val="2"/>
      <w:sz w:val="21"/>
      <w:szCs w:val="21"/>
      <w:lang w:val="en-US" w:eastAsia="zh-CN"/>
    </w:rPr>
  </w:style>
  <w:style w:type="paragraph" w:styleId="ListParagraph">
    <w:name w:val="List Paragraph"/>
    <w:basedOn w:val="Normal"/>
    <w:autoRedefine/>
    <w:uiPriority w:val="34"/>
    <w:qFormat/>
    <w:pPr>
      <w:spacing w:before="100" w:beforeAutospacing="1" w:after="100" w:afterAutospacing="1"/>
      <w:ind w:left="357"/>
    </w:pPr>
    <w:rPr>
      <w:kern w:val="0"/>
    </w:rPr>
  </w:style>
  <w:style w:type="paragraph" w:customStyle="1" w:styleId="4">
    <w:name w:val="修订4"/>
    <w:autoRedefine/>
    <w:hidden/>
    <w:uiPriority w:val="99"/>
    <w:unhideWhenUsed/>
    <w:qFormat/>
    <w:rPr>
      <w:rFonts w:ascii="Calibri" w:hAnsi="Calibri"/>
      <w:kern w:val="2"/>
      <w:sz w:val="21"/>
      <w:szCs w:val="21"/>
      <w:lang w:val="en-US" w:eastAsia="zh-CN"/>
    </w:rPr>
  </w:style>
  <w:style w:type="character" w:customStyle="1" w:styleId="15">
    <w:name w:val="15"/>
    <w:basedOn w:val="DefaultParagraphFont"/>
    <w:autoRedefine/>
    <w:qFormat/>
    <w:rPr>
      <w:rFonts w:ascii="DengXian" w:eastAsia="DengXian" w:hAnsi="DengXian" w:hint="eastAsia"/>
      <w:i/>
      <w:iCs/>
    </w:rPr>
  </w:style>
  <w:style w:type="character" w:customStyle="1" w:styleId="Heading3Char">
    <w:name w:val="Heading 3 Char"/>
    <w:basedOn w:val="DefaultParagraphFont"/>
    <w:link w:val="Heading3"/>
    <w:autoRedefine/>
    <w:uiPriority w:val="9"/>
    <w:qFormat/>
    <w:rPr>
      <w:rFonts w:ascii="SimSun" w:eastAsia="SimSun" w:hAnsi="SimSun" w:cs="SimSun"/>
      <w:b/>
      <w:bCs/>
      <w:sz w:val="27"/>
      <w:szCs w:val="27"/>
    </w:rPr>
  </w:style>
  <w:style w:type="character" w:customStyle="1" w:styleId="BalloonTextChar">
    <w:name w:val="Balloon Text Char"/>
    <w:basedOn w:val="DefaultParagraphFont"/>
    <w:link w:val="BalloonText"/>
    <w:autoRedefine/>
    <w:uiPriority w:val="99"/>
    <w:semiHidden/>
    <w:qFormat/>
    <w:rPr>
      <w:rFonts w:ascii="Segoe UI" w:eastAsia="SimSun" w:hAnsi="Segoe UI" w:cs="Segoe UI"/>
      <w:kern w:val="2"/>
      <w:sz w:val="18"/>
      <w:szCs w:val="18"/>
      <w:lang w:val="en-US" w:eastAsia="zh-CN"/>
    </w:rPr>
  </w:style>
  <w:style w:type="paragraph" w:customStyle="1" w:styleId="5">
    <w:name w:val="修订5"/>
    <w:autoRedefine/>
    <w:hidden/>
    <w:uiPriority w:val="99"/>
    <w:semiHidden/>
    <w:qFormat/>
    <w:rPr>
      <w:rFonts w:ascii="Calibri" w:hAnsi="Calibri"/>
      <w:kern w:val="2"/>
      <w:sz w:val="21"/>
      <w:szCs w:val="21"/>
      <w:lang w:val="en-US" w:eastAsia="zh-CN"/>
    </w:rPr>
  </w:style>
  <w:style w:type="paragraph" w:customStyle="1" w:styleId="6">
    <w:name w:val="修订6"/>
    <w:autoRedefine/>
    <w:hidden/>
    <w:uiPriority w:val="99"/>
    <w:unhideWhenUsed/>
    <w:qFormat/>
    <w:rPr>
      <w:rFonts w:ascii="Calibri" w:hAnsi="Calibri"/>
      <w:kern w:val="2"/>
      <w:sz w:val="21"/>
      <w:szCs w:val="21"/>
      <w:lang w:val="en-US" w:eastAsia="zh-CN"/>
    </w:rPr>
  </w:style>
  <w:style w:type="paragraph" w:customStyle="1" w:styleId="7">
    <w:name w:val="修订7"/>
    <w:hidden/>
    <w:uiPriority w:val="99"/>
    <w:unhideWhenUsed/>
    <w:qFormat/>
    <w:rPr>
      <w:rFonts w:ascii="Calibri" w:hAnsi="Calibri"/>
      <w:kern w:val="2"/>
      <w:sz w:val="21"/>
      <w:szCs w:val="21"/>
      <w:lang w:val="en-US" w:eastAsia="zh-CN"/>
    </w:rPr>
  </w:style>
  <w:style w:type="paragraph" w:customStyle="1" w:styleId="8">
    <w:name w:val="修订8"/>
    <w:autoRedefine/>
    <w:hidden/>
    <w:uiPriority w:val="99"/>
    <w:unhideWhenUsed/>
    <w:qFormat/>
    <w:rPr>
      <w:rFonts w:ascii="Calibri" w:hAnsi="Calibri"/>
      <w:kern w:val="2"/>
      <w:sz w:val="21"/>
      <w:szCs w:val="21"/>
      <w:lang w:val="en-US" w:eastAsia="zh-CN"/>
    </w:rPr>
  </w:style>
  <w:style w:type="paragraph" w:customStyle="1" w:styleId="9">
    <w:name w:val="修订9"/>
    <w:autoRedefine/>
    <w:hidden/>
    <w:uiPriority w:val="99"/>
    <w:unhideWhenUsed/>
    <w:qFormat/>
    <w:rPr>
      <w:rFonts w:ascii="Calibri" w:hAnsi="Calibri"/>
      <w:kern w:val="2"/>
      <w:sz w:val="21"/>
      <w:szCs w:val="21"/>
      <w:lang w:val="en-US" w:eastAsia="zh-CN"/>
    </w:rPr>
  </w:style>
  <w:style w:type="paragraph" w:customStyle="1" w:styleId="100">
    <w:name w:val="修订10"/>
    <w:autoRedefine/>
    <w:hidden/>
    <w:uiPriority w:val="99"/>
    <w:semiHidden/>
    <w:qFormat/>
    <w:rPr>
      <w:rFonts w:ascii="Calibri" w:hAnsi="Calibri"/>
      <w:kern w:val="2"/>
      <w:sz w:val="21"/>
      <w:szCs w:val="21"/>
      <w:lang w:val="en-US" w:eastAsia="zh-CN"/>
    </w:rPr>
  </w:style>
  <w:style w:type="character" w:customStyle="1" w:styleId="11">
    <w:name w:val="未处理的提及1"/>
    <w:basedOn w:val="DefaultParagraphFont"/>
    <w:uiPriority w:val="99"/>
    <w:semiHidden/>
    <w:unhideWhenUsed/>
    <w:qFormat/>
    <w:rPr>
      <w:color w:val="605E5C"/>
      <w:shd w:val="clear" w:color="auto" w:fill="E1DFDD"/>
    </w:rPr>
  </w:style>
  <w:style w:type="character" w:customStyle="1" w:styleId="20">
    <w:name w:val="未处理的提及2"/>
    <w:basedOn w:val="DefaultParagraphFont"/>
    <w:uiPriority w:val="99"/>
    <w:semiHidden/>
    <w:unhideWhenUsed/>
    <w:qFormat/>
    <w:rPr>
      <w:color w:val="605E5C"/>
      <w:shd w:val="clear" w:color="auto" w:fill="E1DFDD"/>
    </w:rPr>
  </w:style>
  <w:style w:type="paragraph" w:customStyle="1" w:styleId="110">
    <w:name w:val="修订11"/>
    <w:hidden/>
    <w:uiPriority w:val="99"/>
    <w:unhideWhenUsed/>
    <w:qFormat/>
    <w:rPr>
      <w:kern w:val="2"/>
      <w:sz w:val="24"/>
      <w:szCs w:val="24"/>
      <w:lang w:val="en-US" w:eastAsia="zh-CN"/>
    </w:rPr>
  </w:style>
  <w:style w:type="paragraph" w:customStyle="1" w:styleId="12">
    <w:name w:val="修订12"/>
    <w:hidden/>
    <w:uiPriority w:val="99"/>
    <w:unhideWhenUsed/>
    <w:qFormat/>
    <w:rPr>
      <w:kern w:val="2"/>
      <w:sz w:val="24"/>
      <w:szCs w:val="24"/>
      <w:lang w:val="en-US" w:eastAsia="zh-CN"/>
    </w:rPr>
  </w:style>
  <w:style w:type="paragraph" w:customStyle="1" w:styleId="Revision1">
    <w:name w:val="Revision1"/>
    <w:hidden/>
    <w:uiPriority w:val="99"/>
    <w:unhideWhenUsed/>
    <w:rPr>
      <w:kern w:val="2"/>
      <w:sz w:val="24"/>
      <w:szCs w:val="24"/>
      <w:lang w:val="en-US" w:eastAsia="zh-CN"/>
    </w:rPr>
  </w:style>
  <w:style w:type="paragraph" w:styleId="Revision">
    <w:name w:val="Revision"/>
    <w:hidden/>
    <w:uiPriority w:val="99"/>
    <w:unhideWhenUsed/>
    <w:rsid w:val="00936F5C"/>
    <w:rPr>
      <w:kern w:val="2"/>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pubmed.ncbi.nlm.nih.gov/3773012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ubmed.ncbi.nlm.nih.gov/3773012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EEA47-79A8-4F20-9EE2-8F0C189AD351}">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38</Pages>
  <Words>18311</Words>
  <Characters>104376</Characters>
  <Application>Microsoft Office Word</Application>
  <DocSecurity>0</DocSecurity>
  <Lines>869</Lines>
  <Paragraphs>244</Paragraphs>
  <ScaleCrop>false</ScaleCrop>
  <Company>University Of Southampton</Company>
  <LinksUpToDate>false</LinksUpToDate>
  <CharactersWithSpaces>12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 陈</dc:creator>
  <cp:lastModifiedBy>Lucinda England</cp:lastModifiedBy>
  <cp:revision>19</cp:revision>
  <dcterms:created xsi:type="dcterms:W3CDTF">2024-10-08T15:45:00Z</dcterms:created>
  <dcterms:modified xsi:type="dcterms:W3CDTF">2025-03-25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FDF45B87E79D4C6683511612DC3C0593_13</vt:lpwstr>
  </property>
  <property fmtid="{D5CDD505-2E9C-101B-9397-08002B2CF9AE}" pid="4" name="grammarly_documentId">
    <vt:lpwstr>documentId_8133</vt:lpwstr>
  </property>
  <property fmtid="{D5CDD505-2E9C-101B-9397-08002B2CF9AE}" pid="5" name="grammarly_documentContext">
    <vt:lpwstr>{"goals":[],"domain":"general","emotions":[],"dialect":"american"}</vt:lpwstr>
  </property>
</Properties>
</file>